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D7443" w14:textId="7858AD4C" w:rsidR="004F3A9F" w:rsidRDefault="00A441B2" w:rsidP="004F3A9F">
      <w:pPr>
        <w:spacing w:after="0" w:line="240" w:lineRule="auto"/>
        <w:jc w:val="center"/>
        <w:rPr>
          <w:sz w:val="40"/>
          <w:szCs w:val="40"/>
        </w:rPr>
      </w:pPr>
      <w:r>
        <w:rPr>
          <w:noProof/>
          <w:sz w:val="40"/>
          <w:szCs w:val="40"/>
        </w:rPr>
        <w:drawing>
          <wp:anchor distT="0" distB="0" distL="114300" distR="114300" simplePos="0" relativeHeight="251661312" behindDoc="0" locked="0" layoutInCell="1" allowOverlap="1" wp14:anchorId="790CED1A" wp14:editId="45971923">
            <wp:simplePos x="0" y="0"/>
            <wp:positionH relativeFrom="column">
              <wp:posOffset>-440055</wp:posOffset>
            </wp:positionH>
            <wp:positionV relativeFrom="paragraph">
              <wp:posOffset>0</wp:posOffset>
            </wp:positionV>
            <wp:extent cx="2593642" cy="1263650"/>
            <wp:effectExtent l="0" t="0" r="0" b="0"/>
            <wp:wrapThrough wrapText="bothSides">
              <wp:wrapPolygon edited="0">
                <wp:start x="0" y="0"/>
                <wp:lineTo x="0" y="21166"/>
                <wp:lineTo x="21420" y="21166"/>
                <wp:lineTo x="21420"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93642" cy="1263650"/>
                    </a:xfrm>
                    <a:prstGeom prst="rect">
                      <a:avLst/>
                    </a:prstGeom>
                    <a:noFill/>
                    <a:ln>
                      <a:noFill/>
                    </a:ln>
                  </pic:spPr>
                </pic:pic>
              </a:graphicData>
            </a:graphic>
          </wp:anchor>
        </w:drawing>
      </w:r>
    </w:p>
    <w:p w14:paraId="1E185BF2" w14:textId="51E2796A" w:rsidR="004F3A9F" w:rsidRDefault="004F3A9F" w:rsidP="004F3A9F">
      <w:pPr>
        <w:spacing w:after="0" w:line="240" w:lineRule="auto"/>
        <w:jc w:val="center"/>
        <w:rPr>
          <w:sz w:val="40"/>
          <w:szCs w:val="40"/>
        </w:rPr>
      </w:pPr>
    </w:p>
    <w:p w14:paraId="429033FB" w14:textId="1CC9BF56" w:rsidR="004F3A9F" w:rsidRDefault="004F3A9F" w:rsidP="004F3A9F">
      <w:pPr>
        <w:spacing w:after="0" w:line="240" w:lineRule="auto"/>
        <w:jc w:val="center"/>
        <w:rPr>
          <w:sz w:val="40"/>
          <w:szCs w:val="40"/>
        </w:rPr>
      </w:pPr>
    </w:p>
    <w:p w14:paraId="41CEE820" w14:textId="77777777" w:rsidR="004F3A9F" w:rsidRDefault="004F3A9F" w:rsidP="004F3A9F">
      <w:pPr>
        <w:spacing w:after="0" w:line="240" w:lineRule="auto"/>
        <w:jc w:val="center"/>
        <w:rPr>
          <w:sz w:val="40"/>
          <w:szCs w:val="40"/>
        </w:rPr>
      </w:pPr>
    </w:p>
    <w:p w14:paraId="136B83C9" w14:textId="18CBB6C9" w:rsidR="004F3A9F" w:rsidRDefault="004F3A9F" w:rsidP="00A441B2">
      <w:pPr>
        <w:spacing w:after="0" w:line="240" w:lineRule="auto"/>
        <w:jc w:val="left"/>
        <w:rPr>
          <w:sz w:val="40"/>
          <w:szCs w:val="40"/>
        </w:rPr>
      </w:pPr>
    </w:p>
    <w:p w14:paraId="323170D8" w14:textId="77777777" w:rsidR="004F3A9F" w:rsidRDefault="004F3A9F" w:rsidP="004F3A9F">
      <w:pPr>
        <w:spacing w:after="0" w:line="240" w:lineRule="auto"/>
        <w:jc w:val="center"/>
        <w:rPr>
          <w:sz w:val="40"/>
          <w:szCs w:val="40"/>
        </w:rPr>
      </w:pPr>
    </w:p>
    <w:p w14:paraId="260D4589" w14:textId="7707442E" w:rsidR="001A20BE" w:rsidRPr="00A11DB6" w:rsidRDefault="001A20BE" w:rsidP="004F3A9F">
      <w:pPr>
        <w:spacing w:after="0" w:line="240" w:lineRule="auto"/>
        <w:jc w:val="center"/>
        <w:rPr>
          <w:sz w:val="36"/>
          <w:szCs w:val="36"/>
        </w:rPr>
      </w:pPr>
      <w:r w:rsidRPr="00A11DB6">
        <w:rPr>
          <w:sz w:val="36"/>
          <w:szCs w:val="36"/>
        </w:rPr>
        <w:t>Bachelorarbeit</w:t>
      </w:r>
    </w:p>
    <w:p w14:paraId="0CAB7A09" w14:textId="77777777" w:rsidR="001A20BE" w:rsidRPr="00A11DB6" w:rsidRDefault="001A20BE" w:rsidP="004F3A9F">
      <w:pPr>
        <w:spacing w:after="0" w:line="240" w:lineRule="auto"/>
        <w:jc w:val="center"/>
        <w:rPr>
          <w:sz w:val="36"/>
          <w:szCs w:val="36"/>
        </w:rPr>
      </w:pPr>
    </w:p>
    <w:p w14:paraId="3B028F9E" w14:textId="5058586E" w:rsidR="001A20BE" w:rsidRPr="00A11DB6" w:rsidRDefault="00FD0FF2" w:rsidP="004F3A9F">
      <w:pPr>
        <w:spacing w:after="0" w:line="240" w:lineRule="auto"/>
        <w:jc w:val="center"/>
        <w:rPr>
          <w:sz w:val="56"/>
          <w:szCs w:val="56"/>
        </w:rPr>
      </w:pPr>
      <w:r w:rsidRPr="00A11DB6">
        <w:rPr>
          <w:sz w:val="56"/>
          <w:szCs w:val="56"/>
        </w:rPr>
        <w:t xml:space="preserve">Modernes paralleles </w:t>
      </w:r>
      <w:r w:rsidR="00A11DB6" w:rsidRPr="00A11DB6">
        <w:rPr>
          <w:sz w:val="56"/>
          <w:szCs w:val="56"/>
        </w:rPr>
        <w:t xml:space="preserve">C++ für Hardwarebeschleuniger </w:t>
      </w:r>
    </w:p>
    <w:p w14:paraId="79F702D5" w14:textId="77777777" w:rsidR="001A20BE" w:rsidRPr="00A11DB6" w:rsidRDefault="001A20BE" w:rsidP="004F3A9F">
      <w:pPr>
        <w:spacing w:after="0" w:line="240" w:lineRule="auto"/>
        <w:jc w:val="center"/>
        <w:rPr>
          <w:sz w:val="36"/>
          <w:szCs w:val="36"/>
        </w:rPr>
      </w:pPr>
    </w:p>
    <w:p w14:paraId="42D1477D" w14:textId="77777777" w:rsidR="001A20BE" w:rsidRPr="00A11DB6" w:rsidRDefault="001A20BE" w:rsidP="004F3A9F">
      <w:pPr>
        <w:spacing w:after="0" w:line="240" w:lineRule="auto"/>
        <w:jc w:val="center"/>
        <w:rPr>
          <w:sz w:val="36"/>
          <w:szCs w:val="36"/>
        </w:rPr>
      </w:pPr>
      <w:r w:rsidRPr="00A11DB6">
        <w:rPr>
          <w:sz w:val="36"/>
          <w:szCs w:val="36"/>
        </w:rPr>
        <w:t>Technische Hochschule Ulm</w:t>
      </w:r>
    </w:p>
    <w:p w14:paraId="3BC6EBE5" w14:textId="083B36BE" w:rsidR="001A20BE" w:rsidRPr="00A11DB6" w:rsidRDefault="001A20BE" w:rsidP="004F3A9F">
      <w:pPr>
        <w:spacing w:after="0" w:line="240" w:lineRule="auto"/>
        <w:jc w:val="center"/>
        <w:rPr>
          <w:sz w:val="36"/>
          <w:szCs w:val="36"/>
        </w:rPr>
      </w:pPr>
      <w:r w:rsidRPr="00A11DB6">
        <w:rPr>
          <w:sz w:val="36"/>
          <w:szCs w:val="36"/>
        </w:rPr>
        <w:t>Fakultät Informatik</w:t>
      </w:r>
    </w:p>
    <w:p w14:paraId="65CD41A7" w14:textId="77777777" w:rsidR="001A20BE" w:rsidRPr="00A11DB6" w:rsidRDefault="001A20BE" w:rsidP="004F3A9F">
      <w:pPr>
        <w:spacing w:after="0" w:line="240" w:lineRule="auto"/>
        <w:jc w:val="center"/>
        <w:rPr>
          <w:sz w:val="36"/>
          <w:szCs w:val="36"/>
        </w:rPr>
      </w:pPr>
      <w:r w:rsidRPr="00A11DB6">
        <w:rPr>
          <w:sz w:val="36"/>
          <w:szCs w:val="36"/>
        </w:rPr>
        <w:t>Studiengang Informatik</w:t>
      </w:r>
    </w:p>
    <w:p w14:paraId="0EE5A347" w14:textId="77777777" w:rsidR="001A20BE" w:rsidRPr="00A11DB6" w:rsidRDefault="001A20BE" w:rsidP="004F3A9F">
      <w:pPr>
        <w:spacing w:after="0" w:line="240" w:lineRule="auto"/>
        <w:jc w:val="center"/>
        <w:rPr>
          <w:sz w:val="36"/>
          <w:szCs w:val="36"/>
        </w:rPr>
      </w:pPr>
    </w:p>
    <w:p w14:paraId="42D215C0" w14:textId="77777777" w:rsidR="001A20BE" w:rsidRPr="00A11DB6" w:rsidRDefault="001A20BE" w:rsidP="004F3A9F">
      <w:pPr>
        <w:spacing w:after="0" w:line="240" w:lineRule="auto"/>
        <w:jc w:val="center"/>
        <w:rPr>
          <w:sz w:val="36"/>
          <w:szCs w:val="36"/>
        </w:rPr>
      </w:pPr>
      <w:r w:rsidRPr="00A11DB6">
        <w:rPr>
          <w:sz w:val="36"/>
          <w:szCs w:val="36"/>
        </w:rPr>
        <w:t>vorgelegt von</w:t>
      </w:r>
    </w:p>
    <w:p w14:paraId="2D6EA1A0" w14:textId="62AFD2AA" w:rsidR="004F3A9F" w:rsidRPr="00A11DB6" w:rsidRDefault="001A20BE" w:rsidP="004F3A9F">
      <w:pPr>
        <w:spacing w:after="0" w:line="240" w:lineRule="auto"/>
        <w:jc w:val="center"/>
        <w:rPr>
          <w:sz w:val="36"/>
          <w:szCs w:val="36"/>
        </w:rPr>
      </w:pPr>
      <w:r w:rsidRPr="00A11DB6">
        <w:rPr>
          <w:sz w:val="36"/>
          <w:szCs w:val="36"/>
        </w:rPr>
        <w:t>Erwin Kenner</w:t>
      </w:r>
    </w:p>
    <w:p w14:paraId="0E31B414" w14:textId="23D62175" w:rsidR="004F3A9F" w:rsidRPr="00A11DB6" w:rsidRDefault="004F3A9F" w:rsidP="004F3A9F">
      <w:pPr>
        <w:spacing w:after="0" w:line="240" w:lineRule="auto"/>
        <w:jc w:val="center"/>
        <w:rPr>
          <w:sz w:val="36"/>
          <w:szCs w:val="36"/>
        </w:rPr>
      </w:pPr>
    </w:p>
    <w:p w14:paraId="68CE5633" w14:textId="4ECDD46B" w:rsidR="004F3A9F" w:rsidRPr="00A11DB6" w:rsidRDefault="004F3A9F" w:rsidP="004F3A9F">
      <w:pPr>
        <w:spacing w:after="0" w:line="240" w:lineRule="auto"/>
        <w:jc w:val="center"/>
        <w:rPr>
          <w:sz w:val="36"/>
          <w:szCs w:val="36"/>
        </w:rPr>
      </w:pPr>
    </w:p>
    <w:p w14:paraId="31287A4D" w14:textId="78E8AB9E" w:rsidR="004F3A9F" w:rsidRPr="00A11DB6" w:rsidRDefault="004F3A9F" w:rsidP="004F3A9F">
      <w:pPr>
        <w:spacing w:after="0" w:line="240" w:lineRule="auto"/>
        <w:rPr>
          <w:sz w:val="36"/>
          <w:szCs w:val="36"/>
        </w:rPr>
      </w:pPr>
    </w:p>
    <w:p w14:paraId="4F2E72A9" w14:textId="43F1AC37" w:rsidR="004F3A9F" w:rsidRPr="00A11DB6" w:rsidRDefault="004F3A9F" w:rsidP="004F3A9F">
      <w:pPr>
        <w:spacing w:after="0" w:line="240" w:lineRule="auto"/>
        <w:rPr>
          <w:sz w:val="36"/>
          <w:szCs w:val="36"/>
        </w:rPr>
      </w:pPr>
    </w:p>
    <w:p w14:paraId="79F7C88B" w14:textId="2DFFEAD9" w:rsidR="004F3A9F" w:rsidRPr="00A11DB6" w:rsidRDefault="004F3A9F" w:rsidP="004F3A9F">
      <w:pPr>
        <w:spacing w:after="0" w:line="240" w:lineRule="auto"/>
        <w:jc w:val="center"/>
        <w:rPr>
          <w:sz w:val="36"/>
          <w:szCs w:val="36"/>
        </w:rPr>
      </w:pPr>
      <w:r w:rsidRPr="00A11DB6">
        <w:rPr>
          <w:sz w:val="36"/>
          <w:szCs w:val="36"/>
        </w:rPr>
        <w:t>April 2022</w:t>
      </w:r>
    </w:p>
    <w:p w14:paraId="4DE14EB0" w14:textId="57949731" w:rsidR="004F3A9F" w:rsidRPr="00A11DB6" w:rsidRDefault="004F3A9F" w:rsidP="004F3A9F">
      <w:pPr>
        <w:spacing w:after="0" w:line="240" w:lineRule="auto"/>
        <w:jc w:val="center"/>
        <w:rPr>
          <w:sz w:val="36"/>
          <w:szCs w:val="36"/>
        </w:rPr>
      </w:pPr>
    </w:p>
    <w:p w14:paraId="7A792A29" w14:textId="77777777" w:rsidR="004F3A9F" w:rsidRPr="00A11DB6" w:rsidRDefault="004F3A9F" w:rsidP="004F3A9F">
      <w:pPr>
        <w:spacing w:after="0" w:line="240" w:lineRule="auto"/>
        <w:jc w:val="center"/>
        <w:rPr>
          <w:sz w:val="36"/>
          <w:szCs w:val="36"/>
        </w:rPr>
      </w:pPr>
    </w:p>
    <w:p w14:paraId="65B6356E" w14:textId="2A3EE3B5" w:rsidR="004F3A9F" w:rsidRPr="00A11DB6" w:rsidRDefault="004F3A9F" w:rsidP="004F3A9F">
      <w:pPr>
        <w:spacing w:after="0" w:line="240" w:lineRule="auto"/>
        <w:jc w:val="center"/>
        <w:rPr>
          <w:sz w:val="36"/>
          <w:szCs w:val="36"/>
        </w:rPr>
      </w:pPr>
      <w:r w:rsidRPr="00A11DB6">
        <w:rPr>
          <w:sz w:val="36"/>
          <w:szCs w:val="36"/>
        </w:rPr>
        <w:t>Erstgutachter:</w:t>
      </w:r>
      <w:r w:rsidR="00A441B2" w:rsidRPr="00A11DB6">
        <w:rPr>
          <w:sz w:val="36"/>
          <w:szCs w:val="36"/>
        </w:rPr>
        <w:t xml:space="preserve"> Prof. Dr. Georg Schied</w:t>
      </w:r>
    </w:p>
    <w:p w14:paraId="434F1F7A" w14:textId="2F23AAF7" w:rsidR="004F3A9F" w:rsidRPr="00A11DB6" w:rsidRDefault="004F3A9F" w:rsidP="004F3A9F">
      <w:pPr>
        <w:spacing w:after="0" w:line="240" w:lineRule="auto"/>
        <w:jc w:val="center"/>
        <w:rPr>
          <w:sz w:val="36"/>
          <w:szCs w:val="36"/>
        </w:rPr>
      </w:pPr>
      <w:r w:rsidRPr="00A11DB6">
        <w:rPr>
          <w:sz w:val="36"/>
          <w:szCs w:val="36"/>
        </w:rPr>
        <w:t>Zweitgutachter:</w:t>
      </w:r>
      <w:r w:rsidR="00E7704C" w:rsidRPr="00A11DB6">
        <w:rPr>
          <w:sz w:val="36"/>
          <w:szCs w:val="36"/>
        </w:rPr>
        <w:t xml:space="preserve"> Prof. Dr. Phillipp Graf</w:t>
      </w:r>
    </w:p>
    <w:p w14:paraId="08974AF7" w14:textId="77777777" w:rsidR="00E7704C" w:rsidRPr="00A11DB6" w:rsidRDefault="00E7704C" w:rsidP="004F3A9F">
      <w:pPr>
        <w:spacing w:after="0" w:line="240" w:lineRule="auto"/>
        <w:jc w:val="center"/>
        <w:rPr>
          <w:sz w:val="36"/>
          <w:szCs w:val="36"/>
        </w:rPr>
      </w:pPr>
    </w:p>
    <w:p w14:paraId="45F4BD72" w14:textId="77777777" w:rsidR="00E7704C" w:rsidRPr="00A11DB6" w:rsidRDefault="004F3A9F" w:rsidP="004F3A9F">
      <w:pPr>
        <w:spacing w:after="0" w:line="240" w:lineRule="auto"/>
        <w:jc w:val="center"/>
        <w:rPr>
          <w:sz w:val="36"/>
          <w:szCs w:val="36"/>
        </w:rPr>
      </w:pPr>
      <w:r w:rsidRPr="00A11DB6">
        <w:rPr>
          <w:sz w:val="36"/>
          <w:szCs w:val="36"/>
        </w:rPr>
        <w:t>Firmenbetreuer:</w:t>
      </w:r>
      <w:r w:rsidR="00E7704C" w:rsidRPr="00A11DB6">
        <w:rPr>
          <w:sz w:val="36"/>
          <w:szCs w:val="36"/>
        </w:rPr>
        <w:t xml:space="preserve"> </w:t>
      </w:r>
    </w:p>
    <w:p w14:paraId="3984B26B" w14:textId="0BBB0407" w:rsidR="00FD0FF2" w:rsidRPr="00A11DB6" w:rsidRDefault="00E7704C" w:rsidP="00FD0FF2">
      <w:pPr>
        <w:spacing w:after="0" w:line="240" w:lineRule="auto"/>
        <w:jc w:val="center"/>
        <w:rPr>
          <w:sz w:val="36"/>
          <w:szCs w:val="36"/>
        </w:rPr>
      </w:pPr>
      <w:r w:rsidRPr="00A11DB6">
        <w:rPr>
          <w:sz w:val="36"/>
          <w:szCs w:val="36"/>
        </w:rPr>
        <w:t xml:space="preserve">Christian </w:t>
      </w:r>
      <w:proofErr w:type="spellStart"/>
      <w:r w:rsidRPr="00A11DB6">
        <w:rPr>
          <w:sz w:val="36"/>
          <w:szCs w:val="36"/>
        </w:rPr>
        <w:t>Aßfalg</w:t>
      </w:r>
      <w:proofErr w:type="spellEnd"/>
      <w:r w:rsidR="00FD0FF2" w:rsidRPr="00A11DB6">
        <w:rPr>
          <w:sz w:val="36"/>
          <w:szCs w:val="36"/>
        </w:rPr>
        <w:t>,</w:t>
      </w:r>
      <w:r w:rsidRPr="00A11DB6">
        <w:rPr>
          <w:sz w:val="36"/>
          <w:szCs w:val="36"/>
        </w:rPr>
        <w:t xml:space="preserve"> </w:t>
      </w:r>
    </w:p>
    <w:p w14:paraId="24D55DC7" w14:textId="2038AE55" w:rsidR="00FD0FF2" w:rsidRPr="00A11DB6" w:rsidRDefault="00E7704C" w:rsidP="00FD0FF2">
      <w:pPr>
        <w:spacing w:after="0" w:line="240" w:lineRule="auto"/>
        <w:jc w:val="center"/>
        <w:rPr>
          <w:sz w:val="36"/>
          <w:szCs w:val="36"/>
        </w:rPr>
      </w:pPr>
      <w:r w:rsidRPr="00A11DB6">
        <w:rPr>
          <w:sz w:val="36"/>
          <w:szCs w:val="36"/>
        </w:rPr>
        <w:t>Continental ADC</w:t>
      </w:r>
      <w:r w:rsidR="00FD0FF2" w:rsidRPr="00A11DB6">
        <w:rPr>
          <w:sz w:val="36"/>
          <w:szCs w:val="36"/>
        </w:rPr>
        <w:t xml:space="preserve"> Automotive </w:t>
      </w:r>
      <w:proofErr w:type="spellStart"/>
      <w:r w:rsidR="00FD0FF2" w:rsidRPr="00A11DB6">
        <w:rPr>
          <w:sz w:val="36"/>
          <w:szCs w:val="36"/>
        </w:rPr>
        <w:t>Distance</w:t>
      </w:r>
      <w:proofErr w:type="spellEnd"/>
    </w:p>
    <w:p w14:paraId="0FDDE26A" w14:textId="287B60AE" w:rsidR="004F3A9F" w:rsidRPr="00A11DB6" w:rsidRDefault="00FD0FF2" w:rsidP="00FD0FF2">
      <w:pPr>
        <w:spacing w:after="0" w:line="240" w:lineRule="auto"/>
        <w:jc w:val="center"/>
        <w:rPr>
          <w:sz w:val="36"/>
          <w:szCs w:val="36"/>
        </w:rPr>
      </w:pPr>
      <w:r w:rsidRPr="00A11DB6">
        <w:rPr>
          <w:sz w:val="36"/>
          <w:szCs w:val="36"/>
        </w:rPr>
        <w:t>Control Systems</w:t>
      </w:r>
      <w:r w:rsidR="00E7704C" w:rsidRPr="00A11DB6">
        <w:rPr>
          <w:sz w:val="36"/>
          <w:szCs w:val="36"/>
        </w:rPr>
        <w:t xml:space="preserve"> GmbH</w:t>
      </w:r>
    </w:p>
    <w:p w14:paraId="151F4F98" w14:textId="77777777" w:rsidR="004F3A9F" w:rsidRDefault="004F3A9F" w:rsidP="004F3A9F">
      <w:pPr>
        <w:spacing w:after="0" w:line="240" w:lineRule="auto"/>
        <w:jc w:val="center"/>
        <w:rPr>
          <w:sz w:val="40"/>
          <w:szCs w:val="40"/>
        </w:rPr>
      </w:pPr>
    </w:p>
    <w:p w14:paraId="5FB2AFF6" w14:textId="77777777" w:rsidR="004F3A9F" w:rsidRDefault="004F3A9F" w:rsidP="004F3A9F">
      <w:pPr>
        <w:spacing w:after="0" w:line="240" w:lineRule="auto"/>
        <w:jc w:val="center"/>
        <w:rPr>
          <w:sz w:val="40"/>
          <w:szCs w:val="40"/>
        </w:rPr>
      </w:pPr>
    </w:p>
    <w:p w14:paraId="01C8EB82" w14:textId="77777777" w:rsidR="004F3A9F" w:rsidRDefault="004F3A9F" w:rsidP="004F3A9F">
      <w:pPr>
        <w:spacing w:after="0" w:line="240" w:lineRule="auto"/>
        <w:jc w:val="center"/>
        <w:rPr>
          <w:sz w:val="40"/>
          <w:szCs w:val="40"/>
        </w:rPr>
      </w:pPr>
    </w:p>
    <w:p w14:paraId="4F9B30AA" w14:textId="77777777" w:rsidR="004F3A9F" w:rsidRDefault="004F3A9F" w:rsidP="004F3A9F">
      <w:pPr>
        <w:spacing w:after="0" w:line="240" w:lineRule="auto"/>
        <w:jc w:val="center"/>
        <w:rPr>
          <w:sz w:val="40"/>
          <w:szCs w:val="40"/>
        </w:rPr>
      </w:pPr>
    </w:p>
    <w:p w14:paraId="0E6516D5" w14:textId="77777777" w:rsidR="004F3A9F" w:rsidRDefault="004F3A9F" w:rsidP="004F3A9F">
      <w:pPr>
        <w:spacing w:after="0" w:line="240" w:lineRule="auto"/>
        <w:jc w:val="center"/>
        <w:rPr>
          <w:sz w:val="40"/>
          <w:szCs w:val="40"/>
        </w:rPr>
      </w:pPr>
    </w:p>
    <w:p w14:paraId="71C9B6DC" w14:textId="77777777" w:rsidR="004F3A9F" w:rsidRDefault="004F3A9F" w:rsidP="004F3A9F">
      <w:pPr>
        <w:spacing w:after="0" w:line="240" w:lineRule="auto"/>
        <w:jc w:val="center"/>
        <w:rPr>
          <w:sz w:val="40"/>
          <w:szCs w:val="40"/>
        </w:rPr>
      </w:pPr>
    </w:p>
    <w:p w14:paraId="146B0E44" w14:textId="5729986F" w:rsidR="001A20BE" w:rsidRPr="004F3A9F" w:rsidRDefault="001A20BE" w:rsidP="004F3A9F">
      <w:pPr>
        <w:spacing w:after="0" w:line="240" w:lineRule="auto"/>
        <w:jc w:val="center"/>
        <w:rPr>
          <w:sz w:val="40"/>
          <w:szCs w:val="40"/>
        </w:rPr>
      </w:pPr>
      <w:r>
        <w:rPr>
          <w:sz w:val="32"/>
          <w:szCs w:val="32"/>
        </w:rPr>
        <w:t>Eigenständigkeitserklärung</w:t>
      </w:r>
    </w:p>
    <w:p w14:paraId="33C43610" w14:textId="095AE081" w:rsidR="001A20BE" w:rsidRDefault="001A20BE" w:rsidP="00CE50BE">
      <w:pPr>
        <w:jc w:val="center"/>
        <w:rPr>
          <w:sz w:val="32"/>
          <w:szCs w:val="32"/>
        </w:rPr>
      </w:pPr>
    </w:p>
    <w:p w14:paraId="3B3B030A" w14:textId="131F4DF3" w:rsidR="004F3A9F" w:rsidRDefault="004F3A9F" w:rsidP="0067349E">
      <w:pPr>
        <w:jc w:val="left"/>
        <w:rPr>
          <w:szCs w:val="24"/>
        </w:rPr>
      </w:pPr>
      <w:r w:rsidRPr="004F3A9F">
        <w:rPr>
          <w:szCs w:val="24"/>
        </w:rPr>
        <w:t>Diese Abschlussarbeit wurde von mir selbständig verfasst. Es wurden nur die</w:t>
      </w:r>
      <w:r w:rsidR="0067349E">
        <w:rPr>
          <w:szCs w:val="24"/>
        </w:rPr>
        <w:t xml:space="preserve"> </w:t>
      </w:r>
      <w:r w:rsidRPr="004F3A9F">
        <w:rPr>
          <w:szCs w:val="24"/>
        </w:rPr>
        <w:t>angegebenen Quellen und Hilfsmittel verwendet. Alle wörtlichen und</w:t>
      </w:r>
      <w:r>
        <w:rPr>
          <w:szCs w:val="24"/>
        </w:rPr>
        <w:t xml:space="preserve"> </w:t>
      </w:r>
      <w:r w:rsidRPr="004F3A9F">
        <w:rPr>
          <w:szCs w:val="24"/>
        </w:rPr>
        <w:t>sinngemäßen</w:t>
      </w:r>
      <w:r w:rsidR="0067349E">
        <w:rPr>
          <w:szCs w:val="24"/>
        </w:rPr>
        <w:t xml:space="preserve"> </w:t>
      </w:r>
      <w:r w:rsidRPr="004F3A9F">
        <w:rPr>
          <w:szCs w:val="24"/>
        </w:rPr>
        <w:t>Zitate sind in dieser Arbeit als solche kenntlich gemacht.</w:t>
      </w:r>
    </w:p>
    <w:p w14:paraId="32FE315B" w14:textId="77777777" w:rsidR="0067349E" w:rsidRPr="004F3A9F" w:rsidRDefault="0067349E" w:rsidP="0067349E">
      <w:pPr>
        <w:jc w:val="left"/>
        <w:rPr>
          <w:szCs w:val="24"/>
        </w:rPr>
      </w:pPr>
    </w:p>
    <w:p w14:paraId="7E635C6C" w14:textId="60A41DFD" w:rsidR="001A20BE" w:rsidRPr="004F3A9F" w:rsidRDefault="0067349E" w:rsidP="0067349E">
      <w:pPr>
        <w:jc w:val="left"/>
        <w:rPr>
          <w:szCs w:val="24"/>
        </w:rPr>
      </w:pPr>
      <w:r>
        <w:rPr>
          <w:szCs w:val="24"/>
        </w:rPr>
        <w:t xml:space="preserve">Biberach an der </w:t>
      </w:r>
      <w:proofErr w:type="spellStart"/>
      <w:r>
        <w:rPr>
          <w:szCs w:val="24"/>
        </w:rPr>
        <w:t>Riß</w:t>
      </w:r>
      <w:proofErr w:type="spellEnd"/>
      <w:r w:rsidR="004F3A9F" w:rsidRPr="004F3A9F">
        <w:rPr>
          <w:szCs w:val="24"/>
        </w:rPr>
        <w:t>,</w:t>
      </w:r>
      <w:r>
        <w:rPr>
          <w:szCs w:val="24"/>
        </w:rPr>
        <w:t xml:space="preserve"> den</w:t>
      </w:r>
      <w:r w:rsidR="004F3A9F" w:rsidRPr="004F3A9F">
        <w:rPr>
          <w:szCs w:val="24"/>
        </w:rPr>
        <w:t xml:space="preserve"> &lt;Datum&gt;, &lt;Unterschrift&gt;</w:t>
      </w:r>
    </w:p>
    <w:p w14:paraId="0416EFA5" w14:textId="77777777" w:rsidR="001A20BE" w:rsidRDefault="001A20BE" w:rsidP="00CE50BE">
      <w:pPr>
        <w:jc w:val="center"/>
        <w:rPr>
          <w:sz w:val="32"/>
          <w:szCs w:val="32"/>
        </w:rPr>
      </w:pPr>
    </w:p>
    <w:p w14:paraId="35D7F05D" w14:textId="382CDDD4" w:rsidR="001A20BE" w:rsidRDefault="001A20BE" w:rsidP="001A20BE">
      <w:pPr>
        <w:spacing w:after="0" w:line="240" w:lineRule="auto"/>
        <w:jc w:val="left"/>
        <w:rPr>
          <w:sz w:val="32"/>
          <w:szCs w:val="32"/>
        </w:rPr>
      </w:pPr>
      <w:r>
        <w:rPr>
          <w:sz w:val="32"/>
          <w:szCs w:val="32"/>
        </w:rPr>
        <w:br w:type="page"/>
      </w:r>
    </w:p>
    <w:p w14:paraId="5672E810" w14:textId="77777777" w:rsidR="004F3A9F" w:rsidRDefault="004F3A9F" w:rsidP="00CE50BE">
      <w:pPr>
        <w:jc w:val="center"/>
        <w:rPr>
          <w:sz w:val="32"/>
          <w:szCs w:val="32"/>
        </w:rPr>
      </w:pPr>
    </w:p>
    <w:p w14:paraId="02E8680E" w14:textId="77777777" w:rsidR="004F3A9F" w:rsidRDefault="004F3A9F" w:rsidP="00CE50BE">
      <w:pPr>
        <w:jc w:val="center"/>
        <w:rPr>
          <w:sz w:val="32"/>
          <w:szCs w:val="32"/>
        </w:rPr>
      </w:pPr>
    </w:p>
    <w:p w14:paraId="18E674A7" w14:textId="77777777" w:rsidR="004F3A9F" w:rsidRDefault="004F3A9F" w:rsidP="00CE50BE">
      <w:pPr>
        <w:jc w:val="center"/>
        <w:rPr>
          <w:sz w:val="32"/>
          <w:szCs w:val="32"/>
        </w:rPr>
      </w:pPr>
    </w:p>
    <w:p w14:paraId="42ED7DCF" w14:textId="77777777" w:rsidR="004F3A9F" w:rsidRDefault="004F3A9F" w:rsidP="002647E1">
      <w:pPr>
        <w:rPr>
          <w:sz w:val="32"/>
          <w:szCs w:val="32"/>
        </w:rPr>
      </w:pPr>
    </w:p>
    <w:p w14:paraId="3D57FA5C" w14:textId="732C8165" w:rsidR="00CC08FD" w:rsidRDefault="00CE50BE" w:rsidP="00CC08FD">
      <w:pPr>
        <w:jc w:val="center"/>
        <w:rPr>
          <w:sz w:val="32"/>
          <w:szCs w:val="32"/>
        </w:rPr>
      </w:pPr>
      <w:r w:rsidRPr="00CE50BE">
        <w:rPr>
          <w:sz w:val="32"/>
          <w:szCs w:val="32"/>
        </w:rPr>
        <w:t>Abstract</w:t>
      </w:r>
    </w:p>
    <w:p w14:paraId="20C4BE99" w14:textId="6D5A5A36" w:rsidR="0067349E" w:rsidRPr="0067349E" w:rsidRDefault="0067349E" w:rsidP="0067349E">
      <w:pPr>
        <w:rPr>
          <w:szCs w:val="24"/>
        </w:rPr>
      </w:pPr>
      <w:r>
        <w:rPr>
          <w:szCs w:val="24"/>
        </w:rPr>
        <w:t xml:space="preserve">In Automobilen werden Hardwarebeschleuniger verwendet um Algorithmen zu beschleunigen. Die </w:t>
      </w:r>
      <w:r w:rsidR="00D04204">
        <w:rPr>
          <w:szCs w:val="24"/>
        </w:rPr>
        <w:t>Verwendung</w:t>
      </w:r>
      <w:r>
        <w:rPr>
          <w:szCs w:val="24"/>
        </w:rPr>
        <w:t xml:space="preserve"> solcher externen Hardwarebeschleuniger </w:t>
      </w:r>
      <w:r w:rsidR="00D04204">
        <w:rPr>
          <w:szCs w:val="24"/>
        </w:rPr>
        <w:t xml:space="preserve">ist </w:t>
      </w:r>
      <w:r>
        <w:rPr>
          <w:szCs w:val="24"/>
        </w:rPr>
        <w:t xml:space="preserve">in Simulationen nicht wünschenswert. In Simulationen ist es das Ziel Algorithmen </w:t>
      </w:r>
      <w:r w:rsidR="00D04204">
        <w:rPr>
          <w:szCs w:val="24"/>
        </w:rPr>
        <w:t xml:space="preserve">mit GPUs </w:t>
      </w:r>
      <w:r>
        <w:rPr>
          <w:szCs w:val="24"/>
        </w:rPr>
        <w:t>zu beschleunigen</w:t>
      </w:r>
      <w:r w:rsidR="00D04204">
        <w:rPr>
          <w:szCs w:val="24"/>
        </w:rPr>
        <w:t>. Mit Hilfe der in C++17 eingeführten Parallel STL Algorithmen ist es möglich die Parallelisierung dem Compiler zu überlassen. Das Nvidia Toolkit unterstütz mit seinem eigenen C++ Compiler die Parallel STL Algorithmen</w:t>
      </w:r>
      <w:r w:rsidR="005B1DB0">
        <w:rPr>
          <w:szCs w:val="24"/>
        </w:rPr>
        <w:t xml:space="preserve"> und</w:t>
      </w:r>
      <w:r w:rsidR="00D04204">
        <w:rPr>
          <w:szCs w:val="24"/>
        </w:rPr>
        <w:t xml:space="preserve"> </w:t>
      </w:r>
      <w:r w:rsidR="00004769">
        <w:rPr>
          <w:szCs w:val="24"/>
        </w:rPr>
        <w:t xml:space="preserve">macht ihre Ausführung auf GPUs möglich. In dieser Arbeit werden anhand eines Beispiels aus der Automobilbranche die Möglichkeiten der Parallel STL Algorithmen in </w:t>
      </w:r>
      <w:r w:rsidR="00C26805">
        <w:rPr>
          <w:szCs w:val="24"/>
        </w:rPr>
        <w:t>Verbindung</w:t>
      </w:r>
      <w:r w:rsidR="00004769">
        <w:rPr>
          <w:szCs w:val="24"/>
        </w:rPr>
        <w:t xml:space="preserve"> mit dem Nvidia Toolkit erfasst</w:t>
      </w:r>
      <w:r w:rsidR="00F171CC">
        <w:rPr>
          <w:szCs w:val="24"/>
        </w:rPr>
        <w:t>.</w:t>
      </w:r>
      <w:r w:rsidR="00C26805">
        <w:rPr>
          <w:szCs w:val="24"/>
        </w:rPr>
        <w:t xml:space="preserve"> Die erhaltenen Ergebnisse zeigen Verschlechterungen der Laufzeiten, die durch Optimierung reduziert werden können. Dennoch ist die parallelisierte Anwendung langsamer. Es zeigt sich, dass die Möglichkeiten der Parallel STL in Verbindung mit dem Nvidia Toolkit begrenzt sind.   </w:t>
      </w:r>
      <w:r w:rsidR="00004769">
        <w:rPr>
          <w:szCs w:val="24"/>
        </w:rPr>
        <w:t xml:space="preserve">    </w:t>
      </w:r>
      <w:r>
        <w:rPr>
          <w:szCs w:val="24"/>
        </w:rPr>
        <w:t xml:space="preserve"> </w:t>
      </w:r>
    </w:p>
    <w:p w14:paraId="4215BEB1" w14:textId="6BF20D53" w:rsidR="002D2B0B" w:rsidRPr="00CE50BE" w:rsidRDefault="00CE50BE" w:rsidP="00CE50BE">
      <w:pPr>
        <w:spacing w:after="0" w:line="240" w:lineRule="auto"/>
        <w:jc w:val="left"/>
        <w:rPr>
          <w:sz w:val="32"/>
          <w:szCs w:val="32"/>
        </w:rPr>
      </w:pPr>
      <w:r>
        <w:rPr>
          <w:sz w:val="32"/>
          <w:szCs w:val="32"/>
        </w:rPr>
        <w:br w:type="page"/>
      </w:r>
    </w:p>
    <w:p w14:paraId="20A6E506" w14:textId="181B8B90" w:rsidR="00CE50BE" w:rsidRPr="00CE50BE" w:rsidRDefault="00CE50BE" w:rsidP="00CE50BE">
      <w:pPr>
        <w:jc w:val="center"/>
        <w:rPr>
          <w:sz w:val="32"/>
          <w:szCs w:val="32"/>
        </w:rPr>
      </w:pPr>
      <w:r w:rsidRPr="00CE50BE">
        <w:rPr>
          <w:sz w:val="32"/>
          <w:szCs w:val="32"/>
        </w:rPr>
        <w:lastRenderedPageBreak/>
        <w:t>Inhaltsverzeichnis</w:t>
      </w:r>
    </w:p>
    <w:p w14:paraId="32B0225D" w14:textId="11FDDFB7" w:rsidR="005B1DB0" w:rsidRDefault="00CE50BE" w:rsidP="005B1DB0">
      <w:pPr>
        <w:pStyle w:val="Verzeichnis1"/>
        <w:tabs>
          <w:tab w:val="left" w:pos="480"/>
          <w:tab w:val="right" w:pos="8210"/>
        </w:tabs>
        <w:spacing w:line="276" w:lineRule="auto"/>
        <w:rPr>
          <w:rFonts w:asciiTheme="minorHAnsi" w:eastAsiaTheme="minorEastAsia" w:hAnsiTheme="minorHAnsi" w:cstheme="minorBidi"/>
          <w:noProof/>
          <w:sz w:val="22"/>
          <w:szCs w:val="22"/>
          <w:lang w:eastAsia="de-DE"/>
        </w:rPr>
      </w:pPr>
      <w:r>
        <w:fldChar w:fldCharType="begin"/>
      </w:r>
      <w:r>
        <w:instrText xml:space="preserve"> TOC \o "1-3" \u </w:instrText>
      </w:r>
      <w:r>
        <w:fldChar w:fldCharType="separate"/>
      </w:r>
      <w:r w:rsidR="005B1DB0" w:rsidRPr="00DF500A">
        <w:rPr>
          <w:bCs/>
          <w:noProof/>
        </w:rPr>
        <w:t>A.</w:t>
      </w:r>
      <w:r w:rsidR="005B1DB0">
        <w:rPr>
          <w:rFonts w:asciiTheme="minorHAnsi" w:eastAsiaTheme="minorEastAsia" w:hAnsiTheme="minorHAnsi" w:cstheme="minorBidi"/>
          <w:noProof/>
          <w:sz w:val="22"/>
          <w:szCs w:val="22"/>
          <w:lang w:eastAsia="de-DE"/>
        </w:rPr>
        <w:tab/>
      </w:r>
      <w:r w:rsidR="005B1DB0">
        <w:rPr>
          <w:noProof/>
        </w:rPr>
        <w:t>Einführung</w:t>
      </w:r>
      <w:r w:rsidR="005B1DB0">
        <w:rPr>
          <w:noProof/>
        </w:rPr>
        <w:tab/>
      </w:r>
      <w:r w:rsidR="005B1DB0">
        <w:rPr>
          <w:noProof/>
        </w:rPr>
        <w:fldChar w:fldCharType="begin"/>
      </w:r>
      <w:r w:rsidR="005B1DB0">
        <w:rPr>
          <w:noProof/>
        </w:rPr>
        <w:instrText xml:space="preserve"> PAGEREF _Toc99091791 \h </w:instrText>
      </w:r>
      <w:r w:rsidR="005B1DB0">
        <w:rPr>
          <w:noProof/>
        </w:rPr>
      </w:r>
      <w:r w:rsidR="005B1DB0">
        <w:rPr>
          <w:noProof/>
        </w:rPr>
        <w:fldChar w:fldCharType="separate"/>
      </w:r>
      <w:r w:rsidR="005B1DB0">
        <w:rPr>
          <w:noProof/>
        </w:rPr>
        <w:t>4</w:t>
      </w:r>
      <w:r w:rsidR="005B1DB0">
        <w:rPr>
          <w:noProof/>
        </w:rPr>
        <w:fldChar w:fldCharType="end"/>
      </w:r>
    </w:p>
    <w:p w14:paraId="2A232580" w14:textId="56516868"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Pr>
          <w:noProof/>
        </w:rPr>
        <w:t>I.</w:t>
      </w:r>
      <w:r>
        <w:rPr>
          <w:rFonts w:asciiTheme="minorHAnsi" w:eastAsiaTheme="minorEastAsia" w:hAnsiTheme="minorHAnsi" w:cstheme="minorBidi"/>
          <w:noProof/>
          <w:sz w:val="22"/>
          <w:szCs w:val="22"/>
          <w:lang w:eastAsia="de-DE"/>
        </w:rPr>
        <w:tab/>
      </w:r>
      <w:r>
        <w:rPr>
          <w:noProof/>
        </w:rPr>
        <w:t>Motivation</w:t>
      </w:r>
      <w:r>
        <w:rPr>
          <w:noProof/>
        </w:rPr>
        <w:tab/>
      </w:r>
      <w:r>
        <w:rPr>
          <w:noProof/>
        </w:rPr>
        <w:fldChar w:fldCharType="begin"/>
      </w:r>
      <w:r>
        <w:rPr>
          <w:noProof/>
        </w:rPr>
        <w:instrText xml:space="preserve"> PAGEREF _Toc99091792 \h </w:instrText>
      </w:r>
      <w:r>
        <w:rPr>
          <w:noProof/>
        </w:rPr>
      </w:r>
      <w:r>
        <w:rPr>
          <w:noProof/>
        </w:rPr>
        <w:fldChar w:fldCharType="separate"/>
      </w:r>
      <w:r>
        <w:rPr>
          <w:noProof/>
        </w:rPr>
        <w:t>4</w:t>
      </w:r>
      <w:r>
        <w:rPr>
          <w:noProof/>
        </w:rPr>
        <w:fldChar w:fldCharType="end"/>
      </w:r>
    </w:p>
    <w:p w14:paraId="21625F91" w14:textId="7B53EF85"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sidRPr="00DF500A">
        <w:rPr>
          <w:noProof/>
          <w:color w:val="000000" w:themeColor="text1"/>
        </w:rPr>
        <w:t>II.</w:t>
      </w:r>
      <w:r>
        <w:rPr>
          <w:rFonts w:asciiTheme="minorHAnsi" w:eastAsiaTheme="minorEastAsia" w:hAnsiTheme="minorHAnsi" w:cstheme="minorBidi"/>
          <w:noProof/>
          <w:sz w:val="22"/>
          <w:szCs w:val="22"/>
          <w:lang w:eastAsia="de-DE"/>
        </w:rPr>
        <w:tab/>
      </w:r>
      <w:r w:rsidRPr="00DF500A">
        <w:rPr>
          <w:noProof/>
          <w:color w:val="000000" w:themeColor="text1"/>
        </w:rPr>
        <w:t>Zielsetzung</w:t>
      </w:r>
      <w:r>
        <w:rPr>
          <w:noProof/>
        </w:rPr>
        <w:tab/>
      </w:r>
      <w:r>
        <w:rPr>
          <w:noProof/>
        </w:rPr>
        <w:fldChar w:fldCharType="begin"/>
      </w:r>
      <w:r>
        <w:rPr>
          <w:noProof/>
        </w:rPr>
        <w:instrText xml:space="preserve"> PAGEREF _Toc99091793 \h </w:instrText>
      </w:r>
      <w:r>
        <w:rPr>
          <w:noProof/>
        </w:rPr>
      </w:r>
      <w:r>
        <w:rPr>
          <w:noProof/>
        </w:rPr>
        <w:fldChar w:fldCharType="separate"/>
      </w:r>
      <w:r>
        <w:rPr>
          <w:noProof/>
        </w:rPr>
        <w:t>6</w:t>
      </w:r>
      <w:r>
        <w:rPr>
          <w:noProof/>
        </w:rPr>
        <w:fldChar w:fldCharType="end"/>
      </w:r>
    </w:p>
    <w:p w14:paraId="55F8FCC4" w14:textId="2508FD4F" w:rsidR="005B1DB0" w:rsidRDefault="005B1DB0" w:rsidP="005B1DB0">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III.</w:t>
      </w:r>
      <w:r>
        <w:rPr>
          <w:rFonts w:asciiTheme="minorHAnsi" w:eastAsiaTheme="minorEastAsia" w:hAnsiTheme="minorHAnsi" w:cstheme="minorBidi"/>
          <w:noProof/>
          <w:sz w:val="22"/>
          <w:szCs w:val="22"/>
          <w:lang w:eastAsia="de-DE"/>
        </w:rPr>
        <w:tab/>
      </w:r>
      <w:r>
        <w:rPr>
          <w:noProof/>
        </w:rPr>
        <w:t>Kapitelübersicht</w:t>
      </w:r>
      <w:r>
        <w:rPr>
          <w:noProof/>
        </w:rPr>
        <w:tab/>
      </w:r>
      <w:r>
        <w:rPr>
          <w:noProof/>
        </w:rPr>
        <w:fldChar w:fldCharType="begin"/>
      </w:r>
      <w:r>
        <w:rPr>
          <w:noProof/>
        </w:rPr>
        <w:instrText xml:space="preserve"> PAGEREF _Toc99091794 \h </w:instrText>
      </w:r>
      <w:r>
        <w:rPr>
          <w:noProof/>
        </w:rPr>
      </w:r>
      <w:r>
        <w:rPr>
          <w:noProof/>
        </w:rPr>
        <w:fldChar w:fldCharType="separate"/>
      </w:r>
      <w:r>
        <w:rPr>
          <w:noProof/>
        </w:rPr>
        <w:t>7</w:t>
      </w:r>
      <w:r>
        <w:rPr>
          <w:noProof/>
        </w:rPr>
        <w:fldChar w:fldCharType="end"/>
      </w:r>
    </w:p>
    <w:p w14:paraId="4C05C2CB" w14:textId="113DC90A" w:rsidR="005B1DB0" w:rsidRDefault="005B1DB0" w:rsidP="005B1DB0">
      <w:pPr>
        <w:pStyle w:val="Verzeichnis1"/>
        <w:tabs>
          <w:tab w:val="left" w:pos="480"/>
          <w:tab w:val="right" w:pos="8210"/>
        </w:tabs>
        <w:spacing w:line="276" w:lineRule="auto"/>
        <w:rPr>
          <w:rFonts w:asciiTheme="minorHAnsi" w:eastAsiaTheme="minorEastAsia" w:hAnsiTheme="minorHAnsi" w:cstheme="minorBidi"/>
          <w:noProof/>
          <w:sz w:val="22"/>
          <w:szCs w:val="22"/>
          <w:lang w:eastAsia="de-DE"/>
        </w:rPr>
      </w:pPr>
      <w:r w:rsidRPr="00DF500A">
        <w:rPr>
          <w:bCs/>
          <w:noProof/>
        </w:rPr>
        <w:t>B.</w:t>
      </w:r>
      <w:r>
        <w:rPr>
          <w:rFonts w:asciiTheme="minorHAnsi" w:eastAsiaTheme="minorEastAsia" w:hAnsiTheme="minorHAnsi" w:cstheme="minorBidi"/>
          <w:noProof/>
          <w:sz w:val="22"/>
          <w:szCs w:val="22"/>
          <w:lang w:eastAsia="de-DE"/>
        </w:rPr>
        <w:tab/>
      </w:r>
      <w:r>
        <w:rPr>
          <w:noProof/>
        </w:rPr>
        <w:t>Grundlagen</w:t>
      </w:r>
      <w:r>
        <w:rPr>
          <w:noProof/>
        </w:rPr>
        <w:tab/>
      </w:r>
      <w:r>
        <w:rPr>
          <w:noProof/>
        </w:rPr>
        <w:fldChar w:fldCharType="begin"/>
      </w:r>
      <w:r>
        <w:rPr>
          <w:noProof/>
        </w:rPr>
        <w:instrText xml:space="preserve"> PAGEREF _Toc99091795 \h </w:instrText>
      </w:r>
      <w:r>
        <w:rPr>
          <w:noProof/>
        </w:rPr>
      </w:r>
      <w:r>
        <w:rPr>
          <w:noProof/>
        </w:rPr>
        <w:fldChar w:fldCharType="separate"/>
      </w:r>
      <w:r>
        <w:rPr>
          <w:noProof/>
        </w:rPr>
        <w:t>8</w:t>
      </w:r>
      <w:r>
        <w:rPr>
          <w:noProof/>
        </w:rPr>
        <w:fldChar w:fldCharType="end"/>
      </w:r>
    </w:p>
    <w:p w14:paraId="140ECC8D" w14:textId="0785F1E2"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Pr>
          <w:noProof/>
        </w:rPr>
        <w:t>I.</w:t>
      </w:r>
      <w:r>
        <w:rPr>
          <w:rFonts w:asciiTheme="minorHAnsi" w:eastAsiaTheme="minorEastAsia" w:hAnsiTheme="minorHAnsi" w:cstheme="minorBidi"/>
          <w:noProof/>
          <w:sz w:val="22"/>
          <w:szCs w:val="22"/>
          <w:lang w:eastAsia="de-DE"/>
        </w:rPr>
        <w:tab/>
      </w:r>
      <w:r>
        <w:rPr>
          <w:noProof/>
        </w:rPr>
        <w:t>Paralleles Programmieren</w:t>
      </w:r>
      <w:r>
        <w:rPr>
          <w:noProof/>
        </w:rPr>
        <w:tab/>
      </w:r>
      <w:r>
        <w:rPr>
          <w:noProof/>
        </w:rPr>
        <w:fldChar w:fldCharType="begin"/>
      </w:r>
      <w:r>
        <w:rPr>
          <w:noProof/>
        </w:rPr>
        <w:instrText xml:space="preserve"> PAGEREF _Toc99091796 \h </w:instrText>
      </w:r>
      <w:r>
        <w:rPr>
          <w:noProof/>
        </w:rPr>
      </w:r>
      <w:r>
        <w:rPr>
          <w:noProof/>
        </w:rPr>
        <w:fldChar w:fldCharType="separate"/>
      </w:r>
      <w:r>
        <w:rPr>
          <w:noProof/>
        </w:rPr>
        <w:t>8</w:t>
      </w:r>
      <w:r>
        <w:rPr>
          <w:noProof/>
        </w:rPr>
        <w:fldChar w:fldCharType="end"/>
      </w:r>
    </w:p>
    <w:p w14:paraId="16C9F8CB" w14:textId="3E24451C"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1.</w:t>
      </w:r>
      <w:r>
        <w:rPr>
          <w:rFonts w:asciiTheme="minorHAnsi" w:eastAsiaTheme="minorEastAsia" w:hAnsiTheme="minorHAnsi" w:cstheme="minorBidi"/>
          <w:noProof/>
          <w:sz w:val="22"/>
          <w:szCs w:val="22"/>
          <w:lang w:eastAsia="de-DE"/>
        </w:rPr>
        <w:tab/>
      </w:r>
      <w:r>
        <w:rPr>
          <w:noProof/>
        </w:rPr>
        <w:t>Taskparallelität und Datenparallelität</w:t>
      </w:r>
      <w:r>
        <w:rPr>
          <w:noProof/>
        </w:rPr>
        <w:tab/>
      </w:r>
      <w:r>
        <w:rPr>
          <w:noProof/>
        </w:rPr>
        <w:fldChar w:fldCharType="begin"/>
      </w:r>
      <w:r>
        <w:rPr>
          <w:noProof/>
        </w:rPr>
        <w:instrText xml:space="preserve"> PAGEREF _Toc99091797 \h </w:instrText>
      </w:r>
      <w:r>
        <w:rPr>
          <w:noProof/>
        </w:rPr>
      </w:r>
      <w:r>
        <w:rPr>
          <w:noProof/>
        </w:rPr>
        <w:fldChar w:fldCharType="separate"/>
      </w:r>
      <w:r>
        <w:rPr>
          <w:noProof/>
        </w:rPr>
        <w:t>8</w:t>
      </w:r>
      <w:r>
        <w:rPr>
          <w:noProof/>
        </w:rPr>
        <w:fldChar w:fldCharType="end"/>
      </w:r>
    </w:p>
    <w:p w14:paraId="5D5A46BB" w14:textId="0B55123B"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w:t>
      </w:r>
      <w:r>
        <w:rPr>
          <w:rFonts w:asciiTheme="minorHAnsi" w:eastAsiaTheme="minorEastAsia" w:hAnsiTheme="minorHAnsi" w:cstheme="minorBidi"/>
          <w:noProof/>
          <w:sz w:val="22"/>
          <w:szCs w:val="22"/>
          <w:lang w:eastAsia="de-DE"/>
        </w:rPr>
        <w:tab/>
      </w:r>
      <w:r>
        <w:rPr>
          <w:noProof/>
        </w:rPr>
        <w:t>Parallel STL</w:t>
      </w:r>
      <w:r>
        <w:rPr>
          <w:noProof/>
        </w:rPr>
        <w:tab/>
      </w:r>
      <w:r>
        <w:rPr>
          <w:noProof/>
        </w:rPr>
        <w:fldChar w:fldCharType="begin"/>
      </w:r>
      <w:r>
        <w:rPr>
          <w:noProof/>
        </w:rPr>
        <w:instrText xml:space="preserve"> PAGEREF _Toc99091798 \h </w:instrText>
      </w:r>
      <w:r>
        <w:rPr>
          <w:noProof/>
        </w:rPr>
      </w:r>
      <w:r>
        <w:rPr>
          <w:noProof/>
        </w:rPr>
        <w:fldChar w:fldCharType="separate"/>
      </w:r>
      <w:r>
        <w:rPr>
          <w:noProof/>
        </w:rPr>
        <w:t>9</w:t>
      </w:r>
      <w:r>
        <w:rPr>
          <w:noProof/>
        </w:rPr>
        <w:fldChar w:fldCharType="end"/>
      </w:r>
    </w:p>
    <w:p w14:paraId="6B585C9B" w14:textId="270A4AC6"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Pr>
          <w:noProof/>
        </w:rPr>
        <w:t>II.</w:t>
      </w:r>
      <w:r>
        <w:rPr>
          <w:rFonts w:asciiTheme="minorHAnsi" w:eastAsiaTheme="minorEastAsia" w:hAnsiTheme="minorHAnsi" w:cstheme="minorBidi"/>
          <w:noProof/>
          <w:sz w:val="22"/>
          <w:szCs w:val="22"/>
          <w:lang w:eastAsia="de-DE"/>
        </w:rPr>
        <w:tab/>
      </w:r>
      <w:r>
        <w:rPr>
          <w:noProof/>
        </w:rPr>
        <w:t>GPU und die Nvidia HPC SDK</w:t>
      </w:r>
      <w:r>
        <w:rPr>
          <w:noProof/>
        </w:rPr>
        <w:tab/>
      </w:r>
      <w:r>
        <w:rPr>
          <w:noProof/>
        </w:rPr>
        <w:fldChar w:fldCharType="begin"/>
      </w:r>
      <w:r>
        <w:rPr>
          <w:noProof/>
        </w:rPr>
        <w:instrText xml:space="preserve"> PAGEREF _Toc99091799 \h </w:instrText>
      </w:r>
      <w:r>
        <w:rPr>
          <w:noProof/>
        </w:rPr>
      </w:r>
      <w:r>
        <w:rPr>
          <w:noProof/>
        </w:rPr>
        <w:fldChar w:fldCharType="separate"/>
      </w:r>
      <w:r>
        <w:rPr>
          <w:noProof/>
        </w:rPr>
        <w:t>16</w:t>
      </w:r>
      <w:r>
        <w:rPr>
          <w:noProof/>
        </w:rPr>
        <w:fldChar w:fldCharType="end"/>
      </w:r>
    </w:p>
    <w:p w14:paraId="37E59CFF" w14:textId="60651840"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1.</w:t>
      </w:r>
      <w:r>
        <w:rPr>
          <w:rFonts w:asciiTheme="minorHAnsi" w:eastAsiaTheme="minorEastAsia" w:hAnsiTheme="minorHAnsi" w:cstheme="minorBidi"/>
          <w:noProof/>
          <w:sz w:val="22"/>
          <w:szCs w:val="22"/>
          <w:lang w:eastAsia="de-DE"/>
        </w:rPr>
        <w:tab/>
      </w:r>
      <w:r>
        <w:rPr>
          <w:noProof/>
        </w:rPr>
        <w:t>Graphics Processing Unit</w:t>
      </w:r>
      <w:r>
        <w:rPr>
          <w:noProof/>
        </w:rPr>
        <w:tab/>
      </w:r>
      <w:r>
        <w:rPr>
          <w:noProof/>
        </w:rPr>
        <w:fldChar w:fldCharType="begin"/>
      </w:r>
      <w:r>
        <w:rPr>
          <w:noProof/>
        </w:rPr>
        <w:instrText xml:space="preserve"> PAGEREF _Toc99091800 \h </w:instrText>
      </w:r>
      <w:r>
        <w:rPr>
          <w:noProof/>
        </w:rPr>
      </w:r>
      <w:r>
        <w:rPr>
          <w:noProof/>
        </w:rPr>
        <w:fldChar w:fldCharType="separate"/>
      </w:r>
      <w:r>
        <w:rPr>
          <w:noProof/>
        </w:rPr>
        <w:t>16</w:t>
      </w:r>
      <w:r>
        <w:rPr>
          <w:noProof/>
        </w:rPr>
        <w:fldChar w:fldCharType="end"/>
      </w:r>
    </w:p>
    <w:p w14:paraId="7EC4B1AF" w14:textId="7C73B97A"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w:t>
      </w:r>
      <w:r>
        <w:rPr>
          <w:rFonts w:asciiTheme="minorHAnsi" w:eastAsiaTheme="minorEastAsia" w:hAnsiTheme="minorHAnsi" w:cstheme="minorBidi"/>
          <w:noProof/>
          <w:sz w:val="22"/>
          <w:szCs w:val="22"/>
          <w:lang w:eastAsia="de-DE"/>
        </w:rPr>
        <w:tab/>
      </w:r>
      <w:r>
        <w:rPr>
          <w:noProof/>
        </w:rPr>
        <w:t>CUDA</w:t>
      </w:r>
      <w:r>
        <w:rPr>
          <w:noProof/>
        </w:rPr>
        <w:tab/>
      </w:r>
      <w:r>
        <w:rPr>
          <w:noProof/>
        </w:rPr>
        <w:fldChar w:fldCharType="begin"/>
      </w:r>
      <w:r>
        <w:rPr>
          <w:noProof/>
        </w:rPr>
        <w:instrText xml:space="preserve"> PAGEREF _Toc99091801 \h </w:instrText>
      </w:r>
      <w:r>
        <w:rPr>
          <w:noProof/>
        </w:rPr>
      </w:r>
      <w:r>
        <w:rPr>
          <w:noProof/>
        </w:rPr>
        <w:fldChar w:fldCharType="separate"/>
      </w:r>
      <w:r>
        <w:rPr>
          <w:noProof/>
        </w:rPr>
        <w:t>17</w:t>
      </w:r>
      <w:r>
        <w:rPr>
          <w:noProof/>
        </w:rPr>
        <w:fldChar w:fldCharType="end"/>
      </w:r>
    </w:p>
    <w:p w14:paraId="5AE1789D" w14:textId="3DEF20CC"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w:t>
      </w:r>
      <w:r>
        <w:rPr>
          <w:rFonts w:asciiTheme="minorHAnsi" w:eastAsiaTheme="minorEastAsia" w:hAnsiTheme="minorHAnsi" w:cstheme="minorBidi"/>
          <w:noProof/>
          <w:sz w:val="22"/>
          <w:szCs w:val="22"/>
          <w:lang w:eastAsia="de-DE"/>
        </w:rPr>
        <w:tab/>
      </w:r>
      <w:r>
        <w:rPr>
          <w:noProof/>
        </w:rPr>
        <w:t>Nvidia High Performance Computing Software Development Kit</w:t>
      </w:r>
      <w:r>
        <w:rPr>
          <w:noProof/>
        </w:rPr>
        <w:tab/>
      </w:r>
      <w:r>
        <w:rPr>
          <w:noProof/>
        </w:rPr>
        <w:fldChar w:fldCharType="begin"/>
      </w:r>
      <w:r>
        <w:rPr>
          <w:noProof/>
        </w:rPr>
        <w:instrText xml:space="preserve"> PAGEREF _Toc99091802 \h </w:instrText>
      </w:r>
      <w:r>
        <w:rPr>
          <w:noProof/>
        </w:rPr>
      </w:r>
      <w:r>
        <w:rPr>
          <w:noProof/>
        </w:rPr>
        <w:fldChar w:fldCharType="separate"/>
      </w:r>
      <w:r>
        <w:rPr>
          <w:noProof/>
        </w:rPr>
        <w:t>21</w:t>
      </w:r>
      <w:r>
        <w:rPr>
          <w:noProof/>
        </w:rPr>
        <w:fldChar w:fldCharType="end"/>
      </w:r>
    </w:p>
    <w:p w14:paraId="16DD0A8F" w14:textId="2D0D3D4C" w:rsidR="005B1DB0" w:rsidRDefault="005B1DB0" w:rsidP="005B1DB0">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III.</w:t>
      </w:r>
      <w:r>
        <w:rPr>
          <w:rFonts w:asciiTheme="minorHAnsi" w:eastAsiaTheme="minorEastAsia" w:hAnsiTheme="minorHAnsi" w:cstheme="minorBidi"/>
          <w:noProof/>
          <w:sz w:val="22"/>
          <w:szCs w:val="22"/>
          <w:lang w:eastAsia="de-DE"/>
        </w:rPr>
        <w:tab/>
      </w:r>
      <w:r>
        <w:rPr>
          <w:noProof/>
        </w:rPr>
        <w:t>(Algorithmus)</w:t>
      </w:r>
      <w:r>
        <w:rPr>
          <w:noProof/>
        </w:rPr>
        <w:tab/>
      </w:r>
      <w:r>
        <w:rPr>
          <w:noProof/>
        </w:rPr>
        <w:fldChar w:fldCharType="begin"/>
      </w:r>
      <w:r>
        <w:rPr>
          <w:noProof/>
        </w:rPr>
        <w:instrText xml:space="preserve"> PAGEREF _Toc99091803 \h </w:instrText>
      </w:r>
      <w:r>
        <w:rPr>
          <w:noProof/>
        </w:rPr>
      </w:r>
      <w:r>
        <w:rPr>
          <w:noProof/>
        </w:rPr>
        <w:fldChar w:fldCharType="separate"/>
      </w:r>
      <w:r>
        <w:rPr>
          <w:noProof/>
        </w:rPr>
        <w:t>22</w:t>
      </w:r>
      <w:r>
        <w:rPr>
          <w:noProof/>
        </w:rPr>
        <w:fldChar w:fldCharType="end"/>
      </w:r>
    </w:p>
    <w:p w14:paraId="38EADC87" w14:textId="28A57942" w:rsidR="005B1DB0" w:rsidRDefault="005B1DB0" w:rsidP="005B1DB0">
      <w:pPr>
        <w:pStyle w:val="Verzeichnis1"/>
        <w:tabs>
          <w:tab w:val="left" w:pos="480"/>
          <w:tab w:val="right" w:pos="8210"/>
        </w:tabs>
        <w:spacing w:line="276" w:lineRule="auto"/>
        <w:rPr>
          <w:rFonts w:asciiTheme="minorHAnsi" w:eastAsiaTheme="minorEastAsia" w:hAnsiTheme="minorHAnsi" w:cstheme="minorBidi"/>
          <w:noProof/>
          <w:sz w:val="22"/>
          <w:szCs w:val="22"/>
          <w:lang w:eastAsia="de-DE"/>
        </w:rPr>
      </w:pPr>
      <w:r w:rsidRPr="00DF500A">
        <w:rPr>
          <w:bCs/>
          <w:noProof/>
        </w:rPr>
        <w:t>C.</w:t>
      </w:r>
      <w:r>
        <w:rPr>
          <w:rFonts w:asciiTheme="minorHAnsi" w:eastAsiaTheme="minorEastAsia" w:hAnsiTheme="minorHAnsi" w:cstheme="minorBidi"/>
          <w:noProof/>
          <w:sz w:val="22"/>
          <w:szCs w:val="22"/>
          <w:lang w:eastAsia="de-DE"/>
        </w:rPr>
        <w:tab/>
      </w:r>
      <w:r>
        <w:rPr>
          <w:noProof/>
        </w:rPr>
        <w:t>Lösungsansatz / Versuchsaufbau</w:t>
      </w:r>
      <w:r>
        <w:rPr>
          <w:noProof/>
        </w:rPr>
        <w:tab/>
      </w:r>
      <w:r>
        <w:rPr>
          <w:noProof/>
        </w:rPr>
        <w:fldChar w:fldCharType="begin"/>
      </w:r>
      <w:r>
        <w:rPr>
          <w:noProof/>
        </w:rPr>
        <w:instrText xml:space="preserve"> PAGEREF _Toc99091804 \h </w:instrText>
      </w:r>
      <w:r>
        <w:rPr>
          <w:noProof/>
        </w:rPr>
      </w:r>
      <w:r>
        <w:rPr>
          <w:noProof/>
        </w:rPr>
        <w:fldChar w:fldCharType="separate"/>
      </w:r>
      <w:r>
        <w:rPr>
          <w:noProof/>
        </w:rPr>
        <w:t>23</w:t>
      </w:r>
      <w:r>
        <w:rPr>
          <w:noProof/>
        </w:rPr>
        <w:fldChar w:fldCharType="end"/>
      </w:r>
    </w:p>
    <w:p w14:paraId="251AF2F3" w14:textId="01BA3356"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Pr>
          <w:noProof/>
        </w:rPr>
        <w:t>I.</w:t>
      </w:r>
      <w:r>
        <w:rPr>
          <w:rFonts w:asciiTheme="minorHAnsi" w:eastAsiaTheme="minorEastAsia" w:hAnsiTheme="minorHAnsi" w:cstheme="minorBidi"/>
          <w:noProof/>
          <w:sz w:val="22"/>
          <w:szCs w:val="22"/>
          <w:lang w:eastAsia="de-DE"/>
        </w:rPr>
        <w:tab/>
      </w:r>
      <w:r>
        <w:rPr>
          <w:noProof/>
        </w:rPr>
        <w:t>Anforderungsanalyse / IST Zustand /</w:t>
      </w:r>
      <w:r>
        <w:rPr>
          <w:noProof/>
        </w:rPr>
        <w:tab/>
      </w:r>
      <w:r>
        <w:rPr>
          <w:noProof/>
        </w:rPr>
        <w:fldChar w:fldCharType="begin"/>
      </w:r>
      <w:r>
        <w:rPr>
          <w:noProof/>
        </w:rPr>
        <w:instrText xml:space="preserve"> PAGEREF _Toc99091805 \h </w:instrText>
      </w:r>
      <w:r>
        <w:rPr>
          <w:noProof/>
        </w:rPr>
      </w:r>
      <w:r>
        <w:rPr>
          <w:noProof/>
        </w:rPr>
        <w:fldChar w:fldCharType="separate"/>
      </w:r>
      <w:r>
        <w:rPr>
          <w:noProof/>
        </w:rPr>
        <w:t>23</w:t>
      </w:r>
      <w:r>
        <w:rPr>
          <w:noProof/>
        </w:rPr>
        <w:fldChar w:fldCharType="end"/>
      </w:r>
    </w:p>
    <w:p w14:paraId="15E707D5" w14:textId="146B449B"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Pr>
          <w:noProof/>
        </w:rPr>
        <w:t>II.</w:t>
      </w:r>
      <w:r>
        <w:rPr>
          <w:rFonts w:asciiTheme="minorHAnsi" w:eastAsiaTheme="minorEastAsia" w:hAnsiTheme="minorHAnsi" w:cstheme="minorBidi"/>
          <w:noProof/>
          <w:sz w:val="22"/>
          <w:szCs w:val="22"/>
          <w:lang w:eastAsia="de-DE"/>
        </w:rPr>
        <w:tab/>
      </w:r>
      <w:r>
        <w:rPr>
          <w:noProof/>
        </w:rPr>
        <w:t>Lösungsansätze / Probleme</w:t>
      </w:r>
      <w:r>
        <w:rPr>
          <w:noProof/>
        </w:rPr>
        <w:tab/>
      </w:r>
      <w:r>
        <w:rPr>
          <w:noProof/>
        </w:rPr>
        <w:fldChar w:fldCharType="begin"/>
      </w:r>
      <w:r>
        <w:rPr>
          <w:noProof/>
        </w:rPr>
        <w:instrText xml:space="preserve"> PAGEREF _Toc99091806 \h </w:instrText>
      </w:r>
      <w:r>
        <w:rPr>
          <w:noProof/>
        </w:rPr>
      </w:r>
      <w:r>
        <w:rPr>
          <w:noProof/>
        </w:rPr>
        <w:fldChar w:fldCharType="separate"/>
      </w:r>
      <w:r>
        <w:rPr>
          <w:noProof/>
        </w:rPr>
        <w:t>29</w:t>
      </w:r>
      <w:r>
        <w:rPr>
          <w:noProof/>
        </w:rPr>
        <w:fldChar w:fldCharType="end"/>
      </w:r>
    </w:p>
    <w:p w14:paraId="5B2428A8" w14:textId="7BA86748"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1.</w:t>
      </w:r>
      <w:r>
        <w:rPr>
          <w:rFonts w:asciiTheme="minorHAnsi" w:eastAsiaTheme="minorEastAsia" w:hAnsiTheme="minorHAnsi" w:cstheme="minorBidi"/>
          <w:noProof/>
          <w:sz w:val="22"/>
          <w:szCs w:val="22"/>
          <w:lang w:eastAsia="de-DE"/>
        </w:rPr>
        <w:tab/>
      </w:r>
      <w:r>
        <w:rPr>
          <w:noProof/>
        </w:rPr>
        <w:t>Beschreibung möglicher Lösungsansätze</w:t>
      </w:r>
      <w:r>
        <w:rPr>
          <w:noProof/>
        </w:rPr>
        <w:tab/>
      </w:r>
      <w:r>
        <w:rPr>
          <w:noProof/>
        </w:rPr>
        <w:fldChar w:fldCharType="begin"/>
      </w:r>
      <w:r>
        <w:rPr>
          <w:noProof/>
        </w:rPr>
        <w:instrText xml:space="preserve"> PAGEREF _Toc99091807 \h </w:instrText>
      </w:r>
      <w:r>
        <w:rPr>
          <w:noProof/>
        </w:rPr>
      </w:r>
      <w:r>
        <w:rPr>
          <w:noProof/>
        </w:rPr>
        <w:fldChar w:fldCharType="separate"/>
      </w:r>
      <w:r>
        <w:rPr>
          <w:noProof/>
        </w:rPr>
        <w:t>29</w:t>
      </w:r>
      <w:r>
        <w:rPr>
          <w:noProof/>
        </w:rPr>
        <w:fldChar w:fldCharType="end"/>
      </w:r>
    </w:p>
    <w:p w14:paraId="15388A4D" w14:textId="36D9D935"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w:t>
      </w:r>
      <w:r>
        <w:rPr>
          <w:rFonts w:asciiTheme="minorHAnsi" w:eastAsiaTheme="minorEastAsia" w:hAnsiTheme="minorHAnsi" w:cstheme="minorBidi"/>
          <w:noProof/>
          <w:sz w:val="22"/>
          <w:szCs w:val="22"/>
          <w:lang w:eastAsia="de-DE"/>
        </w:rPr>
        <w:tab/>
      </w:r>
      <w:r>
        <w:rPr>
          <w:noProof/>
        </w:rPr>
        <w:t>Evaluierung der Lösungsansätze</w:t>
      </w:r>
      <w:r>
        <w:rPr>
          <w:noProof/>
        </w:rPr>
        <w:tab/>
      </w:r>
      <w:r>
        <w:rPr>
          <w:noProof/>
        </w:rPr>
        <w:fldChar w:fldCharType="begin"/>
      </w:r>
      <w:r>
        <w:rPr>
          <w:noProof/>
        </w:rPr>
        <w:instrText xml:space="preserve"> PAGEREF _Toc99091808 \h </w:instrText>
      </w:r>
      <w:r>
        <w:rPr>
          <w:noProof/>
        </w:rPr>
      </w:r>
      <w:r>
        <w:rPr>
          <w:noProof/>
        </w:rPr>
        <w:fldChar w:fldCharType="separate"/>
      </w:r>
      <w:r>
        <w:rPr>
          <w:noProof/>
        </w:rPr>
        <w:t>29</w:t>
      </w:r>
      <w:r>
        <w:rPr>
          <w:noProof/>
        </w:rPr>
        <w:fldChar w:fldCharType="end"/>
      </w:r>
    </w:p>
    <w:p w14:paraId="351E7A93" w14:textId="6D56CB7F" w:rsidR="005B1DB0" w:rsidRDefault="005B1DB0" w:rsidP="005B1DB0">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III.</w:t>
      </w:r>
      <w:r>
        <w:rPr>
          <w:rFonts w:asciiTheme="minorHAnsi" w:eastAsiaTheme="minorEastAsia" w:hAnsiTheme="minorHAnsi" w:cstheme="minorBidi"/>
          <w:noProof/>
          <w:sz w:val="22"/>
          <w:szCs w:val="22"/>
          <w:lang w:eastAsia="de-DE"/>
        </w:rPr>
        <w:tab/>
      </w:r>
      <w:r>
        <w:rPr>
          <w:noProof/>
        </w:rPr>
        <w:t>Ausgewählter Ansatz und Durchführung</w:t>
      </w:r>
      <w:r>
        <w:rPr>
          <w:noProof/>
        </w:rPr>
        <w:tab/>
      </w:r>
      <w:r>
        <w:rPr>
          <w:noProof/>
        </w:rPr>
        <w:fldChar w:fldCharType="begin"/>
      </w:r>
      <w:r>
        <w:rPr>
          <w:noProof/>
        </w:rPr>
        <w:instrText xml:space="preserve"> PAGEREF _Toc99091809 \h </w:instrText>
      </w:r>
      <w:r>
        <w:rPr>
          <w:noProof/>
        </w:rPr>
      </w:r>
      <w:r>
        <w:rPr>
          <w:noProof/>
        </w:rPr>
        <w:fldChar w:fldCharType="separate"/>
      </w:r>
      <w:r>
        <w:rPr>
          <w:noProof/>
        </w:rPr>
        <w:t>30</w:t>
      </w:r>
      <w:r>
        <w:rPr>
          <w:noProof/>
        </w:rPr>
        <w:fldChar w:fldCharType="end"/>
      </w:r>
    </w:p>
    <w:p w14:paraId="6D5121A1" w14:textId="007A10C8"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1.</w:t>
      </w:r>
      <w:r>
        <w:rPr>
          <w:rFonts w:asciiTheme="minorHAnsi" w:eastAsiaTheme="minorEastAsia" w:hAnsiTheme="minorHAnsi" w:cstheme="minorBidi"/>
          <w:noProof/>
          <w:sz w:val="22"/>
          <w:szCs w:val="22"/>
          <w:lang w:eastAsia="de-DE"/>
        </w:rPr>
        <w:tab/>
      </w:r>
      <w:r>
        <w:rPr>
          <w:noProof/>
        </w:rPr>
        <w:t>Detailanalyse der Polynomkoeffizienten Berechnung</w:t>
      </w:r>
      <w:r>
        <w:rPr>
          <w:noProof/>
        </w:rPr>
        <w:tab/>
      </w:r>
      <w:r>
        <w:rPr>
          <w:noProof/>
        </w:rPr>
        <w:fldChar w:fldCharType="begin"/>
      </w:r>
      <w:r>
        <w:rPr>
          <w:noProof/>
        </w:rPr>
        <w:instrText xml:space="preserve"> PAGEREF _Toc99091810 \h </w:instrText>
      </w:r>
      <w:r>
        <w:rPr>
          <w:noProof/>
        </w:rPr>
      </w:r>
      <w:r>
        <w:rPr>
          <w:noProof/>
        </w:rPr>
        <w:fldChar w:fldCharType="separate"/>
      </w:r>
      <w:r>
        <w:rPr>
          <w:noProof/>
        </w:rPr>
        <w:t>30</w:t>
      </w:r>
      <w:r>
        <w:rPr>
          <w:noProof/>
        </w:rPr>
        <w:fldChar w:fldCharType="end"/>
      </w:r>
    </w:p>
    <w:p w14:paraId="5C842196" w14:textId="77053950"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w:t>
      </w:r>
      <w:r>
        <w:rPr>
          <w:rFonts w:asciiTheme="minorHAnsi" w:eastAsiaTheme="minorEastAsia" w:hAnsiTheme="minorHAnsi" w:cstheme="minorBidi"/>
          <w:noProof/>
          <w:sz w:val="22"/>
          <w:szCs w:val="22"/>
          <w:lang w:eastAsia="de-DE"/>
        </w:rPr>
        <w:tab/>
      </w:r>
      <w:r>
        <w:rPr>
          <w:noProof/>
        </w:rPr>
        <w:t>Übersetzung in Per-Pixel-Berechnung</w:t>
      </w:r>
      <w:r>
        <w:rPr>
          <w:noProof/>
        </w:rPr>
        <w:tab/>
      </w:r>
      <w:r>
        <w:rPr>
          <w:noProof/>
        </w:rPr>
        <w:fldChar w:fldCharType="begin"/>
      </w:r>
      <w:r>
        <w:rPr>
          <w:noProof/>
        </w:rPr>
        <w:instrText xml:space="preserve"> PAGEREF _Toc99091811 \h </w:instrText>
      </w:r>
      <w:r>
        <w:rPr>
          <w:noProof/>
        </w:rPr>
      </w:r>
      <w:r>
        <w:rPr>
          <w:noProof/>
        </w:rPr>
        <w:fldChar w:fldCharType="separate"/>
      </w:r>
      <w:r>
        <w:rPr>
          <w:noProof/>
        </w:rPr>
        <w:t>35</w:t>
      </w:r>
      <w:r>
        <w:rPr>
          <w:noProof/>
        </w:rPr>
        <w:fldChar w:fldCharType="end"/>
      </w:r>
    </w:p>
    <w:p w14:paraId="54095A52" w14:textId="1A818A32"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w:t>
      </w:r>
      <w:r>
        <w:rPr>
          <w:rFonts w:asciiTheme="minorHAnsi" w:eastAsiaTheme="minorEastAsia" w:hAnsiTheme="minorHAnsi" w:cstheme="minorBidi"/>
          <w:noProof/>
          <w:sz w:val="22"/>
          <w:szCs w:val="22"/>
          <w:lang w:eastAsia="de-DE"/>
        </w:rPr>
        <w:tab/>
      </w:r>
      <w:r w:rsidRPr="00DF500A">
        <w:rPr>
          <w:bCs/>
          <w:noProof/>
        </w:rPr>
        <w:t>Parallelisierung der Per-Pixel-Berechnung.</w:t>
      </w:r>
      <w:r>
        <w:rPr>
          <w:noProof/>
        </w:rPr>
        <w:tab/>
      </w:r>
      <w:r>
        <w:rPr>
          <w:noProof/>
        </w:rPr>
        <w:fldChar w:fldCharType="begin"/>
      </w:r>
      <w:r>
        <w:rPr>
          <w:noProof/>
        </w:rPr>
        <w:instrText xml:space="preserve"> PAGEREF _Toc99091812 \h </w:instrText>
      </w:r>
      <w:r>
        <w:rPr>
          <w:noProof/>
        </w:rPr>
      </w:r>
      <w:r>
        <w:rPr>
          <w:noProof/>
        </w:rPr>
        <w:fldChar w:fldCharType="separate"/>
      </w:r>
      <w:r>
        <w:rPr>
          <w:noProof/>
        </w:rPr>
        <w:t>39</w:t>
      </w:r>
      <w:r>
        <w:rPr>
          <w:noProof/>
        </w:rPr>
        <w:fldChar w:fldCharType="end"/>
      </w:r>
    </w:p>
    <w:p w14:paraId="05DAEC09" w14:textId="0EF48DDE" w:rsidR="005B1DB0" w:rsidRDefault="005B1DB0" w:rsidP="005B1DB0">
      <w:pPr>
        <w:pStyle w:val="Verzeichnis1"/>
        <w:tabs>
          <w:tab w:val="left" w:pos="480"/>
          <w:tab w:val="right" w:pos="8210"/>
        </w:tabs>
        <w:spacing w:line="276" w:lineRule="auto"/>
        <w:rPr>
          <w:rFonts w:asciiTheme="minorHAnsi" w:eastAsiaTheme="minorEastAsia" w:hAnsiTheme="minorHAnsi" w:cstheme="minorBidi"/>
          <w:noProof/>
          <w:sz w:val="22"/>
          <w:szCs w:val="22"/>
          <w:lang w:eastAsia="de-DE"/>
        </w:rPr>
      </w:pPr>
      <w:r w:rsidRPr="00DF500A">
        <w:rPr>
          <w:bCs/>
          <w:noProof/>
        </w:rPr>
        <w:t>D.</w:t>
      </w:r>
      <w:r>
        <w:rPr>
          <w:rFonts w:asciiTheme="minorHAnsi" w:eastAsiaTheme="minorEastAsia" w:hAnsiTheme="minorHAnsi" w:cstheme="minorBidi"/>
          <w:noProof/>
          <w:sz w:val="22"/>
          <w:szCs w:val="22"/>
          <w:lang w:eastAsia="de-DE"/>
        </w:rPr>
        <w:tab/>
      </w:r>
      <w:r>
        <w:rPr>
          <w:noProof/>
        </w:rPr>
        <w:t>Ergebnisse</w:t>
      </w:r>
      <w:r>
        <w:rPr>
          <w:noProof/>
        </w:rPr>
        <w:tab/>
      </w:r>
      <w:r>
        <w:rPr>
          <w:noProof/>
        </w:rPr>
        <w:fldChar w:fldCharType="begin"/>
      </w:r>
      <w:r>
        <w:rPr>
          <w:noProof/>
        </w:rPr>
        <w:instrText xml:space="preserve"> PAGEREF _Toc99091813 \h </w:instrText>
      </w:r>
      <w:r>
        <w:rPr>
          <w:noProof/>
        </w:rPr>
      </w:r>
      <w:r>
        <w:rPr>
          <w:noProof/>
        </w:rPr>
        <w:fldChar w:fldCharType="separate"/>
      </w:r>
      <w:r>
        <w:rPr>
          <w:noProof/>
        </w:rPr>
        <w:t>44</w:t>
      </w:r>
      <w:r>
        <w:rPr>
          <w:noProof/>
        </w:rPr>
        <w:fldChar w:fldCharType="end"/>
      </w:r>
    </w:p>
    <w:p w14:paraId="3A9DCC7E" w14:textId="628E7EEE"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Pr>
          <w:noProof/>
        </w:rPr>
        <w:t>I.</w:t>
      </w:r>
      <w:r>
        <w:rPr>
          <w:rFonts w:asciiTheme="minorHAnsi" w:eastAsiaTheme="minorEastAsia" w:hAnsiTheme="minorHAnsi" w:cstheme="minorBidi"/>
          <w:noProof/>
          <w:sz w:val="22"/>
          <w:szCs w:val="22"/>
          <w:lang w:eastAsia="de-DE"/>
        </w:rPr>
        <w:tab/>
      </w:r>
      <w:r>
        <w:rPr>
          <w:noProof/>
        </w:rPr>
        <w:t>Validierung der Ergebnisse und Korrektheit der Implementierung</w:t>
      </w:r>
      <w:r>
        <w:rPr>
          <w:noProof/>
        </w:rPr>
        <w:tab/>
      </w:r>
      <w:r>
        <w:rPr>
          <w:noProof/>
        </w:rPr>
        <w:fldChar w:fldCharType="begin"/>
      </w:r>
      <w:r>
        <w:rPr>
          <w:noProof/>
        </w:rPr>
        <w:instrText xml:space="preserve"> PAGEREF _Toc99091814 \h </w:instrText>
      </w:r>
      <w:r>
        <w:rPr>
          <w:noProof/>
        </w:rPr>
      </w:r>
      <w:r>
        <w:rPr>
          <w:noProof/>
        </w:rPr>
        <w:fldChar w:fldCharType="separate"/>
      </w:r>
      <w:r>
        <w:rPr>
          <w:noProof/>
        </w:rPr>
        <w:t>44</w:t>
      </w:r>
      <w:r>
        <w:rPr>
          <w:noProof/>
        </w:rPr>
        <w:fldChar w:fldCharType="end"/>
      </w:r>
    </w:p>
    <w:p w14:paraId="52BAD297" w14:textId="3E2DCEE7" w:rsidR="005B1DB0" w:rsidRDefault="005B1DB0" w:rsidP="005B1DB0">
      <w:pPr>
        <w:pStyle w:val="Verzeichnis2"/>
        <w:tabs>
          <w:tab w:val="left" w:pos="720"/>
          <w:tab w:val="right" w:pos="8210"/>
        </w:tabs>
        <w:spacing w:line="276" w:lineRule="auto"/>
        <w:rPr>
          <w:rFonts w:asciiTheme="minorHAnsi" w:eastAsiaTheme="minorEastAsia" w:hAnsiTheme="minorHAnsi" w:cstheme="minorBidi"/>
          <w:noProof/>
          <w:sz w:val="22"/>
          <w:szCs w:val="22"/>
          <w:lang w:eastAsia="de-DE"/>
        </w:rPr>
      </w:pPr>
      <w:r>
        <w:rPr>
          <w:noProof/>
        </w:rPr>
        <w:t>II.</w:t>
      </w:r>
      <w:r>
        <w:rPr>
          <w:rFonts w:asciiTheme="minorHAnsi" w:eastAsiaTheme="minorEastAsia" w:hAnsiTheme="minorHAnsi" w:cstheme="minorBidi"/>
          <w:noProof/>
          <w:sz w:val="22"/>
          <w:szCs w:val="22"/>
          <w:lang w:eastAsia="de-DE"/>
        </w:rPr>
        <w:tab/>
      </w:r>
      <w:r>
        <w:rPr>
          <w:noProof/>
        </w:rPr>
        <w:t>Übersicht der Ergebnisse</w:t>
      </w:r>
      <w:r>
        <w:rPr>
          <w:noProof/>
        </w:rPr>
        <w:tab/>
      </w:r>
      <w:r>
        <w:rPr>
          <w:noProof/>
        </w:rPr>
        <w:fldChar w:fldCharType="begin"/>
      </w:r>
      <w:r>
        <w:rPr>
          <w:noProof/>
        </w:rPr>
        <w:instrText xml:space="preserve"> PAGEREF _Toc99091815 \h </w:instrText>
      </w:r>
      <w:r>
        <w:rPr>
          <w:noProof/>
        </w:rPr>
      </w:r>
      <w:r>
        <w:rPr>
          <w:noProof/>
        </w:rPr>
        <w:fldChar w:fldCharType="separate"/>
      </w:r>
      <w:r>
        <w:rPr>
          <w:noProof/>
        </w:rPr>
        <w:t>45</w:t>
      </w:r>
      <w:r>
        <w:rPr>
          <w:noProof/>
        </w:rPr>
        <w:fldChar w:fldCharType="end"/>
      </w:r>
    </w:p>
    <w:p w14:paraId="642DDC5F" w14:textId="6E5A8406" w:rsidR="005B1DB0" w:rsidRDefault="005B1DB0" w:rsidP="005B1DB0">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III.</w:t>
      </w:r>
      <w:r>
        <w:rPr>
          <w:rFonts w:asciiTheme="minorHAnsi" w:eastAsiaTheme="minorEastAsia" w:hAnsiTheme="minorHAnsi" w:cstheme="minorBidi"/>
          <w:noProof/>
          <w:sz w:val="22"/>
          <w:szCs w:val="22"/>
          <w:lang w:eastAsia="de-DE"/>
        </w:rPr>
        <w:tab/>
      </w:r>
      <w:r>
        <w:rPr>
          <w:noProof/>
        </w:rPr>
        <w:t>Ergebnisdiskussion und Erkenntnisse</w:t>
      </w:r>
      <w:r>
        <w:rPr>
          <w:noProof/>
        </w:rPr>
        <w:tab/>
      </w:r>
      <w:r>
        <w:rPr>
          <w:noProof/>
        </w:rPr>
        <w:fldChar w:fldCharType="begin"/>
      </w:r>
      <w:r>
        <w:rPr>
          <w:noProof/>
        </w:rPr>
        <w:instrText xml:space="preserve"> PAGEREF _Toc99091816 \h </w:instrText>
      </w:r>
      <w:r>
        <w:rPr>
          <w:noProof/>
        </w:rPr>
      </w:r>
      <w:r>
        <w:rPr>
          <w:noProof/>
        </w:rPr>
        <w:fldChar w:fldCharType="separate"/>
      </w:r>
      <w:r>
        <w:rPr>
          <w:noProof/>
        </w:rPr>
        <w:t>47</w:t>
      </w:r>
      <w:r>
        <w:rPr>
          <w:noProof/>
        </w:rPr>
        <w:fldChar w:fldCharType="end"/>
      </w:r>
    </w:p>
    <w:p w14:paraId="4E6C0978" w14:textId="17C9772C"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1.</w:t>
      </w:r>
      <w:r>
        <w:rPr>
          <w:rFonts w:asciiTheme="minorHAnsi" w:eastAsiaTheme="minorEastAsia" w:hAnsiTheme="minorHAnsi" w:cstheme="minorBidi"/>
          <w:noProof/>
          <w:sz w:val="22"/>
          <w:szCs w:val="22"/>
          <w:lang w:eastAsia="de-DE"/>
        </w:rPr>
        <w:tab/>
      </w:r>
      <w:r>
        <w:rPr>
          <w:noProof/>
        </w:rPr>
        <w:t>Bewertung der Ergebnisse</w:t>
      </w:r>
      <w:r>
        <w:rPr>
          <w:noProof/>
        </w:rPr>
        <w:tab/>
      </w:r>
      <w:r>
        <w:rPr>
          <w:noProof/>
        </w:rPr>
        <w:fldChar w:fldCharType="begin"/>
      </w:r>
      <w:r>
        <w:rPr>
          <w:noProof/>
        </w:rPr>
        <w:instrText xml:space="preserve"> PAGEREF _Toc99091817 \h </w:instrText>
      </w:r>
      <w:r>
        <w:rPr>
          <w:noProof/>
        </w:rPr>
      </w:r>
      <w:r>
        <w:rPr>
          <w:noProof/>
        </w:rPr>
        <w:fldChar w:fldCharType="separate"/>
      </w:r>
      <w:r>
        <w:rPr>
          <w:noProof/>
        </w:rPr>
        <w:t>47</w:t>
      </w:r>
      <w:r>
        <w:rPr>
          <w:noProof/>
        </w:rPr>
        <w:fldChar w:fldCharType="end"/>
      </w:r>
    </w:p>
    <w:p w14:paraId="21B41C15" w14:textId="11BCFC57" w:rsidR="005B1DB0" w:rsidRDefault="005B1DB0" w:rsidP="005B1DB0">
      <w:pPr>
        <w:pStyle w:val="Verzeichnis3"/>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w:t>
      </w:r>
      <w:r>
        <w:rPr>
          <w:rFonts w:asciiTheme="minorHAnsi" w:eastAsiaTheme="minorEastAsia" w:hAnsiTheme="minorHAnsi" w:cstheme="minorBidi"/>
          <w:noProof/>
          <w:sz w:val="22"/>
          <w:szCs w:val="22"/>
          <w:lang w:eastAsia="de-DE"/>
        </w:rPr>
        <w:tab/>
      </w:r>
      <w:r>
        <w:rPr>
          <w:noProof/>
        </w:rPr>
        <w:t>Gesammelte Erfahrungen und Erkenntnisse</w:t>
      </w:r>
      <w:r>
        <w:rPr>
          <w:noProof/>
        </w:rPr>
        <w:tab/>
      </w:r>
      <w:r>
        <w:rPr>
          <w:noProof/>
        </w:rPr>
        <w:fldChar w:fldCharType="begin"/>
      </w:r>
      <w:r>
        <w:rPr>
          <w:noProof/>
        </w:rPr>
        <w:instrText xml:space="preserve"> PAGEREF _Toc99091818 \h </w:instrText>
      </w:r>
      <w:r>
        <w:rPr>
          <w:noProof/>
        </w:rPr>
      </w:r>
      <w:r>
        <w:rPr>
          <w:noProof/>
        </w:rPr>
        <w:fldChar w:fldCharType="separate"/>
      </w:r>
      <w:r>
        <w:rPr>
          <w:noProof/>
        </w:rPr>
        <w:t>47</w:t>
      </w:r>
      <w:r>
        <w:rPr>
          <w:noProof/>
        </w:rPr>
        <w:fldChar w:fldCharType="end"/>
      </w:r>
    </w:p>
    <w:p w14:paraId="15A62327" w14:textId="753484AF" w:rsidR="005B1DB0" w:rsidRDefault="005B1DB0" w:rsidP="005B1DB0">
      <w:pPr>
        <w:pStyle w:val="Verzeichnis1"/>
        <w:tabs>
          <w:tab w:val="left" w:pos="480"/>
          <w:tab w:val="right" w:pos="8210"/>
        </w:tabs>
        <w:spacing w:line="276" w:lineRule="auto"/>
        <w:rPr>
          <w:rFonts w:asciiTheme="minorHAnsi" w:eastAsiaTheme="minorEastAsia" w:hAnsiTheme="minorHAnsi" w:cstheme="minorBidi"/>
          <w:noProof/>
          <w:sz w:val="22"/>
          <w:szCs w:val="22"/>
          <w:lang w:eastAsia="de-DE"/>
        </w:rPr>
      </w:pPr>
      <w:r w:rsidRPr="00DF500A">
        <w:rPr>
          <w:bCs/>
          <w:noProof/>
        </w:rPr>
        <w:t>E.</w:t>
      </w:r>
      <w:r>
        <w:rPr>
          <w:rFonts w:asciiTheme="minorHAnsi" w:eastAsiaTheme="minorEastAsia" w:hAnsiTheme="minorHAnsi" w:cstheme="minorBidi"/>
          <w:noProof/>
          <w:sz w:val="22"/>
          <w:szCs w:val="22"/>
          <w:lang w:eastAsia="de-DE"/>
        </w:rPr>
        <w:tab/>
      </w:r>
      <w:r>
        <w:rPr>
          <w:noProof/>
        </w:rPr>
        <w:t>Zusammenfassung</w:t>
      </w:r>
      <w:r>
        <w:rPr>
          <w:noProof/>
        </w:rPr>
        <w:tab/>
      </w:r>
      <w:r>
        <w:rPr>
          <w:noProof/>
        </w:rPr>
        <w:fldChar w:fldCharType="begin"/>
      </w:r>
      <w:r>
        <w:rPr>
          <w:noProof/>
        </w:rPr>
        <w:instrText xml:space="preserve"> PAGEREF _Toc99091819 \h </w:instrText>
      </w:r>
      <w:r>
        <w:rPr>
          <w:noProof/>
        </w:rPr>
      </w:r>
      <w:r>
        <w:rPr>
          <w:noProof/>
        </w:rPr>
        <w:fldChar w:fldCharType="separate"/>
      </w:r>
      <w:r>
        <w:rPr>
          <w:noProof/>
        </w:rPr>
        <w:t>49</w:t>
      </w:r>
      <w:r>
        <w:rPr>
          <w:noProof/>
        </w:rPr>
        <w:fldChar w:fldCharType="end"/>
      </w:r>
    </w:p>
    <w:p w14:paraId="219F5A9F" w14:textId="4D439202" w:rsidR="005B1DB0" w:rsidRDefault="005B1DB0" w:rsidP="005B1DB0">
      <w:pPr>
        <w:pStyle w:val="Verzeichnis1"/>
        <w:tabs>
          <w:tab w:val="left" w:pos="480"/>
          <w:tab w:val="right" w:pos="8210"/>
        </w:tabs>
        <w:spacing w:line="276" w:lineRule="auto"/>
        <w:rPr>
          <w:rFonts w:asciiTheme="minorHAnsi" w:eastAsiaTheme="minorEastAsia" w:hAnsiTheme="minorHAnsi" w:cstheme="minorBidi"/>
          <w:noProof/>
          <w:sz w:val="22"/>
          <w:szCs w:val="22"/>
          <w:lang w:eastAsia="de-DE"/>
        </w:rPr>
      </w:pPr>
      <w:r w:rsidRPr="00DF500A">
        <w:rPr>
          <w:rFonts w:cs="Arial"/>
          <w:bCs/>
          <w:noProof/>
        </w:rPr>
        <w:t>F.</w:t>
      </w:r>
      <w:r>
        <w:rPr>
          <w:rFonts w:asciiTheme="minorHAnsi" w:eastAsiaTheme="minorEastAsia" w:hAnsiTheme="minorHAnsi" w:cstheme="minorBidi"/>
          <w:noProof/>
          <w:sz w:val="22"/>
          <w:szCs w:val="22"/>
          <w:lang w:eastAsia="de-DE"/>
        </w:rPr>
        <w:tab/>
      </w:r>
      <w:r w:rsidRPr="00DF500A">
        <w:rPr>
          <w:rFonts w:eastAsiaTheme="minorEastAsia" w:cs="Arial"/>
          <w:noProof/>
        </w:rPr>
        <w:t>Literaturverzeichnis</w:t>
      </w:r>
      <w:r>
        <w:rPr>
          <w:noProof/>
        </w:rPr>
        <w:tab/>
      </w:r>
      <w:r>
        <w:rPr>
          <w:noProof/>
        </w:rPr>
        <w:fldChar w:fldCharType="begin"/>
      </w:r>
      <w:r>
        <w:rPr>
          <w:noProof/>
        </w:rPr>
        <w:instrText xml:space="preserve"> PAGEREF _Toc99091820 \h </w:instrText>
      </w:r>
      <w:r>
        <w:rPr>
          <w:noProof/>
        </w:rPr>
      </w:r>
      <w:r>
        <w:rPr>
          <w:noProof/>
        </w:rPr>
        <w:fldChar w:fldCharType="separate"/>
      </w:r>
      <w:r>
        <w:rPr>
          <w:noProof/>
        </w:rPr>
        <w:t>50</w:t>
      </w:r>
      <w:r>
        <w:rPr>
          <w:noProof/>
        </w:rPr>
        <w:fldChar w:fldCharType="end"/>
      </w:r>
    </w:p>
    <w:p w14:paraId="79645C3A" w14:textId="6A3B02A6" w:rsidR="005B1DB0" w:rsidRDefault="005B1DB0" w:rsidP="005B1DB0">
      <w:pPr>
        <w:pStyle w:val="Verzeichnis1"/>
        <w:tabs>
          <w:tab w:val="left" w:pos="480"/>
          <w:tab w:val="right" w:pos="8210"/>
        </w:tabs>
        <w:spacing w:line="276" w:lineRule="auto"/>
        <w:rPr>
          <w:rFonts w:asciiTheme="minorHAnsi" w:eastAsiaTheme="minorEastAsia" w:hAnsiTheme="minorHAnsi" w:cstheme="minorBidi"/>
          <w:noProof/>
          <w:sz w:val="22"/>
          <w:szCs w:val="22"/>
          <w:lang w:eastAsia="de-DE"/>
        </w:rPr>
      </w:pPr>
      <w:r w:rsidRPr="00DF500A">
        <w:rPr>
          <w:bCs/>
          <w:noProof/>
        </w:rPr>
        <w:t>G.</w:t>
      </w:r>
      <w:r>
        <w:rPr>
          <w:rFonts w:asciiTheme="minorHAnsi" w:eastAsiaTheme="minorEastAsia" w:hAnsiTheme="minorHAnsi" w:cstheme="minorBidi"/>
          <w:noProof/>
          <w:sz w:val="22"/>
          <w:szCs w:val="22"/>
          <w:lang w:eastAsia="de-DE"/>
        </w:rPr>
        <w:tab/>
      </w:r>
      <w:r>
        <w:rPr>
          <w:noProof/>
        </w:rPr>
        <w:t>Anlagen</w:t>
      </w:r>
      <w:r>
        <w:rPr>
          <w:noProof/>
        </w:rPr>
        <w:tab/>
      </w:r>
      <w:r>
        <w:rPr>
          <w:noProof/>
        </w:rPr>
        <w:fldChar w:fldCharType="begin"/>
      </w:r>
      <w:r>
        <w:rPr>
          <w:noProof/>
        </w:rPr>
        <w:instrText xml:space="preserve"> PAGEREF _Toc99091821 \h </w:instrText>
      </w:r>
      <w:r>
        <w:rPr>
          <w:noProof/>
        </w:rPr>
      </w:r>
      <w:r>
        <w:rPr>
          <w:noProof/>
        </w:rPr>
        <w:fldChar w:fldCharType="separate"/>
      </w:r>
      <w:r>
        <w:rPr>
          <w:noProof/>
        </w:rPr>
        <w:t>52</w:t>
      </w:r>
      <w:r>
        <w:rPr>
          <w:noProof/>
        </w:rPr>
        <w:fldChar w:fldCharType="end"/>
      </w:r>
    </w:p>
    <w:p w14:paraId="45A0AD07" w14:textId="1A330E71" w:rsidR="00375912" w:rsidRDefault="00CE50BE" w:rsidP="005B1DB0">
      <w:pPr>
        <w:spacing w:line="276" w:lineRule="auto"/>
      </w:pPr>
      <w:r>
        <w:fldChar w:fldCharType="end"/>
      </w:r>
    </w:p>
    <w:p w14:paraId="49E49F87" w14:textId="2B930FB4" w:rsidR="002113E7" w:rsidRDefault="00AF2FA4" w:rsidP="002113E7">
      <w:pPr>
        <w:pStyle w:val="berschrift1"/>
      </w:pPr>
      <w:bookmarkStart w:id="0" w:name="_Toc97632487"/>
      <w:bookmarkStart w:id="1" w:name="_Toc97632558"/>
      <w:bookmarkStart w:id="2" w:name="_Toc99091791"/>
      <w:r>
        <w:lastRenderedPageBreak/>
        <w:t>Ein</w:t>
      </w:r>
      <w:r w:rsidR="002113E7">
        <w:t>führung</w:t>
      </w:r>
      <w:bookmarkEnd w:id="0"/>
      <w:bookmarkEnd w:id="1"/>
      <w:bookmarkEnd w:id="2"/>
    </w:p>
    <w:p w14:paraId="2FAC167D" w14:textId="491B834F" w:rsidR="00C67EE8" w:rsidRDefault="002113E7" w:rsidP="00C67EE8">
      <w:pPr>
        <w:pStyle w:val="berschrift2"/>
      </w:pPr>
      <w:bookmarkStart w:id="3" w:name="_Toc97632488"/>
      <w:bookmarkStart w:id="4" w:name="_Toc97632559"/>
      <w:bookmarkStart w:id="5" w:name="_Toc99091792"/>
      <w:r>
        <w:t>Motivation</w:t>
      </w:r>
      <w:bookmarkEnd w:id="3"/>
      <w:bookmarkEnd w:id="4"/>
      <w:bookmarkEnd w:id="5"/>
    </w:p>
    <w:p w14:paraId="16AF8FBF" w14:textId="1A890EC1" w:rsidR="00DB2A94" w:rsidRDefault="0049401A" w:rsidP="0049401A">
      <w:pPr>
        <w:pStyle w:val="Textkrper"/>
        <w:rPr>
          <w:color w:val="000000" w:themeColor="text1"/>
        </w:rPr>
      </w:pPr>
      <w:r w:rsidRPr="006E2229">
        <w:rPr>
          <w:color w:val="000000" w:themeColor="text1"/>
        </w:rPr>
        <w:t xml:space="preserve">Software für </w:t>
      </w:r>
      <w:r w:rsidR="0039770D" w:rsidRPr="006E2229">
        <w:rPr>
          <w:color w:val="000000" w:themeColor="text1"/>
        </w:rPr>
        <w:t xml:space="preserve">Anwendungen in der </w:t>
      </w:r>
      <w:r w:rsidRPr="006E2229">
        <w:rPr>
          <w:color w:val="000000" w:themeColor="text1"/>
        </w:rPr>
        <w:t>Automobil</w:t>
      </w:r>
      <w:r w:rsidR="0039770D" w:rsidRPr="006E2229">
        <w:rPr>
          <w:color w:val="000000" w:themeColor="text1"/>
        </w:rPr>
        <w:t>branche</w:t>
      </w:r>
      <w:r w:rsidRPr="006E2229">
        <w:rPr>
          <w:color w:val="000000" w:themeColor="text1"/>
        </w:rPr>
        <w:t xml:space="preserve"> muss eine </w:t>
      </w:r>
      <w:r w:rsidR="0039770D" w:rsidRPr="006E2229">
        <w:rPr>
          <w:color w:val="000000" w:themeColor="text1"/>
        </w:rPr>
        <w:t>Reihe</w:t>
      </w:r>
      <w:r w:rsidRPr="006E2229">
        <w:rPr>
          <w:color w:val="000000" w:themeColor="text1"/>
        </w:rPr>
        <w:t xml:space="preserve"> von Test und Kriterien erfüllen um </w:t>
      </w:r>
      <w:r w:rsidR="0039770D" w:rsidRPr="006E2229">
        <w:rPr>
          <w:color w:val="000000" w:themeColor="text1"/>
        </w:rPr>
        <w:t xml:space="preserve">für den Straßenverkehr </w:t>
      </w:r>
      <w:r w:rsidRPr="006E2229">
        <w:rPr>
          <w:color w:val="000000" w:themeColor="text1"/>
        </w:rPr>
        <w:t>zugelassen zu werden. Eine dieser Kriterien ist, dass die Software in einem Testfahrzeug mehrere Hunderttausend Kilometer gefahren sein muss.</w:t>
      </w:r>
      <w:r w:rsidR="00FE697D">
        <w:rPr>
          <w:color w:val="000000" w:themeColor="text1"/>
        </w:rPr>
        <w:t xml:space="preserve"> Fahrten dieser Testfahrzeuge können auch simuliert werden. Die in der Simulation zurückgelegten Kilometer werden ebenfalls gewertet. </w:t>
      </w:r>
      <w:r w:rsidRPr="006E2229">
        <w:rPr>
          <w:color w:val="000000" w:themeColor="text1"/>
        </w:rPr>
        <w:t xml:space="preserve">In </w:t>
      </w:r>
      <w:r w:rsidR="00FE697D">
        <w:rPr>
          <w:color w:val="000000" w:themeColor="text1"/>
        </w:rPr>
        <w:t xml:space="preserve">Fahrzeugen </w:t>
      </w:r>
      <w:r w:rsidRPr="006E2229">
        <w:rPr>
          <w:color w:val="000000" w:themeColor="text1"/>
        </w:rPr>
        <w:t>werden Hardwarebeschleuniger</w:t>
      </w:r>
      <w:r w:rsidR="00BD51C8">
        <w:rPr>
          <w:color w:val="4472C4" w:themeColor="accent1"/>
        </w:rPr>
        <w:t xml:space="preserve"> </w:t>
      </w:r>
      <w:r w:rsidRPr="006E2229">
        <w:rPr>
          <w:color w:val="000000" w:themeColor="text1"/>
        </w:rPr>
        <w:t>verwendet um</w:t>
      </w:r>
      <w:r w:rsidR="0039770D" w:rsidRPr="006E2229">
        <w:rPr>
          <w:color w:val="000000" w:themeColor="text1"/>
        </w:rPr>
        <w:t xml:space="preserve"> die Performance von</w:t>
      </w:r>
      <w:r w:rsidRPr="006E2229">
        <w:rPr>
          <w:color w:val="000000" w:themeColor="text1"/>
        </w:rPr>
        <w:t xml:space="preserve"> Rechen</w:t>
      </w:r>
      <w:r w:rsidR="0039770D" w:rsidRPr="006E2229">
        <w:rPr>
          <w:color w:val="000000" w:themeColor="text1"/>
        </w:rPr>
        <w:t>- oder Speicherintensiven</w:t>
      </w:r>
      <w:r w:rsidRPr="006E2229">
        <w:rPr>
          <w:color w:val="000000" w:themeColor="text1"/>
        </w:rPr>
        <w:t xml:space="preserve"> </w:t>
      </w:r>
      <w:r w:rsidR="0039770D" w:rsidRPr="006E2229">
        <w:rPr>
          <w:color w:val="000000" w:themeColor="text1"/>
        </w:rPr>
        <w:t>Algorithmen zu verbessern</w:t>
      </w:r>
      <w:r w:rsidRPr="006E2229">
        <w:rPr>
          <w:color w:val="000000" w:themeColor="text1"/>
        </w:rPr>
        <w:t>.</w:t>
      </w:r>
      <w:r w:rsidR="00FE697D">
        <w:rPr>
          <w:color w:val="000000" w:themeColor="text1"/>
        </w:rPr>
        <w:t xml:space="preserve"> Diese Hardwarebeschleuniger sind speziell für die </w:t>
      </w:r>
      <w:r w:rsidR="00AE3579">
        <w:rPr>
          <w:color w:val="000000" w:themeColor="text1"/>
        </w:rPr>
        <w:t>Art ihrer Aufgabe konstruiert.</w:t>
      </w:r>
      <w:r w:rsidRPr="006E2229">
        <w:rPr>
          <w:color w:val="000000" w:themeColor="text1"/>
        </w:rPr>
        <w:t xml:space="preserve"> In Simulationen ist diese </w:t>
      </w:r>
      <w:r w:rsidR="0039770D" w:rsidRPr="006E2229">
        <w:rPr>
          <w:color w:val="000000" w:themeColor="text1"/>
        </w:rPr>
        <w:t>Verwendung</w:t>
      </w:r>
      <w:r w:rsidRPr="006E2229">
        <w:rPr>
          <w:color w:val="000000" w:themeColor="text1"/>
        </w:rPr>
        <w:t xml:space="preserve"> von</w:t>
      </w:r>
      <w:r w:rsidR="0039770D" w:rsidRPr="006E2229">
        <w:rPr>
          <w:color w:val="000000" w:themeColor="text1"/>
        </w:rPr>
        <w:t xml:space="preserve"> mehreren externen</w:t>
      </w:r>
      <w:r w:rsidRPr="006E2229">
        <w:rPr>
          <w:color w:val="000000" w:themeColor="text1"/>
        </w:rPr>
        <w:t xml:space="preserve"> Hardware</w:t>
      </w:r>
      <w:r w:rsidR="0039770D" w:rsidRPr="006E2229">
        <w:rPr>
          <w:color w:val="000000" w:themeColor="text1"/>
        </w:rPr>
        <w:t>beschleunigern</w:t>
      </w:r>
      <w:r w:rsidRPr="006E2229">
        <w:rPr>
          <w:color w:val="000000" w:themeColor="text1"/>
        </w:rPr>
        <w:t xml:space="preserve"> nicht </w:t>
      </w:r>
      <w:r w:rsidR="00DE68DB" w:rsidRPr="006E2229">
        <w:rPr>
          <w:color w:val="000000" w:themeColor="text1"/>
        </w:rPr>
        <w:t>wünschenswert</w:t>
      </w:r>
      <w:r w:rsidR="00AE3579">
        <w:rPr>
          <w:color w:val="000000" w:themeColor="text1"/>
        </w:rPr>
        <w:t xml:space="preserve">, da die für die Simulation benötigte Hardware nicht portabel ist. Die Hardware ist </w:t>
      </w:r>
      <w:r w:rsidR="00D65C4D">
        <w:rPr>
          <w:color w:val="000000" w:themeColor="text1"/>
        </w:rPr>
        <w:t xml:space="preserve">eine spezifische </w:t>
      </w:r>
      <w:r w:rsidR="00AE3579">
        <w:rPr>
          <w:color w:val="000000" w:themeColor="text1"/>
        </w:rPr>
        <w:t>Lösung</w:t>
      </w:r>
      <w:r w:rsidR="00D65C4D">
        <w:rPr>
          <w:color w:val="000000" w:themeColor="text1"/>
        </w:rPr>
        <w:t xml:space="preserve"> für ein Problem und ist nutzlos nachdem das Projekt beendet wurde</w:t>
      </w:r>
      <w:r w:rsidR="002647E1">
        <w:rPr>
          <w:color w:val="000000" w:themeColor="text1"/>
        </w:rPr>
        <w:t xml:space="preserve">. Um Hardware effizienter nutzen zu können braucht es eine generalisierte Hardware, welche </w:t>
      </w:r>
      <w:r w:rsidR="00B96305">
        <w:rPr>
          <w:color w:val="000000" w:themeColor="text1"/>
        </w:rPr>
        <w:t>nicht auf eine Art von Problem spezifiziert ist</w:t>
      </w:r>
      <w:r w:rsidR="002647E1">
        <w:rPr>
          <w:color w:val="000000" w:themeColor="text1"/>
        </w:rPr>
        <w:t>.</w:t>
      </w:r>
      <w:r w:rsidR="00B96305">
        <w:rPr>
          <w:color w:val="000000" w:themeColor="text1"/>
        </w:rPr>
        <w:t xml:space="preserve"> Generalisierte Hardware ist in den meisten Rechnern verbaut. Die Graphics</w:t>
      </w:r>
      <w:r w:rsidR="00A52E48">
        <w:rPr>
          <w:color w:val="000000" w:themeColor="text1"/>
        </w:rPr>
        <w:t xml:space="preserve"> Processing Unit (GPU) ist eine solche generalisierte Hardware.</w:t>
      </w:r>
      <w:r w:rsidR="00B96305">
        <w:rPr>
          <w:color w:val="000000" w:themeColor="text1"/>
        </w:rPr>
        <w:t xml:space="preserve"> </w:t>
      </w:r>
      <w:r w:rsidR="00D65C4D">
        <w:rPr>
          <w:color w:val="000000" w:themeColor="text1"/>
        </w:rPr>
        <w:t xml:space="preserve">Wenn </w:t>
      </w:r>
      <w:r w:rsidR="00DE68DB" w:rsidRPr="006E2229">
        <w:rPr>
          <w:color w:val="000000" w:themeColor="text1"/>
        </w:rPr>
        <w:t xml:space="preserve">Simulationen auf </w:t>
      </w:r>
      <w:r w:rsidR="00D65C4D" w:rsidRPr="006E2229">
        <w:rPr>
          <w:color w:val="000000" w:themeColor="text1"/>
        </w:rPr>
        <w:t>Rechen</w:t>
      </w:r>
      <w:r w:rsidR="00D65C4D">
        <w:rPr>
          <w:color w:val="000000" w:themeColor="text1"/>
        </w:rPr>
        <w:t xml:space="preserve">knoten </w:t>
      </w:r>
      <w:r w:rsidR="00D65C4D" w:rsidRPr="006E2229">
        <w:rPr>
          <w:color w:val="000000" w:themeColor="text1"/>
        </w:rPr>
        <w:t>mit</w:t>
      </w:r>
      <w:r w:rsidR="00DE68DB" w:rsidRPr="006E2229">
        <w:rPr>
          <w:color w:val="000000" w:themeColor="text1"/>
        </w:rPr>
        <w:t xml:space="preserve"> </w:t>
      </w:r>
      <w:r w:rsidR="0039770D" w:rsidRPr="006E2229">
        <w:rPr>
          <w:color w:val="000000" w:themeColor="text1"/>
        </w:rPr>
        <w:t xml:space="preserve">eingebauten </w:t>
      </w:r>
      <w:r w:rsidR="00DE68DB" w:rsidRPr="006E2229">
        <w:rPr>
          <w:color w:val="000000" w:themeColor="text1"/>
        </w:rPr>
        <w:t xml:space="preserve">GPUs ausgeführt werden, können diese zur Beschleunigung </w:t>
      </w:r>
      <w:r w:rsidR="00854E68" w:rsidRPr="006E2229">
        <w:rPr>
          <w:color w:val="000000" w:themeColor="text1"/>
        </w:rPr>
        <w:t xml:space="preserve">der Algorithmen </w:t>
      </w:r>
      <w:r w:rsidR="00DE68DB" w:rsidRPr="006E2229">
        <w:rPr>
          <w:color w:val="000000" w:themeColor="text1"/>
        </w:rPr>
        <w:t>verwendet werden.</w:t>
      </w:r>
      <w:r w:rsidR="002A6E51">
        <w:rPr>
          <w:color w:val="000000" w:themeColor="text1"/>
        </w:rPr>
        <w:t xml:space="preserve"> D</w:t>
      </w:r>
      <w:r w:rsidR="00A52E48">
        <w:rPr>
          <w:color w:val="000000" w:themeColor="text1"/>
        </w:rPr>
        <w:t>a die</w:t>
      </w:r>
      <w:r w:rsidR="002A6E51">
        <w:rPr>
          <w:color w:val="000000" w:themeColor="text1"/>
        </w:rPr>
        <w:t xml:space="preserve"> Simulation</w:t>
      </w:r>
      <w:r w:rsidR="00A52E48">
        <w:rPr>
          <w:color w:val="000000" w:themeColor="text1"/>
        </w:rPr>
        <w:t xml:space="preserve"> </w:t>
      </w:r>
      <w:r w:rsidR="002A6E51">
        <w:rPr>
          <w:color w:val="000000" w:themeColor="text1"/>
        </w:rPr>
        <w:t xml:space="preserve">auf generalisierter Hardware </w:t>
      </w:r>
      <w:r w:rsidR="00A52E48">
        <w:rPr>
          <w:color w:val="000000" w:themeColor="text1"/>
        </w:rPr>
        <w:t xml:space="preserve">läuft kann sie </w:t>
      </w:r>
      <w:r w:rsidR="00B72CA1">
        <w:rPr>
          <w:color w:val="000000" w:themeColor="text1"/>
        </w:rPr>
        <w:t>nachdem das P</w:t>
      </w:r>
      <w:r w:rsidR="00DB2A94">
        <w:rPr>
          <w:color w:val="000000" w:themeColor="text1"/>
        </w:rPr>
        <w:t>rojekt beendet wurde für neue Projekte weiterverwendet werden.</w:t>
      </w:r>
    </w:p>
    <w:p w14:paraId="3F893F85" w14:textId="74931E1F" w:rsidR="0049401A" w:rsidRDefault="00854E68" w:rsidP="0049401A">
      <w:pPr>
        <w:pStyle w:val="Textkrper"/>
        <w:rPr>
          <w:color w:val="000000" w:themeColor="text1"/>
        </w:rPr>
      </w:pPr>
      <w:r w:rsidRPr="006E2229">
        <w:rPr>
          <w:color w:val="000000" w:themeColor="text1"/>
        </w:rPr>
        <w:t>Dennoch können die Algorithmen nicht ohne weiteres einfach so auf GPUs ausgeführt werden.</w:t>
      </w:r>
      <w:r w:rsidR="00835F5B" w:rsidRPr="006E2229">
        <w:rPr>
          <w:color w:val="000000" w:themeColor="text1"/>
        </w:rPr>
        <w:t xml:space="preserve"> Der vorher auf den speziellen Hardwarebeschleunigern ausgeführte Code muss für die Ausführung auf GPUs angepasst werden. Dies kann je nach Art des Algorithmus sehr aufwendig sein.</w:t>
      </w:r>
      <w:r w:rsidR="00DB2A94">
        <w:rPr>
          <w:color w:val="000000" w:themeColor="text1"/>
        </w:rPr>
        <w:t xml:space="preserve"> </w:t>
      </w:r>
      <w:r w:rsidR="00943ACF" w:rsidRPr="006E2229">
        <w:rPr>
          <w:color w:val="000000" w:themeColor="text1"/>
        </w:rPr>
        <w:t>Der C++17 Standard stellte Parallelisierungsmöglichkeiten vor</w:t>
      </w:r>
      <w:r w:rsidR="00D35D31" w:rsidRPr="006E2229">
        <w:rPr>
          <w:color w:val="000000" w:themeColor="text1"/>
        </w:rPr>
        <w:t>,</w:t>
      </w:r>
      <w:r w:rsidR="00943ACF" w:rsidRPr="006E2229">
        <w:rPr>
          <w:color w:val="000000" w:themeColor="text1"/>
        </w:rPr>
        <w:t xml:space="preserve"> welche es dem Nutzer ermögliche</w:t>
      </w:r>
      <w:r w:rsidR="00D35D31" w:rsidRPr="006E2229">
        <w:rPr>
          <w:color w:val="000000" w:themeColor="text1"/>
        </w:rPr>
        <w:t xml:space="preserve">n Parallelisierung der Standard Library Algorithmen anzufordern. </w:t>
      </w:r>
      <w:r w:rsidR="00DE68DB" w:rsidRPr="006E2229">
        <w:rPr>
          <w:color w:val="000000" w:themeColor="text1"/>
        </w:rPr>
        <w:t xml:space="preserve">Nvidia, </w:t>
      </w:r>
      <w:r w:rsidR="00326195" w:rsidRPr="006E2229">
        <w:rPr>
          <w:color w:val="000000" w:themeColor="text1"/>
        </w:rPr>
        <w:t>einer der größten Entwickler von Grafikprozessoren und Chipsätzen</w:t>
      </w:r>
      <w:r w:rsidR="00DE68DB" w:rsidRPr="006E2229">
        <w:rPr>
          <w:color w:val="000000" w:themeColor="text1"/>
        </w:rPr>
        <w:t>,</w:t>
      </w:r>
      <w:r w:rsidR="00D35D31" w:rsidRPr="006E2229">
        <w:rPr>
          <w:color w:val="000000" w:themeColor="text1"/>
        </w:rPr>
        <w:t xml:space="preserve"> unterstützt</w:t>
      </w:r>
      <w:r w:rsidR="002428EF" w:rsidRPr="006E2229">
        <w:rPr>
          <w:color w:val="000000" w:themeColor="text1"/>
        </w:rPr>
        <w:t xml:space="preserve"> </w:t>
      </w:r>
      <w:r w:rsidR="00DE68DB" w:rsidRPr="006E2229">
        <w:rPr>
          <w:color w:val="000000" w:themeColor="text1"/>
        </w:rPr>
        <w:t>die</w:t>
      </w:r>
      <w:r w:rsidR="002428EF" w:rsidRPr="006E2229">
        <w:rPr>
          <w:color w:val="000000" w:themeColor="text1"/>
        </w:rPr>
        <w:t>se</w:t>
      </w:r>
      <w:r w:rsidR="00DE68DB" w:rsidRPr="006E2229">
        <w:rPr>
          <w:color w:val="000000" w:themeColor="text1"/>
        </w:rPr>
        <w:t xml:space="preserve"> </w:t>
      </w:r>
      <w:r w:rsidR="00943ACF" w:rsidRPr="006E2229">
        <w:rPr>
          <w:color w:val="000000" w:themeColor="text1"/>
        </w:rPr>
        <w:t>„</w:t>
      </w:r>
      <w:r w:rsidR="00DE68DB" w:rsidRPr="006E2229">
        <w:rPr>
          <w:color w:val="000000" w:themeColor="text1"/>
        </w:rPr>
        <w:t>Parallel</w:t>
      </w:r>
      <w:r w:rsidR="00B365C3">
        <w:rPr>
          <w:color w:val="000000" w:themeColor="text1"/>
        </w:rPr>
        <w:t xml:space="preserve"> </w:t>
      </w:r>
      <w:proofErr w:type="spellStart"/>
      <w:r w:rsidR="00DE68DB" w:rsidRPr="006E2229">
        <w:rPr>
          <w:color w:val="000000" w:themeColor="text1"/>
        </w:rPr>
        <w:t>Algorithms</w:t>
      </w:r>
      <w:proofErr w:type="spellEnd"/>
      <w:r w:rsidR="00B365C3">
        <w:rPr>
          <w:color w:val="000000" w:themeColor="text1"/>
        </w:rPr>
        <w:t>“</w:t>
      </w:r>
      <w:r w:rsidR="00DE68DB" w:rsidRPr="006E2229">
        <w:rPr>
          <w:color w:val="000000" w:themeColor="text1"/>
        </w:rPr>
        <w:t xml:space="preserve">. </w:t>
      </w:r>
      <w:r w:rsidR="00E80DC7" w:rsidRPr="006E2229">
        <w:rPr>
          <w:color w:val="000000" w:themeColor="text1"/>
        </w:rPr>
        <w:t xml:space="preserve">Mit </w:t>
      </w:r>
      <w:r w:rsidR="002428EF" w:rsidRPr="006E2229">
        <w:rPr>
          <w:color w:val="000000" w:themeColor="text1"/>
        </w:rPr>
        <w:t xml:space="preserve">den C++17 </w:t>
      </w:r>
      <w:r w:rsidR="00326195" w:rsidRPr="006E2229">
        <w:rPr>
          <w:color w:val="000000" w:themeColor="text1"/>
        </w:rPr>
        <w:t xml:space="preserve">Algorithmen und den von Nvidia entwickelten </w:t>
      </w:r>
      <w:r w:rsidR="00943ACF" w:rsidRPr="006E2229">
        <w:rPr>
          <w:color w:val="000000" w:themeColor="text1"/>
        </w:rPr>
        <w:t xml:space="preserve">Compilern soll die Kompilierung </w:t>
      </w:r>
      <w:r w:rsidR="00E80DC7" w:rsidRPr="006E2229">
        <w:rPr>
          <w:color w:val="000000" w:themeColor="text1"/>
        </w:rPr>
        <w:t>für GPU</w:t>
      </w:r>
      <w:r w:rsidR="00943ACF" w:rsidRPr="006E2229">
        <w:rPr>
          <w:color w:val="000000" w:themeColor="text1"/>
        </w:rPr>
        <w:t>s vereinfacht sein</w:t>
      </w:r>
      <w:r w:rsidR="00E80DC7" w:rsidRPr="006E2229">
        <w:rPr>
          <w:color w:val="000000" w:themeColor="text1"/>
        </w:rPr>
        <w:t>.</w:t>
      </w:r>
    </w:p>
    <w:p w14:paraId="4AF789E4" w14:textId="1571C8C5" w:rsidR="00BD51C8" w:rsidRDefault="00BD51C8">
      <w:pPr>
        <w:spacing w:after="0" w:line="240" w:lineRule="auto"/>
        <w:jc w:val="left"/>
        <w:rPr>
          <w:color w:val="000000" w:themeColor="text1"/>
        </w:rPr>
      </w:pPr>
      <w:r>
        <w:rPr>
          <w:color w:val="000000" w:themeColor="text1"/>
        </w:rPr>
        <w:br w:type="page"/>
      </w:r>
    </w:p>
    <w:p w14:paraId="24AB1B43" w14:textId="77B25F48" w:rsidR="002113E7" w:rsidRPr="006E2229" w:rsidRDefault="002113E7" w:rsidP="002113E7">
      <w:pPr>
        <w:pStyle w:val="berschrift2"/>
        <w:rPr>
          <w:color w:val="000000" w:themeColor="text1"/>
        </w:rPr>
      </w:pPr>
      <w:bookmarkStart w:id="6" w:name="_Toc97632489"/>
      <w:bookmarkStart w:id="7" w:name="_Toc97632560"/>
      <w:bookmarkStart w:id="8" w:name="_Toc99091793"/>
      <w:r w:rsidRPr="006E2229">
        <w:rPr>
          <w:color w:val="000000" w:themeColor="text1"/>
        </w:rPr>
        <w:lastRenderedPageBreak/>
        <w:t>Zielsetzung</w:t>
      </w:r>
      <w:bookmarkEnd w:id="6"/>
      <w:bookmarkEnd w:id="7"/>
      <w:bookmarkEnd w:id="8"/>
    </w:p>
    <w:p w14:paraId="10FE50F5" w14:textId="075A1795" w:rsidR="00DE68DB" w:rsidRDefault="002428EF" w:rsidP="00DE68DB">
      <w:pPr>
        <w:pStyle w:val="Textkrper"/>
        <w:rPr>
          <w:color w:val="000000" w:themeColor="text1"/>
        </w:rPr>
      </w:pPr>
      <w:r w:rsidRPr="006E2229">
        <w:rPr>
          <w:color w:val="000000" w:themeColor="text1"/>
        </w:rPr>
        <w:t>Das Ziel dieser Arbeit ist es</w:t>
      </w:r>
      <w:r w:rsidR="00B365C3">
        <w:rPr>
          <w:color w:val="000000" w:themeColor="text1"/>
        </w:rPr>
        <w:t xml:space="preserve"> Erfahrungswerte im Umgang mit den</w:t>
      </w:r>
      <w:r w:rsidR="00A52E48">
        <w:rPr>
          <w:color w:val="000000" w:themeColor="text1"/>
        </w:rPr>
        <w:t xml:space="preserve"> „</w:t>
      </w:r>
      <w:r w:rsidR="00B365C3">
        <w:rPr>
          <w:color w:val="000000" w:themeColor="text1"/>
        </w:rPr>
        <w:t xml:space="preserve">Parallel </w:t>
      </w:r>
      <w:proofErr w:type="spellStart"/>
      <w:r w:rsidR="00B365C3">
        <w:rPr>
          <w:color w:val="000000" w:themeColor="text1"/>
        </w:rPr>
        <w:t>Algorithms</w:t>
      </w:r>
      <w:proofErr w:type="spellEnd"/>
      <w:r w:rsidR="00A52E48">
        <w:rPr>
          <w:color w:val="000000" w:themeColor="text1"/>
        </w:rPr>
        <w:t>“</w:t>
      </w:r>
      <w:r w:rsidR="00B365C3">
        <w:rPr>
          <w:color w:val="000000" w:themeColor="text1"/>
        </w:rPr>
        <w:t xml:space="preserve"> zu sammeln. </w:t>
      </w:r>
      <w:r w:rsidR="003212D4">
        <w:rPr>
          <w:color w:val="000000" w:themeColor="text1"/>
        </w:rPr>
        <w:t xml:space="preserve">Um diese Erfahrungswerte sammeln zu können soll </w:t>
      </w:r>
      <w:r w:rsidRPr="006E2229">
        <w:rPr>
          <w:color w:val="000000" w:themeColor="text1"/>
        </w:rPr>
        <w:t>m</w:t>
      </w:r>
      <w:r w:rsidR="00E80DC7" w:rsidRPr="006E2229">
        <w:rPr>
          <w:color w:val="000000" w:themeColor="text1"/>
        </w:rPr>
        <w:t>it</w:t>
      </w:r>
      <w:r w:rsidRPr="006E2229">
        <w:rPr>
          <w:color w:val="000000" w:themeColor="text1"/>
        </w:rPr>
        <w:t xml:space="preserve"> H</w:t>
      </w:r>
      <w:r w:rsidR="00E80DC7" w:rsidRPr="006E2229">
        <w:rPr>
          <w:color w:val="000000" w:themeColor="text1"/>
        </w:rPr>
        <w:t>ilfe</w:t>
      </w:r>
      <w:r w:rsidRPr="006E2229">
        <w:rPr>
          <w:color w:val="000000" w:themeColor="text1"/>
        </w:rPr>
        <w:t xml:space="preserve"> der </w:t>
      </w:r>
      <w:r w:rsidR="00E80DC7" w:rsidRPr="006E2229">
        <w:rPr>
          <w:color w:val="000000" w:themeColor="text1"/>
        </w:rPr>
        <w:t xml:space="preserve">C++17 </w:t>
      </w:r>
      <w:r w:rsidR="00A52E48">
        <w:rPr>
          <w:color w:val="000000" w:themeColor="text1"/>
        </w:rPr>
        <w:t>„</w:t>
      </w:r>
      <w:r w:rsidRPr="006E2229">
        <w:rPr>
          <w:color w:val="000000" w:themeColor="text1"/>
        </w:rPr>
        <w:t xml:space="preserve">Parallel </w:t>
      </w:r>
      <w:proofErr w:type="spellStart"/>
      <w:r w:rsidRPr="006E2229">
        <w:rPr>
          <w:color w:val="000000" w:themeColor="text1"/>
        </w:rPr>
        <w:t>Algorithms</w:t>
      </w:r>
      <w:proofErr w:type="spellEnd"/>
      <w:r w:rsidR="00A52E48">
        <w:rPr>
          <w:color w:val="000000" w:themeColor="text1"/>
        </w:rPr>
        <w:t>“</w:t>
      </w:r>
      <w:r w:rsidRPr="006E2229">
        <w:rPr>
          <w:color w:val="000000" w:themeColor="text1"/>
        </w:rPr>
        <w:t xml:space="preserve"> ein </w:t>
      </w:r>
      <w:r w:rsidR="00E80DC7" w:rsidRPr="006E2229">
        <w:rPr>
          <w:color w:val="000000" w:themeColor="text1"/>
        </w:rPr>
        <w:t xml:space="preserve">im </w:t>
      </w:r>
      <w:r w:rsidR="00854E68" w:rsidRPr="006E2229">
        <w:rPr>
          <w:color w:val="000000" w:themeColor="text1"/>
        </w:rPr>
        <w:t>Bereich</w:t>
      </w:r>
      <w:r w:rsidR="00E80DC7" w:rsidRPr="006E2229">
        <w:rPr>
          <w:color w:val="000000" w:themeColor="text1"/>
        </w:rPr>
        <w:t xml:space="preserve"> Automotive verwendete</w:t>
      </w:r>
      <w:r w:rsidR="003212D4">
        <w:rPr>
          <w:color w:val="000000" w:themeColor="text1"/>
        </w:rPr>
        <w:t>r</w:t>
      </w:r>
      <w:r w:rsidR="00E80DC7" w:rsidRPr="006E2229">
        <w:rPr>
          <w:color w:val="000000" w:themeColor="text1"/>
        </w:rPr>
        <w:t xml:space="preserve"> Algorithmus</w:t>
      </w:r>
      <w:r w:rsidR="003212D4">
        <w:rPr>
          <w:color w:val="000000" w:themeColor="text1"/>
        </w:rPr>
        <w:t xml:space="preserve"> </w:t>
      </w:r>
      <w:r w:rsidR="00E80DC7" w:rsidRPr="006E2229">
        <w:rPr>
          <w:color w:val="000000" w:themeColor="text1"/>
        </w:rPr>
        <w:t>parallelisier</w:t>
      </w:r>
      <w:r w:rsidR="003212D4">
        <w:rPr>
          <w:color w:val="000000" w:themeColor="text1"/>
        </w:rPr>
        <w:t>t werden</w:t>
      </w:r>
      <w:r w:rsidR="00E80DC7" w:rsidRPr="006E2229">
        <w:rPr>
          <w:color w:val="000000" w:themeColor="text1"/>
        </w:rPr>
        <w:t>.</w:t>
      </w:r>
      <w:r w:rsidR="00A52E48">
        <w:rPr>
          <w:color w:val="000000" w:themeColor="text1"/>
        </w:rPr>
        <w:t xml:space="preserve"> Der</w:t>
      </w:r>
      <w:r w:rsidR="00547D4C">
        <w:rPr>
          <w:color w:val="000000" w:themeColor="text1"/>
        </w:rPr>
        <w:t xml:space="preserve"> zu parallelisierende Algorithmus </w:t>
      </w:r>
      <w:r w:rsidR="005B1DB0">
        <w:rPr>
          <w:color w:val="000000" w:themeColor="text1"/>
        </w:rPr>
        <w:t>ist ein „</w:t>
      </w:r>
      <w:proofErr w:type="spellStart"/>
      <w:r w:rsidR="005B1DB0">
        <w:rPr>
          <w:color w:val="000000" w:themeColor="text1"/>
        </w:rPr>
        <w:t>dense</w:t>
      </w:r>
      <w:proofErr w:type="spellEnd"/>
      <w:r w:rsidR="005B1DB0">
        <w:rPr>
          <w:color w:val="000000" w:themeColor="text1"/>
        </w:rPr>
        <w:t xml:space="preserve"> </w:t>
      </w:r>
      <w:proofErr w:type="spellStart"/>
      <w:r w:rsidR="005B1DB0">
        <w:rPr>
          <w:color w:val="000000" w:themeColor="text1"/>
        </w:rPr>
        <w:t>optical</w:t>
      </w:r>
      <w:proofErr w:type="spellEnd"/>
      <w:r w:rsidR="005B1DB0">
        <w:rPr>
          <w:color w:val="000000" w:themeColor="text1"/>
        </w:rPr>
        <w:t xml:space="preserve"> </w:t>
      </w:r>
      <w:proofErr w:type="spellStart"/>
      <w:r w:rsidR="005B1DB0">
        <w:rPr>
          <w:color w:val="000000" w:themeColor="text1"/>
        </w:rPr>
        <w:t>flow</w:t>
      </w:r>
      <w:proofErr w:type="spellEnd"/>
      <w:r w:rsidR="005B1DB0">
        <w:rPr>
          <w:color w:val="000000" w:themeColor="text1"/>
        </w:rPr>
        <w:t xml:space="preserve">“ Algorithmus und </w:t>
      </w:r>
      <w:r w:rsidR="00547D4C">
        <w:rPr>
          <w:color w:val="000000" w:themeColor="text1"/>
        </w:rPr>
        <w:t xml:space="preserve">wird zur Berechnung des Optischen Flusses </w:t>
      </w:r>
      <w:r w:rsidR="005B1DB0">
        <w:rPr>
          <w:color w:val="000000" w:themeColor="text1"/>
        </w:rPr>
        <w:t xml:space="preserve">einer Videosequenz </w:t>
      </w:r>
      <w:r w:rsidR="00547D4C">
        <w:rPr>
          <w:color w:val="000000" w:themeColor="text1"/>
        </w:rPr>
        <w:t>verwendet.</w:t>
      </w:r>
      <w:r w:rsidR="00E80DC7" w:rsidRPr="006E2229">
        <w:rPr>
          <w:color w:val="000000" w:themeColor="text1"/>
        </w:rPr>
        <w:t xml:space="preserve"> D</w:t>
      </w:r>
      <w:r w:rsidR="00547D4C">
        <w:rPr>
          <w:color w:val="000000" w:themeColor="text1"/>
        </w:rPr>
        <w:t>er</w:t>
      </w:r>
      <w:r w:rsidR="005B1DB0">
        <w:rPr>
          <w:color w:val="000000" w:themeColor="text1"/>
        </w:rPr>
        <w:t xml:space="preserve"> </w:t>
      </w:r>
      <w:r w:rsidR="00547D4C">
        <w:rPr>
          <w:color w:val="000000" w:themeColor="text1"/>
        </w:rPr>
        <w:t>parallelisierte</w:t>
      </w:r>
      <w:r w:rsidR="00E80DC7" w:rsidRPr="006E2229">
        <w:rPr>
          <w:color w:val="000000" w:themeColor="text1"/>
        </w:rPr>
        <w:t xml:space="preserve"> Algorithmus soll</w:t>
      </w:r>
      <w:r w:rsidRPr="006E2229">
        <w:rPr>
          <w:color w:val="000000" w:themeColor="text1"/>
        </w:rPr>
        <w:t xml:space="preserve"> </w:t>
      </w:r>
      <w:r w:rsidR="00BC5209" w:rsidRPr="006E2229">
        <w:rPr>
          <w:color w:val="000000" w:themeColor="text1"/>
        </w:rPr>
        <w:t xml:space="preserve">dann </w:t>
      </w:r>
      <w:r w:rsidRPr="006E2229">
        <w:rPr>
          <w:color w:val="000000" w:themeColor="text1"/>
        </w:rPr>
        <w:t>a</w:t>
      </w:r>
      <w:r w:rsidR="00E80DC7" w:rsidRPr="006E2229">
        <w:rPr>
          <w:color w:val="000000" w:themeColor="text1"/>
        </w:rPr>
        <w:t xml:space="preserve">uf einer GPU </w:t>
      </w:r>
      <w:r w:rsidRPr="006E2229">
        <w:rPr>
          <w:color w:val="000000" w:themeColor="text1"/>
        </w:rPr>
        <w:t xml:space="preserve">ausführbar </w:t>
      </w:r>
      <w:r w:rsidR="006450B5">
        <w:rPr>
          <w:color w:val="000000" w:themeColor="text1"/>
        </w:rPr>
        <w:t>gemacht werden</w:t>
      </w:r>
      <w:r w:rsidR="00E80DC7" w:rsidRPr="006E2229">
        <w:rPr>
          <w:color w:val="000000" w:themeColor="text1"/>
        </w:rPr>
        <w:t>.</w:t>
      </w:r>
      <w:r w:rsidR="00547D4C">
        <w:rPr>
          <w:color w:val="000000" w:themeColor="text1"/>
        </w:rPr>
        <w:t xml:space="preserve"> Hierfür wird das Nvidia Toolkit verwendet, welches nötige </w:t>
      </w:r>
      <w:r w:rsidR="00BC2CB7">
        <w:rPr>
          <w:color w:val="000000" w:themeColor="text1"/>
        </w:rPr>
        <w:t xml:space="preserve">C++ </w:t>
      </w:r>
      <w:r w:rsidR="00547D4C">
        <w:rPr>
          <w:color w:val="000000" w:themeColor="text1"/>
        </w:rPr>
        <w:t>Compiler</w:t>
      </w:r>
      <w:r w:rsidR="00BC2CB7">
        <w:rPr>
          <w:color w:val="000000" w:themeColor="text1"/>
        </w:rPr>
        <w:t xml:space="preserve"> </w:t>
      </w:r>
      <w:r w:rsidR="006450B5">
        <w:rPr>
          <w:color w:val="000000" w:themeColor="text1"/>
        </w:rPr>
        <w:t>für die Generierung von GPU-Code</w:t>
      </w:r>
      <w:r w:rsidR="00547D4C">
        <w:rPr>
          <w:color w:val="000000" w:themeColor="text1"/>
        </w:rPr>
        <w:t xml:space="preserve"> zur Verfügung stellt. Nachdem der Algorithmus </w:t>
      </w:r>
      <w:r w:rsidR="00FF17A3">
        <w:rPr>
          <w:color w:val="000000" w:themeColor="text1"/>
        </w:rPr>
        <w:t>auf einer GPU ausführbar gemacht wurde, sollen</w:t>
      </w:r>
      <w:r w:rsidR="00BC5209" w:rsidRPr="006E2229">
        <w:rPr>
          <w:color w:val="000000" w:themeColor="text1"/>
        </w:rPr>
        <w:t xml:space="preserve"> </w:t>
      </w:r>
      <w:r w:rsidR="006E2229" w:rsidRPr="006E2229">
        <w:rPr>
          <w:color w:val="000000" w:themeColor="text1"/>
        </w:rPr>
        <w:t>Performanceeinflüsse</w:t>
      </w:r>
      <w:r w:rsidR="006450B5">
        <w:rPr>
          <w:color w:val="000000" w:themeColor="text1"/>
        </w:rPr>
        <w:t xml:space="preserve"> </w:t>
      </w:r>
      <w:r w:rsidR="00FF17A3">
        <w:rPr>
          <w:color w:val="000000" w:themeColor="text1"/>
        </w:rPr>
        <w:t xml:space="preserve">ermittelt werden. Während der Parallelisierung des Algorithmus und der Portierung auf eine GPU sollen </w:t>
      </w:r>
      <w:r w:rsidR="006E2229" w:rsidRPr="006E2229">
        <w:rPr>
          <w:color w:val="000000" w:themeColor="text1"/>
        </w:rPr>
        <w:t>m</w:t>
      </w:r>
      <w:r w:rsidR="00BC5209" w:rsidRPr="006E2229">
        <w:rPr>
          <w:color w:val="000000" w:themeColor="text1"/>
        </w:rPr>
        <w:t>ögliche Limitierungen</w:t>
      </w:r>
      <w:r w:rsidR="006E2229" w:rsidRPr="006E2229">
        <w:rPr>
          <w:color w:val="000000" w:themeColor="text1"/>
        </w:rPr>
        <w:t xml:space="preserve"> in der Nutzung von C++17 </w:t>
      </w:r>
      <w:r w:rsidR="00FF17A3">
        <w:rPr>
          <w:color w:val="000000" w:themeColor="text1"/>
        </w:rPr>
        <w:t>„</w:t>
      </w:r>
      <w:r w:rsidR="006E2229" w:rsidRPr="006E2229">
        <w:rPr>
          <w:color w:val="000000" w:themeColor="text1"/>
        </w:rPr>
        <w:t xml:space="preserve">Parallel </w:t>
      </w:r>
      <w:proofErr w:type="spellStart"/>
      <w:r w:rsidR="006E2229" w:rsidRPr="006E2229">
        <w:rPr>
          <w:color w:val="000000" w:themeColor="text1"/>
        </w:rPr>
        <w:t>Algorithms</w:t>
      </w:r>
      <w:proofErr w:type="spellEnd"/>
      <w:r w:rsidR="00FF17A3">
        <w:rPr>
          <w:color w:val="000000" w:themeColor="text1"/>
        </w:rPr>
        <w:t>“</w:t>
      </w:r>
      <w:r w:rsidR="006E2229" w:rsidRPr="006E2229">
        <w:rPr>
          <w:color w:val="000000" w:themeColor="text1"/>
        </w:rPr>
        <w:t xml:space="preserve"> oder des Nvidia Toolkits erfasst und bewertet werden.</w:t>
      </w:r>
    </w:p>
    <w:p w14:paraId="35FBEFAB" w14:textId="77777777" w:rsidR="005A00EE" w:rsidRPr="006E2229" w:rsidRDefault="005A00EE" w:rsidP="00DE68DB">
      <w:pPr>
        <w:pStyle w:val="Textkrper"/>
        <w:rPr>
          <w:color w:val="000000" w:themeColor="text1"/>
        </w:rPr>
      </w:pPr>
    </w:p>
    <w:p w14:paraId="603C196F" w14:textId="77777777" w:rsidR="00BD51C8" w:rsidRDefault="00BD51C8">
      <w:pPr>
        <w:spacing w:after="0" w:line="240" w:lineRule="auto"/>
        <w:jc w:val="left"/>
        <w:rPr>
          <w:b/>
        </w:rPr>
      </w:pPr>
      <w:bookmarkStart w:id="9" w:name="_Toc97632490"/>
      <w:bookmarkStart w:id="10" w:name="_Toc97632561"/>
      <w:r>
        <w:br w:type="page"/>
      </w:r>
    </w:p>
    <w:p w14:paraId="14A6539B" w14:textId="2DB3A7E0" w:rsidR="002113E7" w:rsidRDefault="002113E7" w:rsidP="002113E7">
      <w:pPr>
        <w:pStyle w:val="berschrift2"/>
      </w:pPr>
      <w:bookmarkStart w:id="11" w:name="_Toc99091794"/>
      <w:r>
        <w:lastRenderedPageBreak/>
        <w:t>Kapitelübersicht</w:t>
      </w:r>
      <w:bookmarkEnd w:id="9"/>
      <w:bookmarkEnd w:id="10"/>
      <w:bookmarkEnd w:id="11"/>
    </w:p>
    <w:p w14:paraId="46F41019" w14:textId="00C84F15" w:rsidR="00E80DC7" w:rsidRDefault="002F5471" w:rsidP="00E80DC7">
      <w:pPr>
        <w:pStyle w:val="Textkrper"/>
      </w:pPr>
      <w:r>
        <w:t>Die</w:t>
      </w:r>
      <w:r w:rsidR="004C72A1">
        <w:t xml:space="preserve">se </w:t>
      </w:r>
      <w:r>
        <w:t xml:space="preserve">Arbeit </w:t>
      </w:r>
      <w:r w:rsidR="004C72A1">
        <w:t xml:space="preserve">ist in mehrere Kapitel aufgeteilt. Es folgt eine Übersicht über die Inhalte und Anordnung dieser Kapitel: </w:t>
      </w:r>
    </w:p>
    <w:p w14:paraId="72EC3C83" w14:textId="603FFBB2" w:rsidR="002F5471" w:rsidRPr="002F5471" w:rsidRDefault="002F5471" w:rsidP="00FF17A3">
      <w:pPr>
        <w:pStyle w:val="Textkrper"/>
        <w:numPr>
          <w:ilvl w:val="0"/>
          <w:numId w:val="22"/>
        </w:numPr>
        <w:rPr>
          <w:b/>
          <w:bCs/>
        </w:rPr>
      </w:pPr>
      <w:r w:rsidRPr="002F5471">
        <w:rPr>
          <w:b/>
          <w:bCs/>
        </w:rPr>
        <w:t>Grundlagen</w:t>
      </w:r>
    </w:p>
    <w:p w14:paraId="11A7B582" w14:textId="0C23C3CC" w:rsidR="002F5471" w:rsidRPr="001954EF" w:rsidRDefault="002F5471" w:rsidP="002F5471">
      <w:pPr>
        <w:pStyle w:val="Textkrper"/>
        <w:ind w:left="785"/>
      </w:pPr>
      <w:r>
        <w:t xml:space="preserve">In diesem Kapitel werden Themen und Begriffe eingeführt, auf denen das Lösungskonzept aufbaut. Hierbei werden Themen zu Parallelem </w:t>
      </w:r>
      <w:r w:rsidR="001954EF">
        <w:t>Programmieren</w:t>
      </w:r>
      <w:r>
        <w:t xml:space="preserve">, </w:t>
      </w:r>
      <w:r w:rsidR="003E0B6B" w:rsidRPr="003E0B6B">
        <w:rPr>
          <w:color w:val="000000" w:themeColor="text1"/>
        </w:rPr>
        <w:t xml:space="preserve">GPUs, Nvidia HPC SDK </w:t>
      </w:r>
      <w:r w:rsidR="001954EF">
        <w:t xml:space="preserve">und zum verwendeten </w:t>
      </w:r>
      <w:r w:rsidR="003314EF">
        <w:t>Algorithmus</w:t>
      </w:r>
      <w:r w:rsidR="001954EF">
        <w:t xml:space="preserve"> behandelt.</w:t>
      </w:r>
    </w:p>
    <w:p w14:paraId="5EEB5A55" w14:textId="1A0290EE" w:rsidR="002F5471" w:rsidRDefault="002F5471" w:rsidP="002F5471">
      <w:pPr>
        <w:pStyle w:val="Textkrper"/>
        <w:numPr>
          <w:ilvl w:val="0"/>
          <w:numId w:val="22"/>
        </w:numPr>
        <w:rPr>
          <w:b/>
          <w:bCs/>
        </w:rPr>
      </w:pPr>
      <w:r w:rsidRPr="002F5471">
        <w:rPr>
          <w:b/>
          <w:bCs/>
        </w:rPr>
        <w:t>Lösungsansatz</w:t>
      </w:r>
    </w:p>
    <w:p w14:paraId="6F7EB966" w14:textId="6E6BAE82" w:rsidR="001954EF" w:rsidRPr="001954EF" w:rsidRDefault="001954EF" w:rsidP="00447678">
      <w:pPr>
        <w:pStyle w:val="Textkrper"/>
        <w:ind w:left="785"/>
      </w:pPr>
      <w:r>
        <w:t>Dieses Kapitel beinhaltet die Analyse der Gegebenheiten vor der Parallelisierung des Algorithmus. Außerdem werden zwei Lösungsansätze vorgestellt um den Algorithmus zu Parallelisieren. Die Ansätze werden bewertet und es wird Ansatz ausgewählt. Dieser Ansatz wird im Detail verfolgt, aufkommende Probleme beschrieben und eine endgültige Lösung des Ansatzes präsentiert.</w:t>
      </w:r>
    </w:p>
    <w:p w14:paraId="6D5A7CEC" w14:textId="1A1D7FC5" w:rsidR="002F5471" w:rsidRDefault="002F5471" w:rsidP="002F5471">
      <w:pPr>
        <w:pStyle w:val="Textkrper"/>
        <w:numPr>
          <w:ilvl w:val="0"/>
          <w:numId w:val="22"/>
        </w:numPr>
        <w:rPr>
          <w:b/>
          <w:bCs/>
        </w:rPr>
      </w:pPr>
      <w:r w:rsidRPr="002F5471">
        <w:rPr>
          <w:b/>
          <w:bCs/>
        </w:rPr>
        <w:t>Ergebnisse</w:t>
      </w:r>
    </w:p>
    <w:p w14:paraId="481749C8" w14:textId="47D5B466" w:rsidR="001954EF" w:rsidRPr="00447678" w:rsidRDefault="00447678" w:rsidP="001954EF">
      <w:pPr>
        <w:pStyle w:val="Textkrper"/>
        <w:ind w:left="785"/>
      </w:pPr>
      <w:r>
        <w:t>In diesem Kapitel wird die erarbeitete Lösung validiert und die aus der Lösung erhaltenen Ergebnisse dargestellt und bewertet.</w:t>
      </w:r>
    </w:p>
    <w:p w14:paraId="52BA0431" w14:textId="6C767548" w:rsidR="002F5471" w:rsidRDefault="002F5471" w:rsidP="002F5471">
      <w:pPr>
        <w:pStyle w:val="Textkrper"/>
        <w:numPr>
          <w:ilvl w:val="0"/>
          <w:numId w:val="22"/>
        </w:numPr>
        <w:rPr>
          <w:b/>
          <w:bCs/>
        </w:rPr>
      </w:pPr>
      <w:r w:rsidRPr="002F5471">
        <w:rPr>
          <w:b/>
          <w:bCs/>
        </w:rPr>
        <w:t>Zusammenfassung</w:t>
      </w:r>
    </w:p>
    <w:p w14:paraId="177E4F42" w14:textId="07E421A7" w:rsidR="00447678" w:rsidRPr="00447678" w:rsidRDefault="00447678" w:rsidP="00447678">
      <w:pPr>
        <w:pStyle w:val="Textkrper"/>
        <w:ind w:left="785"/>
      </w:pPr>
      <w:r>
        <w:t>Es werden erarbeitete Erkenntnisse, aufgetretene Probleme und erreichte Ergebnisse zusammengefasst</w:t>
      </w:r>
      <w:r w:rsidR="008062EA">
        <w:t xml:space="preserve">. </w:t>
      </w:r>
      <w:r w:rsidR="003E0B6B">
        <w:t>Außerdem wird ein Ausblick auf mögliche weitere Schritte gegeben.</w:t>
      </w:r>
    </w:p>
    <w:p w14:paraId="7807B3F9" w14:textId="77777777" w:rsidR="008062EA" w:rsidRDefault="008062EA">
      <w:pPr>
        <w:spacing w:after="0" w:line="240" w:lineRule="auto"/>
        <w:jc w:val="left"/>
        <w:rPr>
          <w:b/>
          <w:kern w:val="28"/>
          <w:sz w:val="28"/>
        </w:rPr>
      </w:pPr>
      <w:bookmarkStart w:id="12" w:name="_Toc97632491"/>
      <w:bookmarkStart w:id="13" w:name="_Toc97632562"/>
      <w:r>
        <w:br w:type="page"/>
      </w:r>
    </w:p>
    <w:p w14:paraId="30824CBA" w14:textId="7702B2F8" w:rsidR="002113E7" w:rsidRDefault="002113E7" w:rsidP="002113E7">
      <w:pPr>
        <w:pStyle w:val="berschrift1"/>
      </w:pPr>
      <w:bookmarkStart w:id="14" w:name="_Toc99091795"/>
      <w:r>
        <w:lastRenderedPageBreak/>
        <w:t>Grundlagen</w:t>
      </w:r>
      <w:bookmarkEnd w:id="12"/>
      <w:bookmarkEnd w:id="13"/>
      <w:bookmarkEnd w:id="14"/>
    </w:p>
    <w:p w14:paraId="3D98C550" w14:textId="11E93712" w:rsidR="003E0B6B" w:rsidRDefault="003E0B6B" w:rsidP="003E0B6B">
      <w:pPr>
        <w:pStyle w:val="Textkrper"/>
      </w:pPr>
      <w:r w:rsidRPr="003E0B6B">
        <w:t xml:space="preserve">In </w:t>
      </w:r>
      <w:r>
        <w:t xml:space="preserve">den Grundlagen </w:t>
      </w:r>
      <w:r w:rsidRPr="003E0B6B">
        <w:t xml:space="preserve">werden Themen und Begriffe eingeführt, </w:t>
      </w:r>
      <w:r>
        <w:t xml:space="preserve">welche für das </w:t>
      </w:r>
      <w:r w:rsidRPr="003E0B6B">
        <w:t xml:space="preserve">Lösungskonzept </w:t>
      </w:r>
      <w:r>
        <w:t>relevant sind</w:t>
      </w:r>
      <w:r w:rsidRPr="003E0B6B">
        <w:t>.</w:t>
      </w:r>
      <w:r>
        <w:t xml:space="preserve"> </w:t>
      </w:r>
      <w:r w:rsidRPr="003E0B6B">
        <w:t xml:space="preserve">Themen </w:t>
      </w:r>
      <w:r w:rsidR="00447C43">
        <w:t>sind hierbei p</w:t>
      </w:r>
      <w:r w:rsidRPr="003E0B6B">
        <w:t>arallele</w:t>
      </w:r>
      <w:r w:rsidR="00447C43">
        <w:t>s</w:t>
      </w:r>
      <w:r w:rsidRPr="003E0B6B">
        <w:t xml:space="preserve"> Programmieren, GPUs, </w:t>
      </w:r>
      <w:r w:rsidR="00447C43">
        <w:t xml:space="preserve">die </w:t>
      </w:r>
      <w:r w:rsidRPr="003E0B6B">
        <w:t xml:space="preserve">Nvidia HPC SDK und </w:t>
      </w:r>
      <w:r w:rsidR="00447C43">
        <w:t xml:space="preserve">der </w:t>
      </w:r>
      <w:r w:rsidRPr="003E0B6B">
        <w:t>verwendete Algorithmus.</w:t>
      </w:r>
    </w:p>
    <w:p w14:paraId="3AF26AD5" w14:textId="77777777" w:rsidR="00447C43" w:rsidRPr="003E0B6B" w:rsidRDefault="00447C43" w:rsidP="003E0B6B">
      <w:pPr>
        <w:pStyle w:val="Textkrper"/>
      </w:pPr>
    </w:p>
    <w:p w14:paraId="2170F203" w14:textId="64FE663A" w:rsidR="00C640CF" w:rsidRDefault="004A3FA1" w:rsidP="00C640CF">
      <w:pPr>
        <w:pStyle w:val="berschrift2"/>
        <w:numPr>
          <w:ilvl w:val="0"/>
          <w:numId w:val="10"/>
        </w:numPr>
      </w:pPr>
      <w:bookmarkStart w:id="15" w:name="_Toc97632492"/>
      <w:bookmarkStart w:id="16" w:name="_Toc97632563"/>
      <w:bookmarkStart w:id="17" w:name="_Toc99091796"/>
      <w:r>
        <w:t>Paralleles Programmieren</w:t>
      </w:r>
      <w:bookmarkEnd w:id="15"/>
      <w:bookmarkEnd w:id="16"/>
      <w:bookmarkEnd w:id="17"/>
    </w:p>
    <w:p w14:paraId="0EA4BB9B" w14:textId="4C62397A" w:rsidR="00447C43" w:rsidRDefault="00447C43" w:rsidP="00447C43">
      <w:pPr>
        <w:pStyle w:val="Textkrper"/>
        <w:rPr>
          <w:color w:val="000000" w:themeColor="text1"/>
        </w:rPr>
      </w:pPr>
      <w:r>
        <w:t xml:space="preserve">Beim parallelen Programmieren </w:t>
      </w:r>
      <w:r w:rsidR="0053465C" w:rsidRPr="008D1D52">
        <w:rPr>
          <w:color w:val="000000" w:themeColor="text1"/>
        </w:rPr>
        <w:t>gibt zwei Arten von Parallelität.</w:t>
      </w:r>
      <w:r w:rsidR="0053465C">
        <w:rPr>
          <w:color w:val="000000" w:themeColor="text1"/>
        </w:rPr>
        <w:t xml:space="preserve"> Die Taskparallelität und die Datenparallelität.</w:t>
      </w:r>
    </w:p>
    <w:p w14:paraId="6F43E0F9" w14:textId="77777777" w:rsidR="0053465C" w:rsidRPr="00447C43" w:rsidRDefault="0053465C" w:rsidP="00447C43">
      <w:pPr>
        <w:pStyle w:val="Textkrper"/>
      </w:pPr>
    </w:p>
    <w:p w14:paraId="7FBD283D" w14:textId="5AD8FA12" w:rsidR="00B23D3A" w:rsidRDefault="00447C43" w:rsidP="00B23D3A">
      <w:pPr>
        <w:pStyle w:val="berschrift3"/>
      </w:pPr>
      <w:bookmarkStart w:id="18" w:name="_Toc97632493"/>
      <w:bookmarkStart w:id="19" w:name="_Toc97632564"/>
      <w:bookmarkStart w:id="20" w:name="_Toc99091797"/>
      <w:r>
        <w:t>Taskparallelität</w:t>
      </w:r>
      <w:r w:rsidR="000B7A98">
        <w:t xml:space="preserve"> und Datenparallelität</w:t>
      </w:r>
      <w:bookmarkEnd w:id="20"/>
      <w:r>
        <w:t xml:space="preserve"> </w:t>
      </w:r>
      <w:bookmarkEnd w:id="18"/>
      <w:bookmarkEnd w:id="19"/>
    </w:p>
    <w:p w14:paraId="363EB81E" w14:textId="26475977" w:rsidR="00E768ED" w:rsidRPr="00EC5750" w:rsidRDefault="008B3FE5" w:rsidP="00C640CF">
      <w:pPr>
        <w:pStyle w:val="Textkrper"/>
        <w:rPr>
          <w:color w:val="FF0000"/>
        </w:rPr>
      </w:pPr>
      <w:r w:rsidRPr="008D1D52">
        <w:rPr>
          <w:color w:val="000000" w:themeColor="text1"/>
        </w:rPr>
        <w:t>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w:t>
      </w:r>
      <w:r w:rsidR="00EC5750">
        <w:rPr>
          <w:color w:val="000000" w:themeColor="text1"/>
        </w:rPr>
        <w:t xml:space="preserve"> Taskparallelität</w:t>
      </w:r>
      <w:r w:rsidR="00ED5FEF" w:rsidRPr="008D1D52">
        <w:rPr>
          <w:color w:val="000000" w:themeColor="text1"/>
        </w:rPr>
        <w:t xml:space="preserve"> genannt.</w:t>
      </w:r>
      <w:r w:rsidR="00B44B86" w:rsidRPr="008D1D52">
        <w:rPr>
          <w:color w:val="000000" w:themeColor="text1"/>
        </w:rPr>
        <w:t xml:space="preserve"> Um</w:t>
      </w:r>
      <w:r w:rsidR="00EC5750">
        <w:rPr>
          <w:color w:val="000000" w:themeColor="text1"/>
        </w:rPr>
        <w:t xml:space="preserve"> Taskparallelitä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r w:rsidR="00256239" w:rsidRPr="000B7A98">
        <w:rPr>
          <w:color w:val="000000" w:themeColor="text1"/>
        </w:rPr>
        <w:t>R</w:t>
      </w:r>
      <w:r w:rsidR="00B44B86" w:rsidRPr="000B7A98">
        <w:rPr>
          <w:color w:val="000000" w:themeColor="text1"/>
        </w:rPr>
        <w:t xml:space="preserve">acing </w:t>
      </w:r>
      <w:proofErr w:type="spellStart"/>
      <w:r w:rsidR="00256239" w:rsidRPr="000B7A98">
        <w:rPr>
          <w:color w:val="000000" w:themeColor="text1"/>
        </w:rPr>
        <w:t>C</w:t>
      </w:r>
      <w:r w:rsidR="00B44B86" w:rsidRPr="000B7A98">
        <w:rPr>
          <w:color w:val="000000" w:themeColor="text1"/>
        </w:rPr>
        <w:t>onditions</w:t>
      </w:r>
      <w:proofErr w:type="spellEnd"/>
      <w:r w:rsidR="00B44B86" w:rsidRPr="000B7A98">
        <w:rPr>
          <w:color w:val="000000" w:themeColor="text1"/>
        </w:rPr>
        <w:t xml:space="preserve"> </w:t>
      </w:r>
      <w:r w:rsidR="004B5001" w:rsidRPr="000B7A98">
        <w:rPr>
          <w:color w:val="000000" w:themeColor="text1"/>
        </w:rPr>
        <w:t xml:space="preserve">oder </w:t>
      </w:r>
      <w:r w:rsidR="00256239" w:rsidRPr="000B7A98">
        <w:rPr>
          <w:color w:val="000000" w:themeColor="text1"/>
        </w:rPr>
        <w:t>D</w:t>
      </w:r>
      <w:r w:rsidR="004B5001" w:rsidRPr="000B7A98">
        <w:rPr>
          <w:color w:val="000000" w:themeColor="text1"/>
        </w:rPr>
        <w:t xml:space="preserve">eadlocks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r w:rsidR="0053465C">
        <w:rPr>
          <w:color w:val="000000" w:themeColor="text1"/>
        </w:rPr>
        <w:t xml:space="preserve"> </w:t>
      </w:r>
      <w:sdt>
        <w:sdtPr>
          <w:rPr>
            <w:rFonts w:cs="Arial"/>
            <w:color w:val="000000"/>
          </w:rPr>
          <w:alias w:val="To edit, see citavi.com/edit"/>
          <w:tag w:val="CitaviPlaceholder#a4626029-fa60-8ae8-b5e4-6b382db2a44f"/>
          <w:id w:val="-816562778"/>
        </w:sdtPr>
        <w:sdtEndPr/>
        <w:sdtContent>
          <w:r w:rsidR="0053465C" w:rsidRPr="00F171CC">
            <w:rPr>
              <w:rFonts w:cs="Arial"/>
              <w:color w:val="000000"/>
            </w:rPr>
            <w:fldChar w:fldCharType="begin"/>
          </w:r>
          <w:r w:rsidR="0053465C" w:rsidRPr="00F171CC">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EwN30=}</w:instrText>
          </w:r>
          <w:r w:rsidR="0053465C" w:rsidRPr="00F171CC">
            <w:rPr>
              <w:rFonts w:cs="Arial"/>
              <w:color w:val="000000"/>
            </w:rPr>
            <w:fldChar w:fldCharType="separate"/>
          </w:r>
          <w:r w:rsidR="0053465C" w:rsidRPr="00F171CC">
            <w:rPr>
              <w:rFonts w:cs="Arial"/>
              <w:color w:val="000000"/>
            </w:rPr>
            <w:t>(Boyd, 2008)</w:t>
          </w:r>
          <w:r w:rsidR="0053465C" w:rsidRPr="00F171CC">
            <w:rPr>
              <w:rFonts w:cs="Arial"/>
              <w:color w:val="000000"/>
            </w:rPr>
            <w:fldChar w:fldCharType="end"/>
          </w:r>
        </w:sdtContent>
      </w:sdt>
    </w:p>
    <w:p w14:paraId="41CB89F4" w14:textId="2A263C4C"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EB3508" w:rsidRPr="00EB3508">
            <w:rPr>
              <w:rFonts w:cs="Arial"/>
              <w:color w:val="000000"/>
            </w:rPr>
            <w:fldChar w:fldCharType="begin"/>
          </w:r>
          <w:r w:rsidR="00EB3508" w:rsidRPr="00EB3508">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xLCJTdG9yeVR5cGUiOjEsIklkIjoiYTQ2MjYwMjktZmE2MC04YWU4LWI1ZTQtNmIzODJkYjJhNDRmIiwiVGFnIjoiQ2l0YXZpUGxhY2Vob2xkZXIjYTQ2MjYwMjktZmE2MC04YWU4LWI1ZTQtNmIzODJkYjJhNDRmIiwiVGV4dCI6IlsxXSIsIlBhZ2VJblB1YmxpY2F0aW9uIjoxLCJSZWZlcmVuY2VJZHMiOlsiZTYwYmRlNjktZjE2MS00NjhhLWFiOGQtMTk1MzQ4YjZmZjI0Il0sIlBhcmFncmFwaFJhbmdlU3RhcnQiOjEwNX0=}</w:instrText>
          </w:r>
          <w:r w:rsidR="00EB3508" w:rsidRPr="00EB3508">
            <w:rPr>
              <w:rFonts w:cs="Arial"/>
              <w:color w:val="000000"/>
            </w:rPr>
            <w:fldChar w:fldCharType="separate"/>
          </w:r>
          <w:r w:rsidR="00EB3508" w:rsidRPr="00EB3508">
            <w:rPr>
              <w:rFonts w:cs="Arial"/>
              <w:color w:val="000000"/>
            </w:rPr>
            <w:t>[1]</w:t>
          </w:r>
          <w:r w:rsidR="00EB3508" w:rsidRPr="00EB3508">
            <w:rPr>
              <w:rFonts w:cs="Arial"/>
              <w:color w:val="000000"/>
            </w:rPr>
            <w:fldChar w:fldCharType="end"/>
          </w:r>
        </w:sdtContent>
      </w:sdt>
      <w:r w:rsidR="00073F22" w:rsidRPr="008D1D52">
        <w:rPr>
          <w:rFonts w:cs="Arial"/>
          <w:color w:val="000000" w:themeColor="text1"/>
        </w:rPr>
        <w:t xml:space="preserve"> </w:t>
      </w:r>
    </w:p>
    <w:p w14:paraId="6D45625A" w14:textId="22C3F0EA" w:rsidR="002578CF" w:rsidRDefault="008D1D52" w:rsidP="000B7A98">
      <w:pPr>
        <w:pStyle w:val="Textkrper"/>
        <w:rPr>
          <w:rFonts w:cs="Arial"/>
          <w:color w:val="000000" w:themeColor="text1"/>
        </w:rPr>
      </w:pPr>
      <w:r>
        <w:rPr>
          <w:rFonts w:cs="Arial"/>
          <w:color w:val="000000" w:themeColor="text1"/>
        </w:rPr>
        <w:t xml:space="preserve">Datenparallelität </w:t>
      </w:r>
      <w:r w:rsidR="00445D53">
        <w:rPr>
          <w:rFonts w:cs="Arial"/>
          <w:color w:val="000000" w:themeColor="text1"/>
        </w:rPr>
        <w:t>spielt vor allem eine Rolle in Programmen welche sich mit Bild- und Videoverarbeitung befassen. In diesen Bereichen werden oft tausende von Datenelementen verarbeitet, welche unabhängig voneinander erfasst und bearbeitet werden können.</w:t>
      </w:r>
    </w:p>
    <w:p w14:paraId="51FE07E4" w14:textId="77777777" w:rsidR="00BC2CB7" w:rsidRPr="002578CF" w:rsidRDefault="00BC2CB7" w:rsidP="000B7A98">
      <w:pPr>
        <w:pStyle w:val="Textkrper"/>
        <w:rPr>
          <w:color w:val="000000" w:themeColor="text1"/>
        </w:rPr>
      </w:pPr>
    </w:p>
    <w:p w14:paraId="442A4468" w14:textId="6747A8F9" w:rsidR="00C640CF" w:rsidRDefault="007F2807" w:rsidP="007F2807">
      <w:pPr>
        <w:pStyle w:val="berschrift3"/>
      </w:pPr>
      <w:bookmarkStart w:id="21" w:name="_Toc97632494"/>
      <w:bookmarkStart w:id="22" w:name="_Toc97632565"/>
      <w:bookmarkStart w:id="23" w:name="_Toc99091798"/>
      <w:r>
        <w:lastRenderedPageBreak/>
        <w:t>Parallel STL</w:t>
      </w:r>
      <w:bookmarkEnd w:id="21"/>
      <w:bookmarkEnd w:id="22"/>
      <w:bookmarkEnd w:id="23"/>
    </w:p>
    <w:p w14:paraId="549A6C9E" w14:textId="77777777" w:rsidR="000B7A98" w:rsidRDefault="000B7A98" w:rsidP="000B7A98">
      <w:pPr>
        <w:pStyle w:val="berschrift4"/>
      </w:pPr>
      <w:bookmarkStart w:id="24" w:name="_Toc97632567"/>
      <w:proofErr w:type="spellStart"/>
      <w:r>
        <w:t>Execution</w:t>
      </w:r>
      <w:proofErr w:type="spellEnd"/>
      <w:r>
        <w:t xml:space="preserve"> </w:t>
      </w:r>
      <w:proofErr w:type="spellStart"/>
      <w:r>
        <w:t>Policies</w:t>
      </w:r>
      <w:bookmarkEnd w:id="24"/>
      <w:proofErr w:type="spellEnd"/>
    </w:p>
    <w:p w14:paraId="4345DA77" w14:textId="5E080879" w:rsidR="000B7A98" w:rsidRDefault="000B7A98" w:rsidP="000B7A98">
      <w:pPr>
        <w:pStyle w:val="Textkrper"/>
      </w:pPr>
      <w:r>
        <w:t>Mit C++17 wurden mehrere Algorithmen der Standard Library mit sogenannten „</w:t>
      </w:r>
      <w:proofErr w:type="spellStart"/>
      <w:r>
        <w:t>execution</w:t>
      </w:r>
      <w:proofErr w:type="spellEnd"/>
      <w:r>
        <w:t xml:space="preserve"> </w:t>
      </w:r>
      <w:proofErr w:type="spellStart"/>
      <w:r>
        <w:t>policies</w:t>
      </w:r>
      <w:proofErr w:type="spellEnd"/>
      <w:r>
        <w:t>“ erweitert. Diese ermöglichen es Standard Algorithmen zu parallelisieren. Viele Algorithmen besitzen nun Überladungen, welche Objekte dieser „</w:t>
      </w:r>
      <w:proofErr w:type="spellStart"/>
      <w:r>
        <w:t>execution</w:t>
      </w:r>
      <w:proofErr w:type="spellEnd"/>
      <w:r>
        <w:t xml:space="preserve"> </w:t>
      </w:r>
      <w:proofErr w:type="spellStart"/>
      <w:r>
        <w:t>policies</w:t>
      </w:r>
      <w:proofErr w:type="spellEnd"/>
      <w:r>
        <w:t>“ akzeptieren.</w:t>
      </w:r>
    </w:p>
    <w:p w14:paraId="69DAE4BD" w14:textId="77777777" w:rsidR="000B7A98" w:rsidRDefault="000B7A98" w:rsidP="000B7A98">
      <w:pPr>
        <w:pStyle w:val="Textkrper"/>
      </w:pPr>
      <w:r>
        <w:t>Zu den „</w:t>
      </w:r>
      <w:proofErr w:type="spellStart"/>
      <w:r>
        <w:t>execution</w:t>
      </w:r>
      <w:proofErr w:type="spellEnd"/>
      <w:r>
        <w:t xml:space="preserve"> </w:t>
      </w:r>
      <w:proofErr w:type="spellStart"/>
      <w:r>
        <w:t>policies</w:t>
      </w:r>
      <w:proofErr w:type="spellEnd"/>
      <w:r>
        <w:t>“ gehören:</w:t>
      </w:r>
    </w:p>
    <w:p w14:paraId="0D861AE1" w14:textId="77777777" w:rsidR="000B7A98" w:rsidRDefault="000B7A98" w:rsidP="000B7A98">
      <w:pPr>
        <w:pStyle w:val="Textkrper"/>
        <w:numPr>
          <w:ilvl w:val="0"/>
          <w:numId w:val="12"/>
        </w:numPr>
      </w:pPr>
      <w:proofErr w:type="spellStart"/>
      <w:r>
        <w:t>sequenced_policy</w:t>
      </w:r>
      <w:proofErr w:type="spellEnd"/>
    </w:p>
    <w:p w14:paraId="6CC1D2A6" w14:textId="77777777" w:rsidR="000B7A98" w:rsidRDefault="000B7A98" w:rsidP="000B7A98">
      <w:pPr>
        <w:pStyle w:val="Textkrper"/>
        <w:numPr>
          <w:ilvl w:val="0"/>
          <w:numId w:val="12"/>
        </w:numPr>
      </w:pPr>
      <w:proofErr w:type="spellStart"/>
      <w:r>
        <w:t>parallel_policy</w:t>
      </w:r>
      <w:proofErr w:type="spellEnd"/>
    </w:p>
    <w:p w14:paraId="62BB0AE3" w14:textId="77777777" w:rsidR="000B7A98" w:rsidRDefault="000B7A98" w:rsidP="000B7A98">
      <w:pPr>
        <w:pStyle w:val="Textkrper"/>
        <w:numPr>
          <w:ilvl w:val="0"/>
          <w:numId w:val="12"/>
        </w:numPr>
      </w:pPr>
      <w:proofErr w:type="spellStart"/>
      <w:r>
        <w:t>parallel_unsequenced_policy</w:t>
      </w:r>
      <w:proofErr w:type="spellEnd"/>
    </w:p>
    <w:p w14:paraId="3C9D858D" w14:textId="16AC8F94" w:rsidR="000B7A98" w:rsidRPr="00DD4320" w:rsidRDefault="00065690" w:rsidP="000B7A98">
      <w:pPr>
        <w:pStyle w:val="Textkrper"/>
        <w:jc w:val="left"/>
        <w:rPr>
          <w:rFonts w:cs="Arial"/>
          <w:color w:val="000000"/>
          <w:lang w:val="en-US"/>
        </w:rPr>
      </w:pPr>
      <w:sdt>
        <w:sdtPr>
          <w:rPr>
            <w:rFonts w:cs="Arial"/>
            <w:color w:val="000000"/>
          </w:rPr>
          <w:alias w:val="To edit, see citavi.com/edit"/>
          <w:tag w:val="CitaviPlaceholder#fd6df97d-f68f-fa59-23c9-d65f8d004871"/>
          <w:id w:val="-565337590"/>
        </w:sdtPr>
        <w:sdtEndPr/>
        <w:sdtContent>
          <w:r w:rsidR="00EB3508" w:rsidRPr="00EB3508">
            <w:rPr>
              <w:rFonts w:cs="Arial"/>
              <w:color w:val="000000"/>
            </w:rPr>
            <w:fldChar w:fldCharType="begin"/>
          </w:r>
          <w:r w:rsidR="00EB3508" w:rsidRPr="00EB3508">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IsIlN0b3J5VHlwZSI6MSwiSWQiOiJmZDZkZjk3ZC1mNjhmLWZhNTktMjNjOS1kNjVmOGQwMDQ4NzEiLCJUYWciOiJDaXRhdmlQbGFjZWhvbGRlciNmZDZkZjk3ZC1mNjhmLWZhNTktMjNjOS1kNjVmOGQwMDQ4NzEiLCJUZXh0IjoiWzJdIiwiUGFnZUluUHVibGljYXRpb24iOjEsIlJlZmVyZW5jZUlkcyI6WyJjYzI0OWY5OC0yNWNiLTRkMWEtOWMwYi1lMDZkYTg3NjNhMGQiXSwiUGFyYWdyYXBoUmFuZ2VTdGFydCI6MTE0fQ==}</w:instrText>
          </w:r>
          <w:r w:rsidR="00EB3508" w:rsidRPr="00EB3508">
            <w:rPr>
              <w:rFonts w:cs="Arial"/>
              <w:color w:val="000000"/>
            </w:rPr>
            <w:fldChar w:fldCharType="separate"/>
          </w:r>
          <w:r w:rsidR="00EB3508" w:rsidRPr="00EB3508">
            <w:rPr>
              <w:rFonts w:cs="Arial"/>
              <w:color w:val="000000"/>
            </w:rPr>
            <w:t>[2]</w:t>
          </w:r>
          <w:r w:rsidR="00EB3508" w:rsidRPr="00EB3508">
            <w:rPr>
              <w:rFonts w:cs="Arial"/>
              <w:color w:val="000000"/>
            </w:rPr>
            <w:fldChar w:fldCharType="end"/>
          </w:r>
        </w:sdtContent>
      </w:sdt>
      <w:r w:rsidR="000B7A98" w:rsidRPr="00DD4320">
        <w:rPr>
          <w:rFonts w:cs="Arial"/>
          <w:color w:val="000000"/>
          <w:lang w:val="en-US"/>
        </w:rPr>
        <w:t xml:space="preserve"> </w:t>
      </w:r>
    </w:p>
    <w:p w14:paraId="021938F6" w14:textId="5C51972A" w:rsidR="000B7A98" w:rsidRDefault="000B7A98" w:rsidP="000B7A98">
      <w:pPr>
        <w:pStyle w:val="Textkrper"/>
        <w:rPr>
          <w:rFonts w:cs="Arial"/>
          <w:color w:val="000000"/>
        </w:rPr>
      </w:pPr>
      <w:r>
        <w:rPr>
          <w:rFonts w:cs="Arial"/>
          <w:color w:val="000000"/>
        </w:rPr>
        <w:t>Wird das Objekt „</w:t>
      </w:r>
      <w:proofErr w:type="spellStart"/>
      <w:r>
        <w:rPr>
          <w:rFonts w:cs="Arial"/>
          <w:color w:val="000000"/>
        </w:rPr>
        <w:t>seq</w:t>
      </w:r>
      <w:proofErr w:type="spellEnd"/>
      <w:r>
        <w:rPr>
          <w:rFonts w:cs="Arial"/>
          <w:color w:val="000000"/>
        </w:rPr>
        <w:t xml:space="preserve">“ der </w:t>
      </w:r>
      <w:proofErr w:type="spellStart"/>
      <w:r>
        <w:rPr>
          <w:rFonts w:cs="Arial"/>
          <w:color w:val="000000"/>
        </w:rPr>
        <w:t>sequenced_policy</w:t>
      </w:r>
      <w:proofErr w:type="spellEnd"/>
      <w:r>
        <w:rPr>
          <w:rFonts w:cs="Arial"/>
          <w:color w:val="000000"/>
        </w:rPr>
        <w:t xml:space="preserve"> Klasse als Parameter übergeben, wird die Funktion in richtiger Reihenfolge (sequenziell) ausgeführt. Dennoch darf der Compiler den Algorithmus parallelisieren, wenn dies für das Programm nicht sichtbar ist.</w:t>
      </w:r>
      <w:sdt>
        <w:sdtPr>
          <w:rPr>
            <w:rFonts w:cs="Arial"/>
            <w:color w:val="000000"/>
          </w:rPr>
          <w:alias w:val="To edit, see citavi.com/edit"/>
          <w:tag w:val="CitaviPlaceholder#5b0096b6-6512-0812-ae97-fa2f2f6858c8"/>
          <w:id w:val="-1998879230"/>
        </w:sdtPr>
        <w:sdtEndPr/>
        <w:sdtContent>
          <w:r w:rsidR="00EB3508" w:rsidRPr="00EB3508">
            <w:rPr>
              <w:rFonts w:cs="Arial"/>
              <w:color w:val="000000"/>
            </w:rPr>
            <w:fldChar w:fldCharType="begin"/>
          </w:r>
          <w:r w:rsidR="00EB3508" w:rsidRPr="00EB3508">
            <w:rPr>
              <w:rFonts w:cs="Arial"/>
              <w:color w:val="000000"/>
            </w:rPr>
            <w:instrText>ADDIN CitaviPlaceholder{eyJFbnRyaWVzIjpbeyJJZCI6ImVjY2YxOTZlLTQwM2MtYmFmMC1hMmZiLTcxMmFjMTRjZDhm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MywiU3RvcnlUeXBlIjoxLCJJZCI6IjViMDA5NmI2LTY1MTItMDgxMi1hZTk3LWZhMmYyZjY4NThjOCIsIlRhZyI6IkNpdGF2aVBsYWNlaG9sZGVyIzViMDA5NmI2LTY1MTItMDgxMi1hZTk3LWZhMmYyZjY4NThjOCIsIlRleHQiOiJbM10iLCJQYWdlSW5QdWJsaWNhdGlvbiI6MSwiUmVmZXJlbmNlSWRzIjpbIjhkZWY0NjhhLWI1YTYtNDAwZi05YjMzLWFjYmZmMDA0MTZhYSJdLCJQYXJhZ3JhcGhSYW5nZVN0YXJ0IjoxMTV9}</w:instrText>
          </w:r>
          <w:r w:rsidR="00EB3508" w:rsidRPr="00EB3508">
            <w:rPr>
              <w:rFonts w:cs="Arial"/>
              <w:color w:val="000000"/>
            </w:rPr>
            <w:fldChar w:fldCharType="separate"/>
          </w:r>
          <w:r w:rsidR="00EB3508" w:rsidRPr="00EB3508">
            <w:rPr>
              <w:rFonts w:cs="Arial"/>
              <w:color w:val="000000"/>
            </w:rPr>
            <w:t>[3]</w:t>
          </w:r>
          <w:r w:rsidR="00EB3508" w:rsidRPr="00EB3508">
            <w:rPr>
              <w:rFonts w:cs="Arial"/>
              <w:color w:val="000000"/>
            </w:rPr>
            <w:fldChar w:fldCharType="end"/>
          </w:r>
        </w:sdtContent>
      </w:sdt>
      <w:r w:rsidR="001A79D5">
        <w:rPr>
          <w:rFonts w:cs="Arial"/>
          <w:color w:val="000000"/>
        </w:rPr>
        <w:t xml:space="preserve"> </w:t>
      </w:r>
    </w:p>
    <w:p w14:paraId="1CAAD477" w14:textId="327D68CA" w:rsidR="000B7A98" w:rsidRDefault="000B7A98" w:rsidP="000B7A98">
      <w:pPr>
        <w:pStyle w:val="Textkrper"/>
        <w:rPr>
          <w:rFonts w:cs="Arial"/>
          <w:color w:val="000000"/>
        </w:rPr>
      </w:pPr>
      <w:r>
        <w:rPr>
          <w:rFonts w:cs="Arial"/>
          <w:color w:val="000000"/>
        </w:rPr>
        <w:t>B</w:t>
      </w:r>
      <w:r w:rsidRPr="00FD7B6A">
        <w:rPr>
          <w:rFonts w:cs="Arial"/>
          <w:color w:val="000000"/>
        </w:rPr>
        <w:t xml:space="preserve">eim übergeben des </w:t>
      </w:r>
      <w:r>
        <w:rPr>
          <w:rFonts w:cs="Arial"/>
          <w:color w:val="000000"/>
        </w:rPr>
        <w:t>„p</w:t>
      </w:r>
      <w:r w:rsidRPr="00FD7B6A">
        <w:rPr>
          <w:rFonts w:cs="Arial"/>
          <w:color w:val="000000"/>
        </w:rPr>
        <w:t>ar</w:t>
      </w:r>
      <w:r>
        <w:rPr>
          <w:rFonts w:cs="Arial"/>
          <w:color w:val="000000"/>
        </w:rPr>
        <w:t>“ O</w:t>
      </w:r>
      <w:r w:rsidRPr="00FD7B6A">
        <w:rPr>
          <w:rFonts w:cs="Arial"/>
          <w:color w:val="000000"/>
        </w:rPr>
        <w:t>bjekts</w:t>
      </w:r>
      <w:r>
        <w:rPr>
          <w:rFonts w:cs="Arial"/>
          <w:color w:val="000000"/>
        </w:rPr>
        <w:t xml:space="preserve"> der </w:t>
      </w:r>
      <w:proofErr w:type="spellStart"/>
      <w:r>
        <w:rPr>
          <w:rFonts w:cs="Arial"/>
          <w:color w:val="000000"/>
        </w:rPr>
        <w:t>parallel_policy</w:t>
      </w:r>
      <w:proofErr w:type="spellEnd"/>
      <w:r>
        <w:rPr>
          <w:rFonts w:cs="Arial"/>
          <w:color w:val="000000"/>
        </w:rPr>
        <w:t xml:space="preserve"> Klasse</w:t>
      </w:r>
      <w:r w:rsidRPr="00FD7B6A">
        <w:rPr>
          <w:rFonts w:cs="Arial"/>
          <w:color w:val="000000"/>
        </w:rPr>
        <w:t xml:space="preserve"> wird dem Algorithmus signalisiert, dass dieser die Ausführung auf mehrere Threads aufteilen darf. Dennoch werden die Operationen innerhalb eines Threads sequenziell abgearbeitet.</w:t>
      </w:r>
      <w:sdt>
        <w:sdtPr>
          <w:rPr>
            <w:rFonts w:cs="Arial"/>
            <w:color w:val="000000"/>
          </w:rPr>
          <w:alias w:val="To edit, see citavi.com/edit"/>
          <w:tag w:val="CitaviPlaceholder#382e842f-b527-15d4-9f7b-a6f4cd2d967d"/>
          <w:id w:val="-1409226376"/>
        </w:sdtPr>
        <w:sdtEndPr/>
        <w:sdtContent>
          <w:r w:rsidR="00EB3508" w:rsidRPr="00EB3508">
            <w:rPr>
              <w:rFonts w:cs="Arial"/>
              <w:color w:val="000000"/>
            </w:rPr>
            <w:fldChar w:fldCharType="begin"/>
          </w:r>
          <w:r w:rsidR="00EB3508" w:rsidRPr="00EB3508">
            <w:rPr>
              <w:rFonts w:cs="Arial"/>
              <w:color w:val="000000"/>
            </w:rPr>
            <w:instrText>ADDIN CitaviPlaceholder{eyJFbnRyaWVzIjpbeyJJZCI6ImVlODdmNmJjLTU5ZTktMjJlYi03MTM3LTA1MThhZjNjYjkzO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CwiU3RvcnlUeXBlIjoxLCJJZCI6IjM4MmU4NDJmLWI1MjctMTVkNC05ZjdiLWE2ZjRjZDJkOTY3ZCIsIlRhZyI6IkNpdGF2aVBsYWNlaG9sZGVyIzM4MmU4NDJmLWI1MjctMTVkNC05ZjdiLWE2ZjRjZDJkOTY3ZCIsIlRleHQiOiJbM10iLCJQYWdlSW5QdWJsaWNhdGlvbiI6MSwiUmVmZXJlbmNlSWRzIjpbIjhkZWY0NjhhLWI1YTYtNDAwZi05YjMzLWFjYmZmMDA0MTZhYSJdLCJQYXJhZ3JhcGhSYW5nZVN0YXJ0IjoxMTZ9}</w:instrText>
          </w:r>
          <w:r w:rsidR="00EB3508" w:rsidRPr="00EB3508">
            <w:rPr>
              <w:rFonts w:cs="Arial"/>
              <w:color w:val="000000"/>
            </w:rPr>
            <w:fldChar w:fldCharType="separate"/>
          </w:r>
          <w:r w:rsidR="00EB3508" w:rsidRPr="00EB3508">
            <w:rPr>
              <w:rFonts w:cs="Arial"/>
              <w:color w:val="000000"/>
            </w:rPr>
            <w:t>[3]</w:t>
          </w:r>
          <w:r w:rsidR="00EB3508" w:rsidRPr="00EB3508">
            <w:rPr>
              <w:rFonts w:cs="Arial"/>
              <w:color w:val="000000"/>
            </w:rPr>
            <w:fldChar w:fldCharType="end"/>
          </w:r>
        </w:sdtContent>
      </w:sdt>
      <w:r w:rsidR="001A79D5">
        <w:rPr>
          <w:rFonts w:cs="Arial"/>
          <w:color w:val="000000"/>
        </w:rPr>
        <w:t xml:space="preserve"> </w:t>
      </w:r>
    </w:p>
    <w:p w14:paraId="60A59B51" w14:textId="7440C665" w:rsidR="000B7A98" w:rsidRDefault="000B7A98" w:rsidP="000B7A98">
      <w:pPr>
        <w:pStyle w:val="Textkrper"/>
        <w:rPr>
          <w:rFonts w:cs="Arial"/>
          <w:color w:val="000000"/>
        </w:rPr>
      </w:pPr>
      <w:r>
        <w:rPr>
          <w:rFonts w:cs="Arial"/>
          <w:color w:val="000000"/>
        </w:rPr>
        <w:t>Wird das „</w:t>
      </w:r>
      <w:proofErr w:type="spellStart"/>
      <w:r>
        <w:rPr>
          <w:rFonts w:cs="Arial"/>
          <w:color w:val="000000"/>
        </w:rPr>
        <w:t>par_unseq</w:t>
      </w:r>
      <w:proofErr w:type="spellEnd"/>
      <w:r>
        <w:rPr>
          <w:rFonts w:cs="Arial"/>
          <w:color w:val="000000"/>
        </w:rPr>
        <w:t xml:space="preserve">“ Objekt der Klasse </w:t>
      </w:r>
      <w:proofErr w:type="spellStart"/>
      <w:r>
        <w:rPr>
          <w:rFonts w:cs="Arial"/>
          <w:color w:val="000000"/>
        </w:rPr>
        <w:t>parallel_unseq_policy</w:t>
      </w:r>
      <w:proofErr w:type="spellEnd"/>
      <w:r>
        <w:rPr>
          <w:rFonts w:cs="Arial"/>
          <w:color w:val="000000"/>
        </w:rPr>
        <w:t xml:space="preserve"> übergeben, wird die Ausführung auf mehrere Threads aufgeteilt und vektorisiert.</w:t>
      </w:r>
      <w:sdt>
        <w:sdtPr>
          <w:rPr>
            <w:rFonts w:cs="Arial"/>
            <w:color w:val="000000"/>
          </w:rPr>
          <w:alias w:val="To edit, see citavi.com/edit"/>
          <w:tag w:val="CitaviPlaceholder#829dd35e-e974-4045-4436-63146e1ac0de"/>
          <w:id w:val="1588498164"/>
        </w:sdtPr>
        <w:sdtEndPr/>
        <w:sdtContent>
          <w:r w:rsidR="00EB3508" w:rsidRPr="00EB3508">
            <w:rPr>
              <w:rFonts w:cs="Arial"/>
              <w:color w:val="000000"/>
            </w:rPr>
            <w:fldChar w:fldCharType="begin"/>
          </w:r>
          <w:r w:rsidR="00EB3508" w:rsidRPr="00EB3508">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SwiU3RvcnlUeXBlIjoxLCJJZCI6IjgyOWRkMzVlLWU5NzQtNDA0NS00NDM2LTYzMTQ2ZTFhYzBkZSIsIlRhZyI6IkNpdGF2aVBsYWNlaG9sZGVyIzgyOWRkMzVlLWU5NzQtNDA0NS00NDM2LTYzMTQ2ZTFhYzBkZSIsIlRleHQiOiJbM10iLCJQYWdlSW5QdWJsaWNhdGlvbiI6MSwiUmVmZXJlbmNlSWRzIjpbIjhkZWY0NjhhLWI1YTYtNDAwZi05YjMzLWFjYmZmMDA0MTZhYSJdLCJQYXJhZ3JhcGhSYW5nZVN0YXJ0IjoxMTd9}</w:instrText>
          </w:r>
          <w:r w:rsidR="00EB3508" w:rsidRPr="00EB3508">
            <w:rPr>
              <w:rFonts w:cs="Arial"/>
              <w:color w:val="000000"/>
            </w:rPr>
            <w:fldChar w:fldCharType="separate"/>
          </w:r>
          <w:r w:rsidR="00EB3508" w:rsidRPr="00EB3508">
            <w:rPr>
              <w:rFonts w:cs="Arial"/>
              <w:color w:val="000000"/>
            </w:rPr>
            <w:t>[3]</w:t>
          </w:r>
          <w:r w:rsidR="00EB3508" w:rsidRPr="00EB3508">
            <w:rPr>
              <w:rFonts w:cs="Arial"/>
              <w:color w:val="000000"/>
            </w:rPr>
            <w:fldChar w:fldCharType="end"/>
          </w:r>
        </w:sdtContent>
      </w:sdt>
    </w:p>
    <w:p w14:paraId="4C446B36" w14:textId="77777777" w:rsidR="000B7A98" w:rsidRDefault="000B7A98" w:rsidP="000B7A98">
      <w:pPr>
        <w:pStyle w:val="Textkrper"/>
        <w:rPr>
          <w:rFonts w:cs="Arial"/>
          <w:color w:val="000000"/>
        </w:rPr>
      </w:pPr>
    </w:p>
    <w:p w14:paraId="12A9C5D6" w14:textId="77777777" w:rsidR="000B7A98" w:rsidRPr="000B7A98" w:rsidRDefault="000B7A98" w:rsidP="000B7A98">
      <w:pPr>
        <w:pStyle w:val="Textkrper"/>
      </w:pPr>
    </w:p>
    <w:p w14:paraId="3DB6CA67" w14:textId="0C54A9ED" w:rsidR="007F2807" w:rsidRDefault="007F2807" w:rsidP="007F2807">
      <w:pPr>
        <w:pStyle w:val="berschrift4"/>
      </w:pPr>
      <w:bookmarkStart w:id="25" w:name="_Toc97632566"/>
      <w:r>
        <w:t xml:space="preserve">Standard </w:t>
      </w:r>
      <w:bookmarkEnd w:id="25"/>
      <w:r w:rsidR="005B3DC7">
        <w:t>Algorithmen</w:t>
      </w:r>
    </w:p>
    <w:p w14:paraId="107DDA92" w14:textId="5203116E" w:rsidR="000F752B" w:rsidRDefault="00692F8E" w:rsidP="00692F8E">
      <w:pPr>
        <w:pStyle w:val="Textkrper"/>
      </w:pPr>
      <w:r>
        <w:t xml:space="preserve">Die C++ </w:t>
      </w:r>
      <w:r w:rsidR="001D71A8">
        <w:t xml:space="preserve">Standard Template Library (STL) ist eine Menge von </w:t>
      </w:r>
      <w:r w:rsidR="00EC5750">
        <w:t>T</w:t>
      </w:r>
      <w:r w:rsidR="001D71A8">
        <w:t>emplate Klassen, welche häufig verwendete Programmier- und Datenstrukturen und Funktionen zur Verfügung stellt. Es ist eine Bibliothek von Klassen, Algorithmen und Iteratoren.</w:t>
      </w:r>
      <w:r w:rsidR="00383EB8" w:rsidRPr="00383EB8">
        <w:rPr>
          <w:rFonts w:cs="Arial"/>
          <w:color w:val="000000"/>
        </w:rPr>
        <w:t xml:space="preserve"> </w:t>
      </w:r>
      <w:sdt>
        <w:sdtPr>
          <w:rPr>
            <w:rFonts w:cs="Arial"/>
            <w:color w:val="000000"/>
          </w:rPr>
          <w:alias w:val="To edit, see citavi.com/edit"/>
          <w:tag w:val="CitaviPlaceholder#b18c5d0e-77ce-06a1-a5c5-034d2243df66"/>
          <w:id w:val="-1978984252"/>
        </w:sdtPr>
        <w:sdtEndPr/>
        <w:sdtContent>
          <w:r w:rsidR="00383EB8" w:rsidRPr="001A79D5">
            <w:rPr>
              <w:rFonts w:cs="Arial"/>
              <w:color w:val="000000"/>
            </w:rPr>
            <w:fldChar w:fldCharType="begin"/>
          </w:r>
          <w:r w:rsidR="00383EB8" w:rsidRPr="001A79D5">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0LCJTdG9yeVR5cGUiOjEsIklkIjoiYjE4YzVkMGUtNzdjZS0wNmExLWE1YzUtMDM0ZDIyNDNkZjY2IiwiVGFnIjoiQ2l0YXZpUGxhY2Vob2xkZXIjYjE4YzVkMGUtNzdjZS0wNmExLWE1YzUtMDM0ZDIyNDNkZjY2IiwiVGV4dCI6Ils0XSIsIlBhZ2VJblB1YmxpY2F0aW9uIjoxLCJSZWZlcmVuY2VJZHMiOlsiMTk2MmMwMjUtY2JmYS00MzI0LWIyODgtYjRjMTU5MjIyMzUwIl0sIlBhcmFncmFwaFJhbmdlU3RhcnQiOjEyMn0=}</w:instrText>
          </w:r>
          <w:r w:rsidR="00383EB8" w:rsidRPr="001A79D5">
            <w:rPr>
              <w:rFonts w:cs="Arial"/>
              <w:color w:val="000000"/>
            </w:rPr>
            <w:fldChar w:fldCharType="separate"/>
          </w:r>
          <w:r w:rsidR="00383EB8" w:rsidRPr="001A79D5">
            <w:rPr>
              <w:rFonts w:cs="Arial"/>
              <w:color w:val="000000"/>
            </w:rPr>
            <w:t>[4]</w:t>
          </w:r>
          <w:r w:rsidR="00383EB8" w:rsidRPr="001A79D5">
            <w:rPr>
              <w:rFonts w:cs="Arial"/>
              <w:color w:val="000000"/>
            </w:rPr>
            <w:fldChar w:fldCharType="end"/>
          </w:r>
        </w:sdtContent>
      </w:sdt>
    </w:p>
    <w:p w14:paraId="4FB0C302" w14:textId="51C46EBC" w:rsidR="00181874" w:rsidRDefault="000F752B" w:rsidP="00692F8E">
      <w:pPr>
        <w:pStyle w:val="Textkrper"/>
        <w:rPr>
          <w:rFonts w:cs="Arial"/>
          <w:color w:val="000000"/>
        </w:rPr>
      </w:pPr>
      <w:r>
        <w:t xml:space="preserve">Die Algorithmen der C++ STL sind Funktionen, die von der </w:t>
      </w:r>
      <w:proofErr w:type="spellStart"/>
      <w:r>
        <w:t>Algorithms</w:t>
      </w:r>
      <w:proofErr w:type="spellEnd"/>
      <w:r>
        <w:t xml:space="preserve"> </w:t>
      </w:r>
      <w:proofErr w:type="spellStart"/>
      <w:r>
        <w:t>library</w:t>
      </w:r>
      <w:proofErr w:type="spellEnd"/>
      <w:r>
        <w:t xml:space="preserve"> definiert werden. Diese</w:t>
      </w:r>
      <w:r w:rsidR="000E7A40">
        <w:t xml:space="preserve"> Funktionen agieren dann auf einem Bereich von </w:t>
      </w:r>
      <w:r w:rsidR="000E7A40">
        <w:lastRenderedPageBreak/>
        <w:t>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EndPr/>
        <w:sdtContent>
          <w:r w:rsidR="00EB3508" w:rsidRPr="00EB3508">
            <w:rPr>
              <w:rFonts w:cs="Arial"/>
              <w:color w:val="000000"/>
            </w:rPr>
            <w:fldChar w:fldCharType="begin"/>
          </w:r>
          <w:r w:rsidR="00EB3508" w:rsidRPr="00EB3508">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3LCJTdG9yeVR5cGUiOjEsIklkIjoiYjE4YzVkMGUtNzdjZS0wNmExLWE1YzUtMDM0ZDIyNDNkZjY2IiwiVGFnIjoiQ2l0YXZpUGxhY2Vob2xkZXIjYjE4YzVkMGUtNzdjZS0wNmExLWE1YzUtMDM0ZDIyNDNkZjY2IiwiVGV4dCI6Ils0XSIsIlBhZ2VJblB1YmxpY2F0aW9uIjoxLCJSZWZlcmVuY2VJZHMiOlsiMTk2MmMwMjUtY2JmYS00MzI0LWIyODgtYjRjMTU5MjIyMzUwIl0sIlBhcmFncmFwaFJhbmdlU3RhcnQiOjEyMn0=}</w:instrText>
          </w:r>
          <w:r w:rsidR="00EB3508" w:rsidRPr="00EB3508">
            <w:rPr>
              <w:rFonts w:cs="Arial"/>
              <w:color w:val="000000"/>
            </w:rPr>
            <w:fldChar w:fldCharType="separate"/>
          </w:r>
          <w:r w:rsidR="00EB3508" w:rsidRPr="00EB3508">
            <w:rPr>
              <w:rFonts w:cs="Arial"/>
              <w:color w:val="000000"/>
            </w:rPr>
            <w:t>[4]</w:t>
          </w:r>
          <w:r w:rsidR="00EB3508" w:rsidRPr="00EB3508">
            <w:rPr>
              <w:rFonts w:cs="Arial"/>
              <w:color w:val="000000"/>
            </w:rPr>
            <w:fldChar w:fldCharType="end"/>
          </w:r>
        </w:sdtContent>
      </w:sdt>
    </w:p>
    <w:p w14:paraId="410ED654" w14:textId="432A3DFC" w:rsidR="00660208" w:rsidRDefault="00545C32" w:rsidP="00692F8E">
      <w:pPr>
        <w:pStyle w:val="Textkrper"/>
        <w:rPr>
          <w:rFonts w:cs="Arial"/>
        </w:rPr>
      </w:pPr>
      <w:r>
        <w:rPr>
          <w:rFonts w:cs="Arial"/>
        </w:rPr>
        <w:t>Die Parallel STL ist ein kleiner Teil d</w:t>
      </w:r>
      <w:r w:rsidR="00660208">
        <w:rPr>
          <w:rFonts w:cs="Arial"/>
        </w:rPr>
        <w:t>ie</w:t>
      </w:r>
      <w:r>
        <w:rPr>
          <w:rFonts w:cs="Arial"/>
        </w:rPr>
        <w:t xml:space="preserve">ser </w:t>
      </w:r>
      <w:proofErr w:type="spellStart"/>
      <w:r>
        <w:rPr>
          <w:rFonts w:cs="Arial"/>
        </w:rPr>
        <w:t>Algorithms</w:t>
      </w:r>
      <w:proofErr w:type="spellEnd"/>
      <w:r>
        <w:rPr>
          <w:rFonts w:cs="Arial"/>
        </w:rPr>
        <w:t xml:space="preserve"> Library. Dieser mit C++17 dazugekommene Teil beinhaltet</w:t>
      </w:r>
      <w:r w:rsidR="00240ED0">
        <w:rPr>
          <w:rFonts w:cs="Arial"/>
        </w:rPr>
        <w:t xml:space="preserve"> </w:t>
      </w:r>
      <w:r w:rsidR="002578CF">
        <w:rPr>
          <w:rFonts w:cs="Arial"/>
        </w:rPr>
        <w:t xml:space="preserve">unteranderem </w:t>
      </w:r>
      <w:r w:rsidR="00240ED0">
        <w:rPr>
          <w:rFonts w:cs="Arial"/>
        </w:rPr>
        <w:t xml:space="preserve">die </w:t>
      </w:r>
      <w:r w:rsidR="00660208">
        <w:rPr>
          <w:rFonts w:cs="Arial"/>
        </w:rPr>
        <w:t>Algorithme</w:t>
      </w:r>
      <w:r w:rsidR="00240ED0">
        <w:rPr>
          <w:rFonts w:cs="Arial"/>
        </w:rPr>
        <w:t xml:space="preserve">n </w:t>
      </w:r>
      <w:r w:rsidR="00660208">
        <w:rPr>
          <w:rFonts w:cs="Arial"/>
        </w:rPr>
        <w:t>„</w:t>
      </w:r>
      <w:proofErr w:type="spellStart"/>
      <w:proofErr w:type="gramStart"/>
      <w:r w:rsidR="00660208">
        <w:rPr>
          <w:rFonts w:cs="Arial"/>
        </w:rPr>
        <w:t>std</w:t>
      </w:r>
      <w:proofErr w:type="spellEnd"/>
      <w:r w:rsidR="00660208">
        <w:rPr>
          <w:rFonts w:cs="Arial"/>
        </w:rPr>
        <w:t>::</w:t>
      </w:r>
      <w:proofErr w:type="spellStart"/>
      <w:proofErr w:type="gramEnd"/>
      <w:r w:rsidR="00660208">
        <w:rPr>
          <w:rFonts w:cs="Arial"/>
        </w:rPr>
        <w:t>for_each</w:t>
      </w:r>
      <w:proofErr w:type="spellEnd"/>
      <w:r w:rsidR="00660208">
        <w:rPr>
          <w:rFonts w:cs="Arial"/>
        </w:rPr>
        <w:t>“, „</w:t>
      </w:r>
      <w:proofErr w:type="spellStart"/>
      <w:r w:rsidR="00660208">
        <w:rPr>
          <w:rFonts w:cs="Arial"/>
        </w:rPr>
        <w:t>std</w:t>
      </w:r>
      <w:proofErr w:type="spellEnd"/>
      <w:r w:rsidR="00660208">
        <w:rPr>
          <w:rFonts w:cs="Arial"/>
        </w:rPr>
        <w:t>::</w:t>
      </w:r>
      <w:proofErr w:type="spellStart"/>
      <w:r w:rsidR="00660208">
        <w:rPr>
          <w:rFonts w:cs="Arial"/>
        </w:rPr>
        <w:t>for_each_n</w:t>
      </w:r>
      <w:proofErr w:type="spellEnd"/>
      <w:r w:rsidR="00660208">
        <w:rPr>
          <w:rFonts w:cs="Arial"/>
        </w:rPr>
        <w:t xml:space="preserve">“, </w:t>
      </w:r>
      <w:r w:rsidR="00687281">
        <w:rPr>
          <w:rFonts w:cs="Arial"/>
        </w:rPr>
        <w:t>„</w:t>
      </w:r>
      <w:proofErr w:type="spellStart"/>
      <w:r w:rsidR="00687281">
        <w:rPr>
          <w:rFonts w:cs="Arial"/>
        </w:rPr>
        <w:t>std</w:t>
      </w:r>
      <w:proofErr w:type="spellEnd"/>
      <w:r w:rsidR="00687281">
        <w:rPr>
          <w:rFonts w:cs="Arial"/>
        </w:rPr>
        <w:t>::</w:t>
      </w:r>
      <w:proofErr w:type="spellStart"/>
      <w:r w:rsidR="00687281">
        <w:rPr>
          <w:rFonts w:cs="Arial"/>
        </w:rPr>
        <w:t>transform</w:t>
      </w:r>
      <w:proofErr w:type="spellEnd"/>
      <w:r w:rsidR="00687281">
        <w:rPr>
          <w:rFonts w:cs="Arial"/>
        </w:rPr>
        <w:t>“ und „</w:t>
      </w:r>
      <w:proofErr w:type="spellStart"/>
      <w:r w:rsidR="00687281">
        <w:rPr>
          <w:rFonts w:cs="Arial"/>
        </w:rPr>
        <w:t>std</w:t>
      </w:r>
      <w:proofErr w:type="spellEnd"/>
      <w:r w:rsidR="00687281">
        <w:rPr>
          <w:rFonts w:cs="Arial"/>
        </w:rPr>
        <w:t>::</w:t>
      </w:r>
      <w:proofErr w:type="spellStart"/>
      <w:r w:rsidR="00687281">
        <w:rPr>
          <w:rFonts w:cs="Arial"/>
        </w:rPr>
        <w:t>transform_reduce</w:t>
      </w:r>
      <w:proofErr w:type="spellEnd"/>
      <w:r w:rsidR="00687281">
        <w:rPr>
          <w:rFonts w:cs="Arial"/>
        </w:rPr>
        <w:t>“</w:t>
      </w:r>
      <w:r w:rsidR="00240ED0">
        <w:rPr>
          <w:rFonts w:cs="Arial"/>
        </w:rPr>
        <w:t xml:space="preserve">, welche </w:t>
      </w:r>
      <w:r w:rsidR="000B7A98">
        <w:rPr>
          <w:rFonts w:cs="Arial"/>
        </w:rPr>
        <w:t xml:space="preserve">in dieser Arbeit </w:t>
      </w:r>
      <w:r w:rsidR="00240ED0">
        <w:rPr>
          <w:rFonts w:cs="Arial"/>
        </w:rPr>
        <w:t>behandelt werden.</w:t>
      </w:r>
    </w:p>
    <w:p w14:paraId="634AC5BC" w14:textId="24AD4A0A" w:rsidR="00687281" w:rsidRDefault="00026C10" w:rsidP="00026C10">
      <w:pPr>
        <w:pStyle w:val="Textkrper"/>
        <w:ind w:left="1"/>
        <w:rPr>
          <w:color w:val="000000" w:themeColor="text1"/>
        </w:rPr>
      </w:pPr>
      <w:r>
        <w:rPr>
          <w:rFonts w:cs="Arial"/>
        </w:rPr>
        <w:t xml:space="preserve">Um die Verwendung dieser Algorithmen darzustellen werden Anwendungsbeispiele gezeigt. Diese beinhalten </w:t>
      </w:r>
      <w:r w:rsidRPr="000307BB">
        <w:rPr>
          <w:color w:val="000000" w:themeColor="text1"/>
        </w:rPr>
        <w:t xml:space="preserve">Lambdaausdrücke, auch Lambdafunktionen genannt. Dies sind anonyme Funktionen welche nicht an einen Bezeichner gebunden sind. Sie eignen sich sehr gut </w:t>
      </w:r>
      <w:r>
        <w:rPr>
          <w:color w:val="000000" w:themeColor="text1"/>
        </w:rPr>
        <w:t xml:space="preserve">als Funktionen für die </w:t>
      </w:r>
      <w:r w:rsidRPr="000307BB">
        <w:rPr>
          <w:color w:val="000000" w:themeColor="text1"/>
        </w:rPr>
        <w:t>Parallel STL Algorithmen</w:t>
      </w:r>
      <w:r>
        <w:rPr>
          <w:color w:val="000000" w:themeColor="text1"/>
        </w:rPr>
        <w:t>.</w:t>
      </w:r>
    </w:p>
    <w:p w14:paraId="26FE3ACD" w14:textId="77777777" w:rsidR="00026C10" w:rsidRPr="00026C10" w:rsidRDefault="00026C10" w:rsidP="00026C10">
      <w:pPr>
        <w:pStyle w:val="Textkrper"/>
        <w:ind w:left="1"/>
        <w:rPr>
          <w:color w:val="000000" w:themeColor="text1"/>
        </w:rPr>
      </w:pPr>
    </w:p>
    <w:p w14:paraId="2B1AF43A" w14:textId="7125E728" w:rsidR="00E61444" w:rsidRPr="00DD4320" w:rsidRDefault="00D61D8A" w:rsidP="00E61444">
      <w:pPr>
        <w:pStyle w:val="berschrift7"/>
        <w:rPr>
          <w:lang w:val="en-US"/>
        </w:rPr>
      </w:pPr>
      <w:proofErr w:type="gramStart"/>
      <w:r w:rsidRPr="00DD4320">
        <w:rPr>
          <w:lang w:val="en-US"/>
        </w:rPr>
        <w:t>s</w:t>
      </w:r>
      <w:r w:rsidR="00AF40E2" w:rsidRPr="00DD4320">
        <w:rPr>
          <w:lang w:val="en-US"/>
        </w:rPr>
        <w:t>td::</w:t>
      </w:r>
      <w:proofErr w:type="spellStart"/>
      <w:proofErr w:type="gramEnd"/>
      <w:r w:rsidR="00AF40E2" w:rsidRPr="00DD4320">
        <w:rPr>
          <w:lang w:val="en-US"/>
        </w:rPr>
        <w:t>for_each</w:t>
      </w:r>
      <w:proofErr w:type="spellEnd"/>
      <w:r w:rsidR="00AF40E2" w:rsidRPr="00DD4320">
        <w:rPr>
          <w:lang w:val="en-US"/>
        </w:rPr>
        <w:t>, std::for:_</w:t>
      </w:r>
      <w:proofErr w:type="spellStart"/>
      <w:r w:rsidR="00AF40E2" w:rsidRPr="00DD4320">
        <w:rPr>
          <w:lang w:val="en-US"/>
        </w:rPr>
        <w:t>each_n</w:t>
      </w:r>
      <w:proofErr w:type="spellEnd"/>
    </w:p>
    <w:p w14:paraId="366148A2" w14:textId="32008F7B" w:rsidR="00F5291A" w:rsidRDefault="00232115" w:rsidP="00E61444">
      <w:pPr>
        <w:pStyle w:val="Textkrper"/>
      </w:pPr>
      <w:r>
        <w:t>De</w:t>
      </w:r>
      <w:r w:rsidR="00273F32">
        <w:t xml:space="preserve">r Algorithmus </w:t>
      </w:r>
      <w:r>
        <w:t>„</w:t>
      </w:r>
      <w:proofErr w:type="spellStart"/>
      <w:proofErr w:type="gramStart"/>
      <w:r w:rsidR="003C7C4B">
        <w:t>std</w:t>
      </w:r>
      <w:proofErr w:type="spellEnd"/>
      <w:r w:rsidR="003C7C4B">
        <w:t>::</w:t>
      </w:r>
      <w:proofErr w:type="spellStart"/>
      <w:proofErr w:type="gramEnd"/>
      <w:r>
        <w:t>for_each</w:t>
      </w:r>
      <w:proofErr w:type="spellEnd"/>
      <w:r>
        <w:t xml:space="preserve">“ </w:t>
      </w:r>
      <w:r w:rsidR="00240ED0">
        <w:t xml:space="preserve">wird verwendet um eine Funktion auf alle Elemente eines Bereichs anzuwenden. Er </w:t>
      </w:r>
      <w:r w:rsidR="00B74DAC">
        <w:t>besitzt</w:t>
      </w:r>
      <w:r>
        <w:t xml:space="preserve"> mehrere Interfaces</w:t>
      </w:r>
      <w:r w:rsidR="00240ED0">
        <w:t xml:space="preserve"> und d</w:t>
      </w:r>
      <w:r>
        <w:t>as für diese Arbeit wichtige Interface</w:t>
      </w:r>
      <w:r w:rsidR="00F5291A">
        <w:t xml:space="preserve"> ist in Codeausschnitt B.1 abgebildet.</w:t>
      </w:r>
    </w:p>
    <w:p w14:paraId="5A8D32E8" w14:textId="77777777" w:rsidR="00F5291A" w:rsidRPr="00E61444" w:rsidRDefault="00F5291A" w:rsidP="00E61444">
      <w:pPr>
        <w:pStyle w:val="Textkrper"/>
      </w:pPr>
    </w:p>
    <w:bookmarkStart w:id="26" w:name="_MON_1705910366"/>
    <w:bookmarkEnd w:id="26"/>
    <w:p w14:paraId="26B70B05" w14:textId="77777777" w:rsidR="00CC08FD" w:rsidRDefault="00273F32" w:rsidP="00CC08FD">
      <w:pPr>
        <w:keepNext/>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3" type="#_x0000_t75" style="width:431.95pt;height:57.6pt" o:ole="">
            <v:imagedata r:id="rId9" o:title=""/>
          </v:shape>
          <o:OLEObject Type="Embed" ProgID="Word.Document.12" ShapeID="_x0000_i1113" DrawAspect="Content" ObjectID="_1709712652" r:id="rId10">
            <o:FieldCodes>\s</o:FieldCodes>
          </o:OLEObject>
        </w:object>
      </w:r>
    </w:p>
    <w:p w14:paraId="7DF2E073" w14:textId="1AD14CA8" w:rsidR="00E61444" w:rsidRDefault="00CC08FD" w:rsidP="00650F14">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B</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1</w:t>
      </w:r>
      <w:r w:rsidR="00065690">
        <w:rPr>
          <w:noProof/>
        </w:rPr>
        <w:fldChar w:fldCharType="end"/>
      </w:r>
      <w:r w:rsidR="00650F14">
        <w:t>, eines der Interfaces von „</w:t>
      </w:r>
      <w:proofErr w:type="spellStart"/>
      <w:proofErr w:type="gramStart"/>
      <w:r w:rsidR="00650F14">
        <w:t>std</w:t>
      </w:r>
      <w:proofErr w:type="spellEnd"/>
      <w:r w:rsidR="00650F14">
        <w:t>::</w:t>
      </w:r>
      <w:proofErr w:type="spellStart"/>
      <w:proofErr w:type="gramEnd"/>
      <w:r w:rsidR="00650F14">
        <w:t>foreach</w:t>
      </w:r>
      <w:proofErr w:type="spellEnd"/>
      <w:r w:rsidR="00650F14">
        <w:t xml:space="preserve"> mit „</w:t>
      </w:r>
      <w:proofErr w:type="spellStart"/>
      <w:r w:rsidR="00650F14">
        <w:t>execution</w:t>
      </w:r>
      <w:proofErr w:type="spellEnd"/>
      <w:r w:rsidR="00650F14">
        <w:t xml:space="preserve"> </w:t>
      </w:r>
      <w:proofErr w:type="spellStart"/>
      <w:r w:rsidR="00650F14">
        <w:t>policy</w:t>
      </w:r>
      <w:proofErr w:type="spellEnd"/>
      <w:r w:rsidR="00650F14">
        <w:t>“</w:t>
      </w:r>
      <w:r w:rsidR="00F5291A">
        <w:t>.</w:t>
      </w:r>
    </w:p>
    <w:p w14:paraId="08E5B328" w14:textId="77777777" w:rsidR="00F5291A" w:rsidRPr="00F5291A" w:rsidRDefault="00F5291A" w:rsidP="00F5291A"/>
    <w:p w14:paraId="1CDDDC4D" w14:textId="1D6A1E10" w:rsidR="00C24F51" w:rsidRDefault="003C7C4B" w:rsidP="00E16D50">
      <w:pPr>
        <w:rPr>
          <w:rFonts w:cs="Arial"/>
        </w:rPr>
      </w:pPr>
      <w:r>
        <w:rPr>
          <w:rFonts w:cs="Arial"/>
        </w:rPr>
        <w:t>„</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w:t>
      </w:r>
      <w:r w:rsidR="00C62082">
        <w:rPr>
          <w:rFonts w:cs="Arial"/>
        </w:rPr>
        <w:t>akzeptiert als</w:t>
      </w:r>
      <w:r w:rsidR="00520211">
        <w:rPr>
          <w:rFonts w:cs="Arial"/>
        </w:rPr>
        <w:t xml:space="preserve"> ersten</w:t>
      </w:r>
      <w:r w:rsidR="00C62082">
        <w:rPr>
          <w:rFonts w:cs="Arial"/>
        </w:rPr>
        <w:t xml:space="preserve"> Parameter ein Objekt der Klasse „</w:t>
      </w:r>
      <w:proofErr w:type="spellStart"/>
      <w:r w:rsidR="00C62082">
        <w:rPr>
          <w:rFonts w:cs="Arial"/>
        </w:rPr>
        <w:t>ExecutionPolicy</w:t>
      </w:r>
      <w:proofErr w:type="spellEnd"/>
      <w:r w:rsidR="009D358A">
        <w:rPr>
          <w:rFonts w:cs="Arial"/>
        </w:rPr>
        <w:t>“ und kann somit parallelisiert werden.</w:t>
      </w:r>
      <w:r w:rsidR="00520211">
        <w:rPr>
          <w:rFonts w:cs="Arial"/>
        </w:rPr>
        <w:t xml:space="preserve"> Weitere akzeptierte Parameter sind Objekte der Klasse „</w:t>
      </w:r>
      <w:proofErr w:type="spellStart"/>
      <w:r w:rsidR="00520211">
        <w:rPr>
          <w:rFonts w:cs="Arial"/>
        </w:rPr>
        <w:t>ForwardIt</w:t>
      </w:r>
      <w:proofErr w:type="spellEnd"/>
      <w:r w:rsidR="00520211">
        <w:rPr>
          <w:rFonts w:cs="Arial"/>
        </w:rPr>
        <w:t>“. Hierbei handelt es sich um Iteratoren</w:t>
      </w:r>
      <w:r w:rsidR="00E16D50">
        <w:rPr>
          <w:rFonts w:cs="Arial"/>
        </w:rPr>
        <w:t xml:space="preserve"> die </w:t>
      </w:r>
      <w:r w:rsidR="00520211">
        <w:rPr>
          <w:rFonts w:cs="Arial"/>
        </w:rPr>
        <w:t>den Bereich der von „</w:t>
      </w:r>
      <w:proofErr w:type="spellStart"/>
      <w:proofErr w:type="gramStart"/>
      <w:r w:rsidR="00520211">
        <w:rPr>
          <w:rFonts w:cs="Arial"/>
        </w:rPr>
        <w:t>std</w:t>
      </w:r>
      <w:proofErr w:type="spellEnd"/>
      <w:r w:rsidR="00520211">
        <w:rPr>
          <w:rFonts w:cs="Arial"/>
        </w:rPr>
        <w:t>::</w:t>
      </w:r>
      <w:proofErr w:type="spellStart"/>
      <w:proofErr w:type="gramEnd"/>
      <w:r w:rsidR="00520211">
        <w:rPr>
          <w:rFonts w:cs="Arial"/>
        </w:rPr>
        <w:t>for_each</w:t>
      </w:r>
      <w:proofErr w:type="spellEnd"/>
      <w:r w:rsidR="00520211">
        <w:rPr>
          <w:rFonts w:cs="Arial"/>
        </w:rPr>
        <w:t xml:space="preserve">“ </w:t>
      </w:r>
      <w:r w:rsidR="00E16D50">
        <w:rPr>
          <w:rFonts w:cs="Arial"/>
        </w:rPr>
        <w:t>behandelt wird bestimmen</w:t>
      </w:r>
      <w:r w:rsidR="001975FE">
        <w:rPr>
          <w:rFonts w:cs="Arial"/>
        </w:rPr>
        <w:t xml:space="preserve">, indem </w:t>
      </w:r>
      <w:r w:rsidR="00B21D39">
        <w:rPr>
          <w:rFonts w:cs="Arial"/>
        </w:rPr>
        <w:t>ein Iterator für das erste und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EB3508" w:rsidRPr="00EB3508">
            <w:rPr>
              <w:rFonts w:cs="Arial"/>
              <w:color w:val="000000"/>
            </w:rPr>
            <w:fldChar w:fldCharType="begin"/>
          </w:r>
          <w:r w:rsidR="00EB3508" w:rsidRPr="00EB3508">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4LCJTdG9yeVR5cGUiOjEsIklkIjoiMTI0MjBlOGItMGQ5Yy02YjNlLWM1MjMtNzQzNzU3N2ExZGRiIiwiVGFnIjoiQ2l0YXZpUGxhY2Vob2xkZXIjMTI0MjBlOGItMGQ5Yy02YjNlLWM1MjMtNzQzNzU3N2ExZGRiIiwiVGV4dCI6Ils1XSIsIlBhZ2VJblB1YmxpY2F0aW9uIjoxLCJSZWZlcmVuY2VJZHMiOlsiOThjZjNkMDMtYTg3NC00YzY1LTk3MWYtZTNhYzBhMjFiMzIyIl0sIlBhcmFncmFwaFJhbmdlU3RhcnQiOjEzMn0=}</w:instrText>
          </w:r>
          <w:r w:rsidR="00EB3508" w:rsidRPr="00EB3508">
            <w:rPr>
              <w:rFonts w:cs="Arial"/>
              <w:color w:val="000000"/>
            </w:rPr>
            <w:fldChar w:fldCharType="separate"/>
          </w:r>
          <w:r w:rsidR="00EB3508" w:rsidRPr="00EB3508">
            <w:rPr>
              <w:rFonts w:cs="Arial"/>
              <w:color w:val="000000"/>
            </w:rPr>
            <w:t>[5]</w:t>
          </w:r>
          <w:r w:rsidR="00EB3508" w:rsidRPr="00EB3508">
            <w:rPr>
              <w:rFonts w:cs="Arial"/>
              <w:color w:val="000000"/>
            </w:rPr>
            <w:fldChar w:fldCharType="end"/>
          </w:r>
        </w:sdtContent>
      </w:sdt>
      <w:r w:rsidR="00C24F51">
        <w:rPr>
          <w:rFonts w:cs="Arial"/>
          <w:color w:val="000000"/>
        </w:rPr>
        <w:t xml:space="preserve"> </w:t>
      </w:r>
    </w:p>
    <w:p w14:paraId="582F2C32" w14:textId="0B67C182" w:rsidR="00E16D50" w:rsidRDefault="00E16D50" w:rsidP="00E16D50">
      <w:r>
        <w:rPr>
          <w:rFonts w:cs="Arial"/>
        </w:rPr>
        <w:lastRenderedPageBreak/>
        <w:t xml:space="preserve">Neben dem </w:t>
      </w:r>
      <w:r w:rsidR="00E53C48">
        <w:rPr>
          <w:rFonts w:cs="Arial"/>
        </w:rPr>
        <w:t>„</w:t>
      </w:r>
      <w:proofErr w:type="spellStart"/>
      <w:proofErr w:type="gramStart"/>
      <w:r w:rsidR="00E53C48">
        <w:rPr>
          <w:rFonts w:cs="Arial"/>
        </w:rPr>
        <w:t>std</w:t>
      </w:r>
      <w:proofErr w:type="spellEnd"/>
      <w:r w:rsidR="00E53C48">
        <w:rPr>
          <w:rFonts w:cs="Arial"/>
        </w:rPr>
        <w:t>::</w:t>
      </w:r>
      <w:proofErr w:type="spellStart"/>
      <w:proofErr w:type="gramEnd"/>
      <w:r w:rsidR="00E53C48">
        <w:rPr>
          <w:rFonts w:cs="Arial"/>
        </w:rPr>
        <w:t>for_each</w:t>
      </w:r>
      <w:proofErr w:type="spellEnd"/>
      <w:r w:rsidR="00E53C48">
        <w:rPr>
          <w:rFonts w:cs="Arial"/>
        </w:rPr>
        <w:t>“ Algorithmus, gibt es noch de</w:t>
      </w:r>
      <w:r w:rsidR="00752230">
        <w:rPr>
          <w:rFonts w:cs="Arial"/>
        </w:rPr>
        <w:t>m „</w:t>
      </w:r>
      <w:proofErr w:type="spellStart"/>
      <w:r w:rsidR="00752230">
        <w:rPr>
          <w:rFonts w:cs="Arial"/>
        </w:rPr>
        <w:t>std</w:t>
      </w:r>
      <w:proofErr w:type="spellEnd"/>
      <w:r w:rsidR="00752230">
        <w:rPr>
          <w:rFonts w:cs="Arial"/>
        </w:rPr>
        <w:t>::</w:t>
      </w:r>
      <w:proofErr w:type="spellStart"/>
      <w:r w:rsidR="00752230">
        <w:rPr>
          <w:rFonts w:cs="Arial"/>
        </w:rPr>
        <w:t>for_each</w:t>
      </w:r>
      <w:proofErr w:type="spellEnd"/>
      <w:r w:rsidR="00752230">
        <w:rPr>
          <w:rFonts w:cs="Arial"/>
        </w:rPr>
        <w:t xml:space="preserve">“ sehr ähnlichen Algorithmus </w:t>
      </w:r>
      <w:r w:rsidR="00E53C48">
        <w:rPr>
          <w:rFonts w:cs="Arial"/>
        </w:rPr>
        <w:t>„</w:t>
      </w:r>
      <w:proofErr w:type="spellStart"/>
      <w:r w:rsidR="00E53C48">
        <w:rPr>
          <w:rFonts w:cs="Arial"/>
        </w:rPr>
        <w:t>std</w:t>
      </w:r>
      <w:proofErr w:type="spellEnd"/>
      <w:r w:rsidR="00E53C48">
        <w:rPr>
          <w:rFonts w:cs="Arial"/>
        </w:rPr>
        <w:t>::</w:t>
      </w:r>
      <w:proofErr w:type="spellStart"/>
      <w:r w:rsidR="00E53C48">
        <w:rPr>
          <w:rFonts w:cs="Arial"/>
        </w:rPr>
        <w:t>for_each_n</w:t>
      </w:r>
      <w:proofErr w:type="spellEnd"/>
      <w:r w:rsidR="00E53C48">
        <w:rPr>
          <w:rFonts w:cs="Arial"/>
        </w:rPr>
        <w:t>“</w:t>
      </w:r>
      <w:r w:rsidR="001975FE">
        <w:rPr>
          <w:rFonts w:cs="Arial"/>
        </w:rPr>
        <w:t xml:space="preserve">. </w:t>
      </w:r>
      <w:r w:rsidR="001975FE">
        <w:t>Das für diese Arbeit wichtige Interfac</w:t>
      </w:r>
      <w:r w:rsidR="00F27AFB">
        <w:t>e wird von Codeausschnitt B.2 dargestellt.</w:t>
      </w:r>
    </w:p>
    <w:p w14:paraId="26775E83" w14:textId="77777777" w:rsidR="00F27AFB" w:rsidRDefault="00F27AFB" w:rsidP="00E16D50"/>
    <w:bookmarkStart w:id="27" w:name="_MON_1705913158"/>
    <w:bookmarkEnd w:id="27"/>
    <w:p w14:paraId="34DF06FA" w14:textId="6F5BD7DB" w:rsidR="00F5291A" w:rsidRDefault="00F27AFB" w:rsidP="00F5291A">
      <w:pPr>
        <w:keepNext/>
      </w:pPr>
      <w:r>
        <w:rPr>
          <w:rFonts w:cs="Arial"/>
        </w:rPr>
        <w:object w:dxaOrig="8277" w:dyaOrig="1360" w14:anchorId="348AFFB3">
          <v:shape id="_x0000_i1114" type="#_x0000_t75" style="width:413.85pt;height:68pt" o:ole="">
            <v:imagedata r:id="rId11" o:title=""/>
          </v:shape>
          <o:OLEObject Type="Embed" ProgID="Word.Document.12" ShapeID="_x0000_i1114" DrawAspect="Content" ObjectID="_1709712653" r:id="rId12">
            <o:FieldCodes>\s</o:FieldCodes>
          </o:OLEObject>
        </w:object>
      </w:r>
    </w:p>
    <w:p w14:paraId="15FAD8EB" w14:textId="356329A4" w:rsidR="00E16D50" w:rsidRDefault="00F5291A" w:rsidP="00F5291A">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B</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2</w:t>
      </w:r>
      <w:r w:rsidR="00065690">
        <w:rPr>
          <w:noProof/>
        </w:rPr>
        <w:fldChar w:fldCharType="end"/>
      </w:r>
      <w:r>
        <w:t>, eines der Interfaces von „</w:t>
      </w:r>
      <w:proofErr w:type="spellStart"/>
      <w:proofErr w:type="gramStart"/>
      <w:r>
        <w:t>std</w:t>
      </w:r>
      <w:proofErr w:type="spellEnd"/>
      <w:r>
        <w:t>::</w:t>
      </w:r>
      <w:proofErr w:type="spellStart"/>
      <w:proofErr w:type="gramEnd"/>
      <w:r>
        <w:t>for_each_n</w:t>
      </w:r>
      <w:proofErr w:type="spellEnd"/>
      <w:r>
        <w:t xml:space="preserve">“ </w:t>
      </w:r>
      <w:r w:rsidR="00F27AFB">
        <w:t>mit „</w:t>
      </w:r>
      <w:proofErr w:type="spellStart"/>
      <w:r w:rsidR="00F27AFB">
        <w:t>execution</w:t>
      </w:r>
      <w:proofErr w:type="spellEnd"/>
      <w:r w:rsidR="00F27AFB">
        <w:t xml:space="preserve"> </w:t>
      </w:r>
      <w:proofErr w:type="spellStart"/>
      <w:r w:rsidR="00F27AFB">
        <w:t>policy</w:t>
      </w:r>
      <w:proofErr w:type="spellEnd"/>
      <w:r w:rsidR="00F27AFB">
        <w:t>“.</w:t>
      </w:r>
    </w:p>
    <w:p w14:paraId="76C15D98" w14:textId="77777777" w:rsidR="00F27AFB" w:rsidRPr="00F27AFB" w:rsidRDefault="00F27AFB" w:rsidP="00F27AFB"/>
    <w:p w14:paraId="62BA7C30" w14:textId="23111A24" w:rsidR="003C7C4B" w:rsidRDefault="0076724A" w:rsidP="00306C6E">
      <w:pPr>
        <w:rPr>
          <w:rFonts w:cs="Arial"/>
          <w:color w:val="000000"/>
        </w:rPr>
      </w:pPr>
      <w:r>
        <w:rPr>
          <w:rFonts w:cs="Arial"/>
        </w:rPr>
        <w:t>Dieses</w:t>
      </w:r>
      <w:r w:rsidR="00F27AFB">
        <w:rPr>
          <w:rFonts w:cs="Arial"/>
        </w:rPr>
        <w:t xml:space="preserve"> Interface </w:t>
      </w:r>
      <w:r>
        <w:rPr>
          <w:rFonts w:cs="Arial"/>
        </w:rPr>
        <w:t>unterscheidet sich im Wesentlichen nicht besonders vom Interface von „</w:t>
      </w:r>
      <w:proofErr w:type="spellStart"/>
      <w:proofErr w:type="gramStart"/>
      <w:r>
        <w:rPr>
          <w:rFonts w:cs="Arial"/>
        </w:rPr>
        <w:t>std</w:t>
      </w:r>
      <w:proofErr w:type="spellEnd"/>
      <w:r>
        <w:rPr>
          <w:rFonts w:cs="Arial"/>
        </w:rPr>
        <w:t>::</w:t>
      </w:r>
      <w:proofErr w:type="spellStart"/>
      <w:proofErr w:type="gramEnd"/>
      <w:r>
        <w:rPr>
          <w:rFonts w:cs="Arial"/>
        </w:rPr>
        <w:t>for_each</w:t>
      </w:r>
      <w:proofErr w:type="spellEnd"/>
      <w:r>
        <w:rPr>
          <w:rFonts w:cs="Arial"/>
        </w:rPr>
        <w:t xml:space="preserve">“.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EB3508" w:rsidRPr="00EB3508">
            <w:rPr>
              <w:rFonts w:cs="Arial"/>
              <w:color w:val="000000"/>
            </w:rPr>
            <w:fldChar w:fldCharType="begin"/>
          </w:r>
          <w:r w:rsidR="00EB3508" w:rsidRPr="00EB3508">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5LCJTdG9yeVR5cGUiOjEsIklkIjoiYzdlNjAxNWItNTUxNC0xNDE5LTgyZmItYWNhYjQ3MGE3MTYxIiwiVGFnIjoiQ2l0YXZpUGxhY2Vob2xkZXIjYzdlNjAxNWItNTUxNC0xNDE5LTgyZmItYWNhYjQ3MGE3MTYxIiwiVGV4dCI6Ils2XSIsIlBhZ2VJblB1YmxpY2F0aW9uIjoxLCJSZWZlcmVuY2VJZHMiOlsiNDNlZjI3OGItZTg0YS00MGM3LWJkMzMtYTdmMTJmYTdhOGM1Il0sIlBhcmFncmFwaFJhbmdlU3RhcnQiOjEzOH0=}</w:instrText>
          </w:r>
          <w:r w:rsidR="00EB3508" w:rsidRPr="00EB3508">
            <w:rPr>
              <w:rFonts w:cs="Arial"/>
              <w:color w:val="000000"/>
            </w:rPr>
            <w:fldChar w:fldCharType="separate"/>
          </w:r>
          <w:r w:rsidR="00EB3508" w:rsidRPr="00EB3508">
            <w:rPr>
              <w:rFonts w:cs="Arial"/>
              <w:color w:val="000000"/>
            </w:rPr>
            <w:t>[6]</w:t>
          </w:r>
          <w:r w:rsidR="00EB3508" w:rsidRPr="00EB3508">
            <w:rPr>
              <w:rFonts w:cs="Arial"/>
              <w:color w:val="000000"/>
            </w:rPr>
            <w:fldChar w:fldCharType="end"/>
          </w:r>
        </w:sdtContent>
      </w:sdt>
    </w:p>
    <w:p w14:paraId="708623D6" w14:textId="0629AD50" w:rsidR="009A009A" w:rsidRPr="009A009A" w:rsidRDefault="00445989" w:rsidP="009A009A">
      <w:pPr>
        <w:rPr>
          <w:rFonts w:cs="Arial"/>
        </w:rPr>
      </w:pPr>
      <w:r>
        <w:rPr>
          <w:rFonts w:cs="Arial"/>
          <w:color w:val="000000"/>
        </w:rPr>
        <w:t xml:space="preserve">Als Anwendungsbeispiel, welches die Nutzung von </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for_each</w:t>
      </w:r>
      <w:proofErr w:type="spellEnd"/>
      <w:r>
        <w:rPr>
          <w:rFonts w:cs="Arial"/>
          <w:color w:val="000000"/>
        </w:rPr>
        <w:t xml:space="preserve"> verdeutlicht</w:t>
      </w:r>
      <w:r w:rsidR="009A009A">
        <w:rPr>
          <w:rFonts w:cs="Arial"/>
          <w:color w:val="000000"/>
        </w:rPr>
        <w:t xml:space="preserve">, wird eine Stencil Operation mit </w:t>
      </w:r>
      <w:proofErr w:type="spellStart"/>
      <w:r w:rsidR="009A009A">
        <w:rPr>
          <w:rFonts w:cs="Arial"/>
          <w:color w:val="000000"/>
        </w:rPr>
        <w:t>std</w:t>
      </w:r>
      <w:proofErr w:type="spellEnd"/>
      <w:r w:rsidR="009A009A">
        <w:rPr>
          <w:rFonts w:cs="Arial"/>
          <w:color w:val="000000"/>
        </w:rPr>
        <w:t>::</w:t>
      </w:r>
      <w:proofErr w:type="spellStart"/>
      <w:r w:rsidR="009A009A">
        <w:rPr>
          <w:rFonts w:cs="Arial"/>
          <w:color w:val="000000"/>
        </w:rPr>
        <w:t>for_each</w:t>
      </w:r>
      <w:proofErr w:type="spellEnd"/>
      <w:r w:rsidR="009A009A">
        <w:rPr>
          <w:rFonts w:cs="Arial"/>
          <w:color w:val="000000"/>
        </w:rPr>
        <w:t xml:space="preserve">“ implementiert. </w:t>
      </w:r>
      <w:r w:rsidR="009A009A">
        <w:t>Stencil Operationen brauchen meist Informationen zu benachbarten Werten in einem zweidimensionalen Array um Berechnungen durchzuführen oder Arraywerte miteinander zu vergleichen.</w:t>
      </w:r>
      <w:r w:rsidR="009A009A" w:rsidRPr="00C06751">
        <w:t xml:space="preserve"> </w:t>
      </w:r>
      <w:r w:rsidR="009A009A">
        <w:t>Werden Stencil Operationen mit einem Algorithmus der Parallel STL umgesetzt, kann folgendes Hindernis entstehen. Die verwendete Lambdafunktion besitzt nur eine Referenz auf das benutzte Element, aber hat keinerlei Informationen über die Position des Elements innerhalb des Bereichs. Somit können auch keine Informationen über benachbarte Elemente erhalten werden. Um dieses Hindernis zu umgehen muss mit Hilfe von Pointer Arithmetik der Index des Elements berechnet werden. Dieser kann dann verwendet werden um benachbarte Elemente zu adressieren.</w:t>
      </w:r>
    </w:p>
    <w:p w14:paraId="6519ACFF" w14:textId="77777777" w:rsidR="009A009A" w:rsidRDefault="009A009A" w:rsidP="009A009A">
      <w:pPr>
        <w:pStyle w:val="Textkrper"/>
        <w:ind w:left="1"/>
      </w:pPr>
      <w:r>
        <w:t>Die Verwendung einer Stencil Operation und die Umgehung eines solchen Hindernisses wird mit Hilfe von Codeausschnitt B.9 erläutert.</w:t>
      </w:r>
    </w:p>
    <w:bookmarkStart w:id="28" w:name="_MON_1706438123"/>
    <w:bookmarkEnd w:id="28"/>
    <w:p w14:paraId="250E8DFA" w14:textId="77777777" w:rsidR="009A009A" w:rsidRDefault="009A009A" w:rsidP="009A009A">
      <w:pPr>
        <w:pStyle w:val="Textkrper"/>
        <w:keepNext/>
        <w:ind w:left="1"/>
      </w:pPr>
      <w:r>
        <w:object w:dxaOrig="8277" w:dyaOrig="6904" w14:anchorId="666B980F">
          <v:shape id="_x0000_i1115" type="#_x0000_t75" style="width:413.85pt;height:345.2pt" o:ole="">
            <v:imagedata r:id="rId13" o:title=""/>
          </v:shape>
          <o:OLEObject Type="Embed" ProgID="Word.Document.12" ShapeID="_x0000_i1115" DrawAspect="Content" ObjectID="_1709712654" r:id="rId14">
            <o:FieldCodes>\s</o:FieldCodes>
          </o:OLEObject>
        </w:object>
      </w:r>
    </w:p>
    <w:p w14:paraId="3A697368" w14:textId="77777777" w:rsidR="009A009A" w:rsidRDefault="009A009A" w:rsidP="009A009A">
      <w:pPr>
        <w:pStyle w:val="Beschriftung"/>
        <w:ind w:hanging="880"/>
        <w:jc w:val="left"/>
      </w:pPr>
      <w:r>
        <w:t xml:space="preserve">Codeausschnitt </w:t>
      </w:r>
      <w:r>
        <w:fldChar w:fldCharType="begin"/>
      </w:r>
      <w:r>
        <w:instrText xml:space="preserve"> STYLEREF 1 \s </w:instrText>
      </w:r>
      <w:r>
        <w:fldChar w:fldCharType="separate"/>
      </w:r>
      <w:r>
        <w:rPr>
          <w:noProof/>
        </w:rPr>
        <w:t>B</w:t>
      </w:r>
      <w:r>
        <w:rPr>
          <w:noProof/>
        </w:rPr>
        <w:fldChar w:fldCharType="end"/>
      </w:r>
      <w:r>
        <w:t>.</w:t>
      </w:r>
      <w:r>
        <w:fldChar w:fldCharType="begin"/>
      </w:r>
      <w:r>
        <w:instrText xml:space="preserve"> SEQ Codeausschnitt \* ARABIC \s 1 </w:instrText>
      </w:r>
      <w:r>
        <w:fldChar w:fldCharType="separate"/>
      </w:r>
      <w:r>
        <w:rPr>
          <w:noProof/>
        </w:rPr>
        <w:t>9</w:t>
      </w:r>
      <w:r>
        <w:rPr>
          <w:noProof/>
        </w:rPr>
        <w:fldChar w:fldCharType="end"/>
      </w:r>
      <w:r>
        <w:t xml:space="preserve">, Beispielcode einer Stencil Operation mit </w:t>
      </w:r>
      <w:r>
        <w:tab/>
        <w:t>Parallel STL Algorithmus.</w:t>
      </w:r>
    </w:p>
    <w:p w14:paraId="7A7D3079" w14:textId="77777777" w:rsidR="009A009A" w:rsidRDefault="009A009A" w:rsidP="009A009A">
      <w:pPr>
        <w:pStyle w:val="Textkrper"/>
        <w:ind w:left="1"/>
      </w:pPr>
    </w:p>
    <w:p w14:paraId="2FB98E0A" w14:textId="77777777" w:rsidR="009A009A" w:rsidRDefault="009A009A" w:rsidP="009A009A">
      <w:pPr>
        <w:pStyle w:val="Textkrper"/>
        <w:ind w:left="1"/>
      </w:pPr>
      <w:r>
        <w:t xml:space="preserve">Bei diesem Beispiel handelt es sich um eine vereinfachte Implementierung von </w:t>
      </w:r>
      <w:proofErr w:type="spellStart"/>
      <w:r w:rsidRPr="00EE5ABE">
        <w:t>Conway's</w:t>
      </w:r>
      <w:proofErr w:type="spellEnd"/>
      <w:r w:rsidRPr="00EE5ABE">
        <w:t xml:space="preserve"> "Game </w:t>
      </w:r>
      <w:proofErr w:type="spellStart"/>
      <w:r w:rsidRPr="00EE5ABE">
        <w:t>of</w:t>
      </w:r>
      <w:proofErr w:type="spellEnd"/>
      <w:r w:rsidRPr="00EE5ABE">
        <w:t xml:space="preserve"> Life"</w:t>
      </w:r>
      <w:r>
        <w:t>.</w:t>
      </w:r>
    </w:p>
    <w:p w14:paraId="7C8AE7AD" w14:textId="77777777" w:rsidR="009A009A" w:rsidRDefault="009A009A" w:rsidP="009A009A">
      <w:pPr>
        <w:pStyle w:val="Textkrper"/>
        <w:ind w:left="1"/>
      </w:pPr>
      <w:r>
        <w:t>Hier werden für jede Zelle in einem Bereich entschieden, ob diese weiterhin existieren werden. Eine Zelle kann nur dann existieren, wenn sie mindestens 3 Zellen als direkte Nachtbaren hat. Zusätzlich werden Felder zu Zellen, wenn das Feld von 3 oder mehr Zellen umgeben ist. Um über den N x N großen Bereich „</w:t>
      </w:r>
      <w:proofErr w:type="spellStart"/>
      <w:r>
        <w:t>field</w:t>
      </w:r>
      <w:proofErr w:type="spellEnd"/>
      <w:r>
        <w:t>“ zu iterieren wird „</w:t>
      </w:r>
      <w:proofErr w:type="spellStart"/>
      <w:proofErr w:type="gramStart"/>
      <w:r>
        <w:t>std</w:t>
      </w:r>
      <w:proofErr w:type="spellEnd"/>
      <w:r>
        <w:t>::</w:t>
      </w:r>
      <w:proofErr w:type="spellStart"/>
      <w:proofErr w:type="gramEnd"/>
      <w:r>
        <w:t>for_each</w:t>
      </w:r>
      <w:proofErr w:type="spellEnd"/>
      <w:r>
        <w:t>“ verwendet.</w:t>
      </w:r>
    </w:p>
    <w:p w14:paraId="77E6D413" w14:textId="77777777" w:rsidR="009A009A" w:rsidRDefault="009A009A" w:rsidP="009A009A">
      <w:pPr>
        <w:pStyle w:val="Textkrper"/>
        <w:ind w:left="1"/>
      </w:pPr>
      <w:r>
        <w:t xml:space="preserve">In Zeile 3 des Beispiels findet die Berechnung des Indexes statt. Es wird die Adresse des Bereichs, welches gleichzeitig die Adresse des ersten Elements ist, von der Adresse des gerade verwendeten Elements subtrahiert. Als Ergebnis erhält man den Abstand des Elements zum ersten Element und somit den Index des Elements innerhalb des Bereichs.  </w:t>
      </w:r>
    </w:p>
    <w:p w14:paraId="73897B9C" w14:textId="3E552170" w:rsidR="00181874" w:rsidRDefault="009A009A" w:rsidP="005B0610">
      <w:pPr>
        <w:pStyle w:val="Textkrper"/>
      </w:pPr>
      <w:r>
        <w:lastRenderedPageBreak/>
        <w:t>Die eigentliche Stencil Operation findet in den Zeilen 12 – 15 statt. Hier werden die Werte benachbarter Zellen mit Hilfe des zuvor berechneten Index summiert.</w:t>
      </w:r>
    </w:p>
    <w:p w14:paraId="62F0A944" w14:textId="77777777" w:rsidR="005B0610" w:rsidRPr="005B0610" w:rsidRDefault="005B0610" w:rsidP="005B0610">
      <w:pPr>
        <w:pStyle w:val="Textkrper"/>
      </w:pPr>
    </w:p>
    <w:p w14:paraId="7B5A978F" w14:textId="147851B1" w:rsidR="00AF40E2" w:rsidRDefault="00181874" w:rsidP="00181874">
      <w:pPr>
        <w:pStyle w:val="berschrift7"/>
      </w:pPr>
      <w:proofErr w:type="spellStart"/>
      <w:proofErr w:type="gramStart"/>
      <w:r>
        <w:t>s</w:t>
      </w:r>
      <w:r w:rsidR="00AF40E2" w:rsidRPr="00181874">
        <w:t>td</w:t>
      </w:r>
      <w:proofErr w:type="spellEnd"/>
      <w:r w:rsidR="00AF40E2" w:rsidRPr="00181874">
        <w:t>::</w:t>
      </w:r>
      <w:proofErr w:type="spellStart"/>
      <w:proofErr w:type="gramEnd"/>
      <w:r w:rsidR="00AF40E2" w:rsidRPr="00181874">
        <w:t>transform</w:t>
      </w:r>
      <w:proofErr w:type="spellEnd"/>
    </w:p>
    <w:p w14:paraId="773F8766" w14:textId="3E878B99" w:rsidR="00DA17FB" w:rsidRDefault="00181874" w:rsidP="00181874">
      <w:pPr>
        <w:pStyle w:val="Textkrper"/>
      </w:pPr>
      <w:r>
        <w:t>Der Algorithmus „</w:t>
      </w:r>
      <w:proofErr w:type="spellStart"/>
      <w:proofErr w:type="gramStart"/>
      <w:r>
        <w:t>std</w:t>
      </w:r>
      <w:proofErr w:type="spellEnd"/>
      <w:r>
        <w:t>::</w:t>
      </w:r>
      <w:proofErr w:type="spellStart"/>
      <w:proofErr w:type="gramEnd"/>
      <w:r>
        <w:t>transform</w:t>
      </w:r>
      <w:proofErr w:type="spellEnd"/>
      <w:r>
        <w:t>“</w:t>
      </w:r>
      <w:r w:rsidR="005B710D">
        <w:t xml:space="preserve"> hat zwei Varianten. Die Erste </w:t>
      </w:r>
      <w:r w:rsidR="00621941">
        <w:t>appliziert eine einstellige Verknüpfung „</w:t>
      </w:r>
      <w:proofErr w:type="spellStart"/>
      <w:r w:rsidR="00621941">
        <w:t>unary_op</w:t>
      </w:r>
      <w:proofErr w:type="spellEnd"/>
      <w:r w:rsidR="00621941">
        <w:t>“ auf einen Bereich festgelegt durch die Iteratoren „first1“ und „last1“.</w:t>
      </w:r>
      <w:r w:rsidR="00FD531F">
        <w:t xml:space="preserve"> Das Ergebnis wir dann in eine</w:t>
      </w:r>
      <w:r w:rsidR="00752230">
        <w:t>m</w:t>
      </w:r>
      <w:r w:rsidR="00FD531F">
        <w:t xml:space="preserve"> Bereich gespeichert, der vom Iterator „</w:t>
      </w:r>
      <w:proofErr w:type="spellStart"/>
      <w:r w:rsidR="00FD531F">
        <w:t>d_first</w:t>
      </w:r>
      <w:proofErr w:type="spellEnd"/>
      <w:r w:rsidR="00FD531F">
        <w:t xml:space="preserve">“ bestimmt wird. </w:t>
      </w:r>
      <w:r w:rsidR="000D4340">
        <w:t>Grundsätzlich ähneln die akzeptierten Parameter von „</w:t>
      </w:r>
      <w:proofErr w:type="spellStart"/>
      <w:proofErr w:type="gramStart"/>
      <w:r w:rsidR="000D4340">
        <w:t>std</w:t>
      </w:r>
      <w:proofErr w:type="spellEnd"/>
      <w:r w:rsidR="000D4340">
        <w:t>::</w:t>
      </w:r>
      <w:proofErr w:type="spellStart"/>
      <w:proofErr w:type="gramEnd"/>
      <w:r w:rsidR="000D4340">
        <w:t>transform</w:t>
      </w:r>
      <w:proofErr w:type="spellEnd"/>
      <w:r w:rsidR="000D4340">
        <w:t>“ denen von „</w:t>
      </w:r>
      <w:proofErr w:type="spellStart"/>
      <w:r w:rsidR="000D4340">
        <w:t>std</w:t>
      </w:r>
      <w:proofErr w:type="spellEnd"/>
      <w:r w:rsidR="000D4340">
        <w:t>::</w:t>
      </w:r>
      <w:proofErr w:type="spellStart"/>
      <w:r w:rsidR="000D4340">
        <w:t>for_each</w:t>
      </w:r>
      <w:proofErr w:type="spellEnd"/>
      <w:r w:rsidR="000D4340">
        <w:t>“</w:t>
      </w:r>
      <w:r w:rsidR="00FD531F">
        <w:t>.</w:t>
      </w:r>
      <w:r w:rsidR="00D160AC">
        <w:t xml:space="preserve"> Im Gegensatz zu „</w:t>
      </w:r>
      <w:proofErr w:type="spellStart"/>
      <w:proofErr w:type="gramStart"/>
      <w:r w:rsidR="00D160AC">
        <w:t>std</w:t>
      </w:r>
      <w:proofErr w:type="spellEnd"/>
      <w:r w:rsidR="00D160AC">
        <w:t>::</w:t>
      </w:r>
      <w:proofErr w:type="spellStart"/>
      <w:proofErr w:type="gramEnd"/>
      <w:r w:rsidR="00D160AC">
        <w:t>for_each</w:t>
      </w:r>
      <w:proofErr w:type="spellEnd"/>
      <w:r w:rsidR="00D160AC">
        <w:t>“ garantiert „</w:t>
      </w:r>
      <w:proofErr w:type="spellStart"/>
      <w:r w:rsidR="00D160AC">
        <w:t>std</w:t>
      </w:r>
      <w:proofErr w:type="spellEnd"/>
      <w:r w:rsidR="00D160AC">
        <w:t>::</w:t>
      </w:r>
      <w:proofErr w:type="spellStart"/>
      <w:r w:rsidR="00D160AC">
        <w:t>transform</w:t>
      </w:r>
      <w:proofErr w:type="spellEnd"/>
      <w:r w:rsidR="00D160AC">
        <w:t>“ die Reihenfolge der Applizierung des Operators nicht.</w:t>
      </w:r>
      <w:r w:rsidR="00DA17FB">
        <w:t xml:space="preserve"> Das wichtigste </w:t>
      </w:r>
      <w:r w:rsidR="00FD531F">
        <w:t>Interface</w:t>
      </w:r>
      <w:r w:rsidR="00DA17FB">
        <w:t xml:space="preserve"> von </w:t>
      </w:r>
      <w:r w:rsidR="00DB2A14">
        <w:t>„</w:t>
      </w:r>
      <w:proofErr w:type="spellStart"/>
      <w:proofErr w:type="gramStart"/>
      <w:r w:rsidR="00DB2A14">
        <w:t>std</w:t>
      </w:r>
      <w:proofErr w:type="spellEnd"/>
      <w:r w:rsidR="00DB2A14">
        <w:t>::</w:t>
      </w:r>
      <w:proofErr w:type="spellStart"/>
      <w:proofErr w:type="gramEnd"/>
      <w:r w:rsidR="00DB2A14">
        <w:t>transform</w:t>
      </w:r>
      <w:proofErr w:type="spellEnd"/>
      <w:r w:rsidR="00DB2A14">
        <w:t>“</w:t>
      </w:r>
      <w:r w:rsidR="00FD531F">
        <w:t xml:space="preserve"> </w:t>
      </w:r>
      <w:r w:rsidR="00DA17FB">
        <w:t>ist in Codeaus</w:t>
      </w:r>
      <w:r w:rsidR="005B0610">
        <w:t>s</w:t>
      </w:r>
      <w:r w:rsidR="00DA17FB">
        <w:t>chnitt B.3 abgebildet.</w:t>
      </w:r>
    </w:p>
    <w:p w14:paraId="24B5D73A" w14:textId="77777777" w:rsidR="00DA17FB" w:rsidRDefault="00DA17FB" w:rsidP="00181874">
      <w:pPr>
        <w:pStyle w:val="Textkrper"/>
      </w:pPr>
    </w:p>
    <w:bookmarkStart w:id="29" w:name="_MON_1705918824"/>
    <w:bookmarkEnd w:id="29"/>
    <w:p w14:paraId="3980402F" w14:textId="77777777" w:rsidR="00F27AFB" w:rsidRDefault="00F27AFB" w:rsidP="00F27AFB">
      <w:pPr>
        <w:pStyle w:val="Textkrper"/>
        <w:keepNext/>
      </w:pPr>
      <w:r>
        <w:object w:dxaOrig="8277" w:dyaOrig="2450" w14:anchorId="2E9265A6">
          <v:shape id="_x0000_i1116" type="#_x0000_t75" style="width:413.85pt;height:122.5pt" o:ole="">
            <v:imagedata r:id="rId15" o:title=""/>
          </v:shape>
          <o:OLEObject Type="Embed" ProgID="Word.Document.12" ShapeID="_x0000_i1116" DrawAspect="Content" ObjectID="_1709712655" r:id="rId16">
            <o:FieldCodes>\s</o:FieldCodes>
          </o:OLEObject>
        </w:object>
      </w:r>
    </w:p>
    <w:p w14:paraId="5BCE018C" w14:textId="5A2292F2" w:rsidR="00390C7E" w:rsidRDefault="00F27AFB" w:rsidP="00DA17FB">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B</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3</w:t>
      </w:r>
      <w:r w:rsidR="00065690">
        <w:rPr>
          <w:noProof/>
        </w:rPr>
        <w:fldChar w:fldCharType="end"/>
      </w:r>
      <w:r>
        <w:t>, ein Interface von „</w:t>
      </w:r>
      <w:proofErr w:type="spellStart"/>
      <w:proofErr w:type="gramStart"/>
      <w:r>
        <w:t>std</w:t>
      </w:r>
      <w:proofErr w:type="spellEnd"/>
      <w:r>
        <w:t>::</w:t>
      </w:r>
      <w:proofErr w:type="spellStart"/>
      <w:proofErr w:type="gramEnd"/>
      <w:r>
        <w:t>transform</w:t>
      </w:r>
      <w:proofErr w:type="spellEnd"/>
      <w:r>
        <w:t>“ mit „</w:t>
      </w:r>
      <w:proofErr w:type="spellStart"/>
      <w:r>
        <w:t>execution</w:t>
      </w:r>
      <w:proofErr w:type="spellEnd"/>
      <w:r>
        <w:t xml:space="preserve"> </w:t>
      </w:r>
      <w:proofErr w:type="spellStart"/>
      <w:r>
        <w:t>policy</w:t>
      </w:r>
      <w:proofErr w:type="spellEnd"/>
      <w:r>
        <w:t>“.</w:t>
      </w:r>
    </w:p>
    <w:p w14:paraId="356C6AF5" w14:textId="77777777" w:rsidR="00DA17FB" w:rsidRPr="00DA17FB" w:rsidRDefault="00DA17FB" w:rsidP="00DA17FB"/>
    <w:p w14:paraId="79F7FE89" w14:textId="53033EA8" w:rsidR="00AE66E7" w:rsidRDefault="005B710D" w:rsidP="00181874">
      <w:pPr>
        <w:pStyle w:val="Textkrper"/>
      </w:pPr>
      <w:r>
        <w:t xml:space="preserve">Die zweite Variante ähnelt der erste, aber ihr </w:t>
      </w:r>
      <w:r w:rsidR="006F7D49">
        <w:t>Interface</w:t>
      </w:r>
      <w:r>
        <w:t xml:space="preserve"> </w:t>
      </w:r>
      <w:r w:rsidR="006F7D49">
        <w:t>ermöglicht</w:t>
      </w:r>
      <w:r>
        <w:t xml:space="preserve"> es </w:t>
      </w:r>
      <w:r w:rsidR="006F7D49">
        <w:t>zwei Eingangsbereiche anzugeben.</w:t>
      </w:r>
      <w:r>
        <w:t xml:space="preserve"> Dies wird möglich gemacht indem das Interface </w:t>
      </w:r>
      <w:r w:rsidR="006F7D49">
        <w:t>ein</w:t>
      </w:r>
      <w:r>
        <w:t>en</w:t>
      </w:r>
      <w:r w:rsidR="006F7D49">
        <w:t xml:space="preserve"> </w:t>
      </w:r>
      <w:r w:rsidR="005B0610">
        <w:t>weiteren</w:t>
      </w:r>
      <w:r w:rsidR="006F7D49">
        <w:t xml:space="preserve"> Parameter „first2“ akzeptiert. Dieser Iterator bestimmt den </w:t>
      </w:r>
      <w:r w:rsidR="00496B76">
        <w:t xml:space="preserve">Anfang des zweiten Eingangsbereichs. Hierbei wird die Größe des Bereichs vom ersten Eingangsbereich abgeleitet. Der zweite Aspekt ist der </w:t>
      </w:r>
      <w:r w:rsidR="00FF11D7">
        <w:t>applizierte</w:t>
      </w:r>
      <w:r w:rsidR="00496B76">
        <w:t xml:space="preserve"> Operator. In diesem Interface wird eine binäre Verknüpfung angewendet</w:t>
      </w:r>
      <w:r w:rsidR="00FF11D7">
        <w:t>, welche die Elemente der beiden Eingangsbereiche verknüpft</w:t>
      </w:r>
      <w:r w:rsidR="00496B76">
        <w:t>.</w:t>
      </w:r>
      <w:r w:rsidR="00167A44">
        <w:t xml:space="preserve"> Dieses Interface ist in </w:t>
      </w:r>
      <w:proofErr w:type="spellStart"/>
      <w:r w:rsidR="00167A44">
        <w:t>Codeauschnitt</w:t>
      </w:r>
      <w:proofErr w:type="spellEnd"/>
      <w:r w:rsidR="00167A44">
        <w:t xml:space="preserve"> B.4 </w:t>
      </w:r>
      <w:r w:rsidR="00806152">
        <w:t>zu sehen.</w:t>
      </w:r>
    </w:p>
    <w:p w14:paraId="6245FF1C" w14:textId="77777777" w:rsidR="00806152" w:rsidRDefault="00806152" w:rsidP="00181874">
      <w:pPr>
        <w:pStyle w:val="Textkrper"/>
      </w:pPr>
    </w:p>
    <w:bookmarkStart w:id="30" w:name="_MON_1705916908"/>
    <w:bookmarkEnd w:id="30"/>
    <w:p w14:paraId="44012DFC" w14:textId="77777777" w:rsidR="00DA17FB" w:rsidRDefault="00F27AFB" w:rsidP="00DA17FB">
      <w:pPr>
        <w:pStyle w:val="Textkrper"/>
        <w:keepNext/>
      </w:pPr>
      <w:r>
        <w:object w:dxaOrig="8277" w:dyaOrig="3020" w14:anchorId="40737C2D">
          <v:shape id="_x0000_i1117" type="#_x0000_t75" style="width:413.85pt;height:151pt" o:ole="">
            <v:imagedata r:id="rId17" o:title=""/>
          </v:shape>
          <o:OLEObject Type="Embed" ProgID="Word.Document.12" ShapeID="_x0000_i1117" DrawAspect="Content" ObjectID="_1709712656" r:id="rId18">
            <o:FieldCodes>\s</o:FieldCodes>
          </o:OLEObject>
        </w:object>
      </w:r>
    </w:p>
    <w:p w14:paraId="6D67508D" w14:textId="3439FE47" w:rsidR="00C24F51" w:rsidRDefault="00DA17FB" w:rsidP="00DA17FB">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B</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4</w:t>
      </w:r>
      <w:r w:rsidR="00065690">
        <w:rPr>
          <w:noProof/>
        </w:rPr>
        <w:fldChar w:fldCharType="end"/>
      </w:r>
      <w:r>
        <w:t>, ein Interface von „</w:t>
      </w:r>
      <w:proofErr w:type="spellStart"/>
      <w:proofErr w:type="gramStart"/>
      <w:r>
        <w:t>std</w:t>
      </w:r>
      <w:proofErr w:type="spellEnd"/>
      <w:r>
        <w:t>::</w:t>
      </w:r>
      <w:proofErr w:type="spellStart"/>
      <w:proofErr w:type="gramEnd"/>
      <w:r>
        <w:t>transform</w:t>
      </w:r>
      <w:proofErr w:type="spellEnd"/>
      <w:r>
        <w:t>“ mit „</w:t>
      </w:r>
      <w:proofErr w:type="spellStart"/>
      <w:r>
        <w:t>execution</w:t>
      </w:r>
      <w:proofErr w:type="spellEnd"/>
      <w:r>
        <w:t xml:space="preserve"> </w:t>
      </w:r>
      <w:proofErr w:type="spellStart"/>
      <w:r>
        <w:t>policy</w:t>
      </w:r>
      <w:proofErr w:type="spellEnd"/>
      <w:r>
        <w:t>“ und einem weiteren Iterator.</w:t>
      </w:r>
    </w:p>
    <w:p w14:paraId="672AD2C0" w14:textId="77777777" w:rsidR="00DA17FB" w:rsidRPr="00DA17FB" w:rsidRDefault="00DA17FB" w:rsidP="00DA17FB"/>
    <w:p w14:paraId="415D9122" w14:textId="032786FE" w:rsidR="00DA17FB" w:rsidRDefault="00AE66E7" w:rsidP="00181874">
      <w:pPr>
        <w:pStyle w:val="Textkrper"/>
        <w:rPr>
          <w:rFonts w:cs="Arial"/>
          <w:color w:val="000000"/>
        </w:rPr>
      </w:pPr>
      <w:r>
        <w:t>Bei „</w:t>
      </w:r>
      <w:proofErr w:type="spellStart"/>
      <w:proofErr w:type="gramStart"/>
      <w:r>
        <w:t>std</w:t>
      </w:r>
      <w:proofErr w:type="spellEnd"/>
      <w:r>
        <w:t>::</w:t>
      </w:r>
      <w:proofErr w:type="spellStart"/>
      <w:proofErr w:type="gramEnd"/>
      <w:r>
        <w:t>transform</w:t>
      </w:r>
      <w:proofErr w:type="spellEnd"/>
      <w:r>
        <w:t>“ ist zu beachten, dass die Reihenfolge der Operationen nicht garantiert ist. Möchte man die Reihenfolge der Operationen garantiert haben, sollte „</w:t>
      </w:r>
      <w:proofErr w:type="spellStart"/>
      <w:proofErr w:type="gramStart"/>
      <w:r>
        <w:t>std</w:t>
      </w:r>
      <w:proofErr w:type="spellEnd"/>
      <w:r>
        <w:t>::</w:t>
      </w:r>
      <w:proofErr w:type="spellStart"/>
      <w:proofErr w:type="gramEnd"/>
      <w:r>
        <w:t>for_each</w:t>
      </w:r>
      <w:proofErr w:type="spellEnd"/>
      <w:r>
        <w:t>“ stattdessen verwendete werden.</w:t>
      </w:r>
      <w:r w:rsidR="00DA17FB">
        <w:t xml:space="preserve"> </w:t>
      </w:r>
      <w:sdt>
        <w:sdtPr>
          <w:rPr>
            <w:rFonts w:cs="Arial"/>
            <w:color w:val="000000"/>
          </w:rPr>
          <w:alias w:val="To edit, see citavi.com/edit"/>
          <w:tag w:val="CitaviPlaceholder#9584c00a-fe43-badf-c710-9fdde5d5f0aa"/>
          <w:id w:val="881755191"/>
        </w:sdtPr>
        <w:sdtEndPr/>
        <w:sdtContent>
          <w:r w:rsidR="00EB3508" w:rsidRPr="00EB3508">
            <w:rPr>
              <w:rFonts w:cs="Arial"/>
              <w:color w:val="000000"/>
            </w:rPr>
            <w:fldChar w:fldCharType="begin"/>
          </w:r>
          <w:r w:rsidR="00EB3508" w:rsidRPr="00EB3508">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EwLCJTdG9yeVR5cGUiOjEsIklkIjoiOTU4NGMwMGEtZmU0My1iYWRmLWM3MTAtOWZkZGU1ZDVmMGFhIiwiVGFnIjoiQ2l0YXZpUGxhY2Vob2xkZXIjOTU4NGMwMGEtZmU0My1iYWRmLWM3MTAtOWZkZGU1ZDVmMGFhIiwiVGV4dCI6Ils3XSIsIlBhZ2VJblB1YmxpY2F0aW9uIjoxLCJSZWZlcmVuY2VJZHMiOlsiMDAwY2UzODQtMDMxNy00NzVlLTgyZjctZTdkYTI5OWRmODhhIl0sIlBhcmFncmFwaFJhbmdlU3RhcnQiOjE2MH0=}</w:instrText>
          </w:r>
          <w:r w:rsidR="00EB3508" w:rsidRPr="00EB3508">
            <w:rPr>
              <w:rFonts w:cs="Arial"/>
              <w:color w:val="000000"/>
            </w:rPr>
            <w:fldChar w:fldCharType="separate"/>
          </w:r>
          <w:r w:rsidR="00EB3508" w:rsidRPr="00EB3508">
            <w:rPr>
              <w:rFonts w:cs="Arial"/>
              <w:color w:val="000000"/>
            </w:rPr>
            <w:t>[7]</w:t>
          </w:r>
          <w:r w:rsidR="00EB3508" w:rsidRPr="00EB3508">
            <w:rPr>
              <w:rFonts w:cs="Arial"/>
              <w:color w:val="000000"/>
            </w:rPr>
            <w:fldChar w:fldCharType="end"/>
          </w:r>
        </w:sdtContent>
      </w:sdt>
    </w:p>
    <w:p w14:paraId="1EFCF211" w14:textId="416FE30D" w:rsidR="005B0610" w:rsidRPr="005B0610" w:rsidRDefault="005B710D" w:rsidP="005B0610">
      <w:pPr>
        <w:pStyle w:val="Textkrper"/>
        <w:rPr>
          <w:rFonts w:cs="Arial"/>
          <w:color w:val="000000"/>
        </w:rPr>
      </w:pPr>
      <w:r>
        <w:rPr>
          <w:rFonts w:cs="Arial"/>
          <w:color w:val="000000"/>
        </w:rPr>
        <w:t>Um die Verwendung von „</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transform</w:t>
      </w:r>
      <w:proofErr w:type="spellEnd"/>
      <w:r>
        <w:rPr>
          <w:rFonts w:cs="Arial"/>
          <w:color w:val="000000"/>
        </w:rPr>
        <w:t xml:space="preserve">“ zu verdeutlichen wird </w:t>
      </w:r>
      <w:r w:rsidR="005B0610">
        <w:rPr>
          <w:rFonts w:cs="Arial"/>
          <w:color w:val="000000"/>
        </w:rPr>
        <w:t xml:space="preserve">in einem Beispiel </w:t>
      </w:r>
      <w:r>
        <w:rPr>
          <w:rFonts w:cs="Arial"/>
          <w:color w:val="000000"/>
        </w:rPr>
        <w:t xml:space="preserve">die </w:t>
      </w:r>
      <w:r w:rsidR="005B0610">
        <w:rPr>
          <w:rFonts w:cs="Arial"/>
          <w:color w:val="000000"/>
        </w:rPr>
        <w:t xml:space="preserve">Helligkeit eines Graustufenbildes mit Hilfe von </w:t>
      </w:r>
      <w:proofErr w:type="spellStart"/>
      <w:r w:rsidR="005B0610">
        <w:rPr>
          <w:rFonts w:cs="Arial"/>
          <w:color w:val="000000"/>
        </w:rPr>
        <w:t>std</w:t>
      </w:r>
      <w:proofErr w:type="spellEnd"/>
      <w:r w:rsidR="005B0610">
        <w:rPr>
          <w:rFonts w:cs="Arial"/>
          <w:color w:val="000000"/>
        </w:rPr>
        <w:t>::</w:t>
      </w:r>
      <w:proofErr w:type="spellStart"/>
      <w:r w:rsidR="005B0610">
        <w:rPr>
          <w:rFonts w:cs="Arial"/>
          <w:color w:val="000000"/>
        </w:rPr>
        <w:t>transform</w:t>
      </w:r>
      <w:proofErr w:type="spellEnd"/>
      <w:r w:rsidR="005B0610">
        <w:rPr>
          <w:rFonts w:cs="Arial"/>
          <w:color w:val="000000"/>
        </w:rPr>
        <w:t xml:space="preserve"> geändert. </w:t>
      </w:r>
      <w:r w:rsidR="005B0610">
        <w:t>Soll die Helligkeit eines Bildes geändert werden, so muss jeder Pixelwert mit einem Wert skaliert werden. Ist der Wert größer als 1, wird die Helligkeit des Bildes erhöht. Ist der Wert kleiner als 1, wird die Helligkeit gesenkt. Für diese Art der Bildverarbeitung bietet sich der „</w:t>
      </w:r>
      <w:proofErr w:type="spellStart"/>
      <w:proofErr w:type="gramStart"/>
      <w:r w:rsidR="005B0610">
        <w:t>std</w:t>
      </w:r>
      <w:proofErr w:type="spellEnd"/>
      <w:r w:rsidR="005B0610">
        <w:t>::</w:t>
      </w:r>
      <w:proofErr w:type="spellStart"/>
      <w:proofErr w:type="gramEnd"/>
      <w:r w:rsidR="005B0610">
        <w:t>transform</w:t>
      </w:r>
      <w:proofErr w:type="spellEnd"/>
      <w:r w:rsidR="005B0610">
        <w:t>“ Algorithmus an. Ein Beispiel hierfür ist in Codeausschnitt B.7 zu finden.</w:t>
      </w:r>
    </w:p>
    <w:p w14:paraId="68DF3364" w14:textId="77777777" w:rsidR="005B0610" w:rsidRPr="000307BB" w:rsidRDefault="005B0610" w:rsidP="005B0610">
      <w:pPr>
        <w:pStyle w:val="Textkrper"/>
        <w:ind w:left="1"/>
        <w:rPr>
          <w:color w:val="000000" w:themeColor="text1"/>
        </w:rPr>
      </w:pPr>
    </w:p>
    <w:bookmarkStart w:id="31" w:name="_MON_1706430205"/>
    <w:bookmarkEnd w:id="31"/>
    <w:p w14:paraId="55C36C87" w14:textId="77777777" w:rsidR="005B0610" w:rsidRDefault="005B0610" w:rsidP="005B0610">
      <w:pPr>
        <w:pStyle w:val="Textkrper"/>
        <w:keepNext/>
        <w:ind w:left="1"/>
      </w:pPr>
      <w:r>
        <w:object w:dxaOrig="8277" w:dyaOrig="2008" w14:anchorId="0F149052">
          <v:shape id="_x0000_i1118" type="#_x0000_t75" style="width:413.85pt;height:100.4pt" o:ole="">
            <v:imagedata r:id="rId19" o:title=""/>
          </v:shape>
          <o:OLEObject Type="Embed" ProgID="Word.Document.12" ShapeID="_x0000_i1118" DrawAspect="Content" ObjectID="_1709712657" r:id="rId20">
            <o:FieldCodes>\s</o:FieldCodes>
          </o:OLEObject>
        </w:object>
      </w:r>
    </w:p>
    <w:p w14:paraId="452751C8" w14:textId="77777777" w:rsidR="005B0610" w:rsidRDefault="005B0610" w:rsidP="005B0610">
      <w:pPr>
        <w:pStyle w:val="Beschriftung"/>
        <w:ind w:hanging="880"/>
        <w:jc w:val="left"/>
      </w:pPr>
      <w:r>
        <w:t xml:space="preserve">Codeausschnitt </w:t>
      </w:r>
      <w:r>
        <w:fldChar w:fldCharType="begin"/>
      </w:r>
      <w:r>
        <w:instrText xml:space="preserve"> STYLEREF 1 \s </w:instrText>
      </w:r>
      <w:r>
        <w:fldChar w:fldCharType="separate"/>
      </w:r>
      <w:r>
        <w:rPr>
          <w:noProof/>
        </w:rPr>
        <w:t>B</w:t>
      </w:r>
      <w:r>
        <w:rPr>
          <w:noProof/>
        </w:rPr>
        <w:fldChar w:fldCharType="end"/>
      </w:r>
      <w:r>
        <w:t>.</w:t>
      </w:r>
      <w:r>
        <w:fldChar w:fldCharType="begin"/>
      </w:r>
      <w:r>
        <w:instrText xml:space="preserve"> SEQ Codeausschnitt \* ARABIC \s 1 </w:instrText>
      </w:r>
      <w:r>
        <w:fldChar w:fldCharType="separate"/>
      </w:r>
      <w:r>
        <w:rPr>
          <w:noProof/>
        </w:rPr>
        <w:t>7</w:t>
      </w:r>
      <w:r>
        <w:rPr>
          <w:noProof/>
        </w:rPr>
        <w:fldChar w:fldCharType="end"/>
      </w:r>
      <w:r>
        <w:t>, Beispielcode zur Änderung der Helligkeit in</w:t>
      </w:r>
      <w:r>
        <w:tab/>
        <w:t xml:space="preserve"> einem Graustufenbild „</w:t>
      </w:r>
      <w:proofErr w:type="spellStart"/>
      <w:r>
        <w:t>image</w:t>
      </w:r>
      <w:proofErr w:type="spellEnd"/>
      <w:r>
        <w:t>“.</w:t>
      </w:r>
    </w:p>
    <w:p w14:paraId="10793E3A" w14:textId="77777777" w:rsidR="005B0610" w:rsidRPr="00617503" w:rsidRDefault="005B0610" w:rsidP="005B0610"/>
    <w:p w14:paraId="50FC2272" w14:textId="71033AE1" w:rsidR="005B0610" w:rsidRDefault="005B0610" w:rsidP="005B0610">
      <w:pPr>
        <w:pStyle w:val="Textkrper"/>
        <w:ind w:left="1"/>
      </w:pPr>
      <w:r>
        <w:t>Das Graustufenbild wird im eindimensionalen Vector „</w:t>
      </w:r>
      <w:proofErr w:type="spellStart"/>
      <w:r>
        <w:t>image</w:t>
      </w:r>
      <w:proofErr w:type="spellEnd"/>
      <w:r>
        <w:t xml:space="preserve">“ gespeichert. Das Ergebnis wird in einem ebenfalls eindimensionalen Vector „image2“ gespeichert. Durch den Lambda-Ausdruck in Zeile 5 wird jeder Wert „a“ aus </w:t>
      </w:r>
      <w:r>
        <w:lastRenderedPageBreak/>
        <w:t>dem Vector „</w:t>
      </w:r>
      <w:proofErr w:type="spellStart"/>
      <w:r>
        <w:t>image</w:t>
      </w:r>
      <w:proofErr w:type="spellEnd"/>
      <w:r>
        <w:t xml:space="preserve">“ mit dem Faktor 3 multipliziert und </w:t>
      </w:r>
      <w:proofErr w:type="gramStart"/>
      <w:r>
        <w:t>an passender</w:t>
      </w:r>
      <w:proofErr w:type="gramEnd"/>
      <w:r>
        <w:t xml:space="preserve"> Stelle in den Vector „image2“ geschrieben.</w:t>
      </w:r>
    </w:p>
    <w:p w14:paraId="7230F537" w14:textId="77777777" w:rsidR="00445989" w:rsidRPr="00DA17FB" w:rsidRDefault="00445989" w:rsidP="00181874">
      <w:pPr>
        <w:pStyle w:val="Textkrper"/>
        <w:rPr>
          <w:rFonts w:cs="Arial"/>
          <w:color w:val="000000"/>
        </w:rPr>
      </w:pPr>
    </w:p>
    <w:p w14:paraId="70E13807" w14:textId="29BAC31A" w:rsidR="0009292A" w:rsidRDefault="00B9394E" w:rsidP="00AE66E7">
      <w:pPr>
        <w:pStyle w:val="berschrift7"/>
      </w:pPr>
      <w:proofErr w:type="spellStart"/>
      <w:proofErr w:type="gramStart"/>
      <w:r>
        <w:t>s</w:t>
      </w:r>
      <w:r w:rsidR="00AF40E2" w:rsidRPr="00B9394E">
        <w:t>td</w:t>
      </w:r>
      <w:proofErr w:type="spellEnd"/>
      <w:r w:rsidR="00AF40E2" w:rsidRPr="00B9394E">
        <w:t>::</w:t>
      </w:r>
      <w:proofErr w:type="spellStart"/>
      <w:proofErr w:type="gramEnd"/>
      <w:r w:rsidR="00AF40E2" w:rsidRPr="00B9394E">
        <w:t>transform_reduce</w:t>
      </w:r>
      <w:proofErr w:type="spellEnd"/>
    </w:p>
    <w:p w14:paraId="54B9B705" w14:textId="75730177" w:rsidR="00960EFB" w:rsidRDefault="0009292A" w:rsidP="00AE66E7">
      <w:pPr>
        <w:pStyle w:val="Textkrper"/>
      </w:pPr>
      <w:r>
        <w:t>„</w:t>
      </w:r>
      <w:proofErr w:type="spellStart"/>
      <w:proofErr w:type="gramStart"/>
      <w:r>
        <w:t>std</w:t>
      </w:r>
      <w:proofErr w:type="spellEnd"/>
      <w:r>
        <w:t>::</w:t>
      </w:r>
      <w:proofErr w:type="spellStart"/>
      <w:proofErr w:type="gramEnd"/>
      <w:r>
        <w:t>transform_reduce</w:t>
      </w:r>
      <w:proofErr w:type="spellEnd"/>
      <w:r>
        <w:t xml:space="preserve">“ </w:t>
      </w:r>
      <w:r w:rsidR="00960EFB">
        <w:t>fungiert im Prinzip genauso wie „</w:t>
      </w:r>
      <w:proofErr w:type="spellStart"/>
      <w:r w:rsidR="00960EFB">
        <w:t>std</w:t>
      </w:r>
      <w:proofErr w:type="spellEnd"/>
      <w:r w:rsidR="00960EFB">
        <w:t>::</w:t>
      </w:r>
      <w:proofErr w:type="spellStart"/>
      <w:r w:rsidR="00960EFB">
        <w:t>transform</w:t>
      </w:r>
      <w:proofErr w:type="spellEnd"/>
      <w:r w:rsidR="00960EFB">
        <w:t>“, aber zusätzlich werden die Ergebnisse der „</w:t>
      </w:r>
      <w:proofErr w:type="spellStart"/>
      <w:r w:rsidR="00960EFB">
        <w:t>transform</w:t>
      </w:r>
      <w:proofErr w:type="spellEnd"/>
      <w:r w:rsidR="00960EFB">
        <w:t xml:space="preserve">“ Operation noch aufsummiert. </w:t>
      </w:r>
      <w:r w:rsidR="00C12A53">
        <w:t>Für der Wert der Summe wird ein Initialwert „</w:t>
      </w:r>
      <w:proofErr w:type="spellStart"/>
      <w:r w:rsidR="00C12A53">
        <w:t>init</w:t>
      </w:r>
      <w:proofErr w:type="spellEnd"/>
      <w:r w:rsidR="00C12A53">
        <w:t>“ als Parameter akzeptiert, auf welchen dann die Ergebnisse addiert werden. Es kann jedoch nicht nur eine Summe produziert werden, sondern z</w:t>
      </w:r>
      <w:r w:rsidR="00445989">
        <w:t xml:space="preserve">um </w:t>
      </w:r>
      <w:r w:rsidR="00C12A53">
        <w:t>B</w:t>
      </w:r>
      <w:r w:rsidR="00445989">
        <w:t>eispiel</w:t>
      </w:r>
      <w:r w:rsidR="00C12A53">
        <w:t xml:space="preserve"> auch ein Produkt. Dies macht der Parameter </w:t>
      </w:r>
      <w:r w:rsidR="00C0604D">
        <w:t>„</w:t>
      </w:r>
      <w:proofErr w:type="spellStart"/>
      <w:r w:rsidR="00C12A53">
        <w:t>reduce</w:t>
      </w:r>
      <w:proofErr w:type="spellEnd"/>
      <w:r w:rsidR="00C0604D">
        <w:t>“</w:t>
      </w:r>
      <w:r w:rsidR="00C12A53">
        <w:t xml:space="preserve"> der </w:t>
      </w:r>
      <w:r w:rsidR="00C0604D">
        <w:t>Klasse „</w:t>
      </w:r>
      <w:proofErr w:type="spellStart"/>
      <w:r w:rsidR="00C0604D">
        <w:t>BinaryReductionOp</w:t>
      </w:r>
      <w:proofErr w:type="spellEnd"/>
      <w:r w:rsidR="00C0604D">
        <w:t>“ möglich.</w:t>
      </w:r>
      <w:r w:rsidR="00167A44">
        <w:t xml:space="preserve"> In den Codeausschnitten – sind die zwei wichtigsten Interfaces von „</w:t>
      </w:r>
      <w:proofErr w:type="spellStart"/>
      <w:proofErr w:type="gramStart"/>
      <w:r w:rsidR="00167A44">
        <w:t>std</w:t>
      </w:r>
      <w:proofErr w:type="spellEnd"/>
      <w:r w:rsidR="00167A44">
        <w:t>::</w:t>
      </w:r>
      <w:proofErr w:type="spellStart"/>
      <w:proofErr w:type="gramEnd"/>
      <w:r w:rsidR="00167A44">
        <w:t>transform_reduce</w:t>
      </w:r>
      <w:proofErr w:type="spellEnd"/>
      <w:r w:rsidR="00167A44">
        <w:t>“ dargestellt.</w:t>
      </w:r>
    </w:p>
    <w:p w14:paraId="4003D2D9" w14:textId="77777777" w:rsidR="00167A44" w:rsidRDefault="00167A44" w:rsidP="00AE66E7">
      <w:pPr>
        <w:pStyle w:val="Textkrper"/>
      </w:pPr>
    </w:p>
    <w:bookmarkStart w:id="32" w:name="_MON_1706082968"/>
    <w:bookmarkEnd w:id="32"/>
    <w:p w14:paraId="66CABCFD" w14:textId="77777777" w:rsidR="00167A44" w:rsidRDefault="00DA17FB" w:rsidP="00167A44">
      <w:pPr>
        <w:pStyle w:val="Textkrper"/>
        <w:keepNext/>
      </w:pPr>
      <w:r>
        <w:object w:dxaOrig="8277" w:dyaOrig="2450" w14:anchorId="3EEE266D">
          <v:shape id="_x0000_i1119" type="#_x0000_t75" style="width:413.85pt;height:122.5pt" o:ole="">
            <v:imagedata r:id="rId21" o:title=""/>
          </v:shape>
          <o:OLEObject Type="Embed" ProgID="Word.Document.12" ShapeID="_x0000_i1119" DrawAspect="Content" ObjectID="_1709712658" r:id="rId22">
            <o:FieldCodes>\s</o:FieldCodes>
          </o:OLEObject>
        </w:object>
      </w:r>
    </w:p>
    <w:p w14:paraId="386C9B1D" w14:textId="73AE4B3B" w:rsidR="00AE66E7" w:rsidRDefault="00167A44" w:rsidP="00806152">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B</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5</w:t>
      </w:r>
      <w:r w:rsidR="00065690">
        <w:rPr>
          <w:noProof/>
        </w:rPr>
        <w:fldChar w:fldCharType="end"/>
      </w:r>
      <w:r w:rsidR="00806152">
        <w:t>, eines der Interfaces von „</w:t>
      </w:r>
      <w:proofErr w:type="spellStart"/>
      <w:proofErr w:type="gramStart"/>
      <w:r w:rsidR="00806152">
        <w:t>std</w:t>
      </w:r>
      <w:proofErr w:type="spellEnd"/>
      <w:r w:rsidR="00806152">
        <w:t>::</w:t>
      </w:r>
      <w:proofErr w:type="spellStart"/>
      <w:proofErr w:type="gramEnd"/>
      <w:r w:rsidR="00806152">
        <w:t>transform_reduce</w:t>
      </w:r>
      <w:proofErr w:type="spellEnd"/>
      <w:r w:rsidR="00806152">
        <w:t>“ mit „</w:t>
      </w:r>
      <w:proofErr w:type="spellStart"/>
      <w:r w:rsidR="00806152">
        <w:t>execution</w:t>
      </w:r>
      <w:proofErr w:type="spellEnd"/>
      <w:r w:rsidR="00806152">
        <w:t xml:space="preserve"> </w:t>
      </w:r>
      <w:proofErr w:type="spellStart"/>
      <w:r w:rsidR="00806152">
        <w:t>policy</w:t>
      </w:r>
      <w:proofErr w:type="spellEnd"/>
      <w:r w:rsidR="00806152">
        <w:t>“.</w:t>
      </w:r>
    </w:p>
    <w:p w14:paraId="15B80EE7" w14:textId="77777777" w:rsidR="00806152" w:rsidRPr="00806152" w:rsidRDefault="00806152" w:rsidP="00806152"/>
    <w:p w14:paraId="62C6C3E3" w14:textId="52CDD318" w:rsidR="00806152" w:rsidRDefault="00C0604D" w:rsidP="00AE66E7">
      <w:pPr>
        <w:pStyle w:val="Textkrper"/>
        <w:rPr>
          <w:rFonts w:cs="Arial"/>
          <w:color w:val="000000"/>
          <w:lang w:val="en-US"/>
        </w:rPr>
      </w:pPr>
      <w:r>
        <w:t>Wie auch zuvor bei „</w:t>
      </w:r>
      <w:proofErr w:type="spellStart"/>
      <w:proofErr w:type="gramStart"/>
      <w:r>
        <w:t>std</w:t>
      </w:r>
      <w:proofErr w:type="spellEnd"/>
      <w:r>
        <w:t>::</w:t>
      </w:r>
      <w:proofErr w:type="spellStart"/>
      <w:proofErr w:type="gramEnd"/>
      <w:r>
        <w:t>transform</w:t>
      </w:r>
      <w:proofErr w:type="spellEnd"/>
      <w:r>
        <w:t>“ akzeptiert „</w:t>
      </w:r>
      <w:proofErr w:type="spellStart"/>
      <w:r>
        <w:t>std</w:t>
      </w:r>
      <w:proofErr w:type="spellEnd"/>
      <w:r>
        <w:t>::</w:t>
      </w:r>
      <w:proofErr w:type="spellStart"/>
      <w:r>
        <w:t>transform_reduce</w:t>
      </w:r>
      <w:proofErr w:type="spellEnd"/>
      <w:r>
        <w:t xml:space="preserve">“ auch zwei </w:t>
      </w:r>
      <w:proofErr w:type="spellStart"/>
      <w:r>
        <w:t>Eingansbereiche</w:t>
      </w:r>
      <w:proofErr w:type="spellEnd"/>
      <w:r w:rsidR="00DA17FB">
        <w:t>.</w:t>
      </w:r>
      <w:r w:rsidR="00806152">
        <w:rPr>
          <w:rFonts w:cs="Arial"/>
          <w:color w:val="000000"/>
        </w:rPr>
        <w:t xml:space="preserve"> </w:t>
      </w:r>
      <w:sdt>
        <w:sdtPr>
          <w:rPr>
            <w:rFonts w:cs="Arial"/>
            <w:color w:val="000000"/>
          </w:rPr>
          <w:alias w:val="To edit, see citavi.com/edit"/>
          <w:tag w:val="CitaviPlaceholder#cb6ea59e-6988-f450-d9e4-a366099038bf"/>
          <w:id w:val="188801449"/>
        </w:sdtPr>
        <w:sdtEndPr/>
        <w:sdtContent>
          <w:r w:rsidR="00EB3508" w:rsidRPr="00EB3508">
            <w:rPr>
              <w:rFonts w:cs="Arial"/>
              <w:color w:val="000000"/>
            </w:rPr>
            <w:fldChar w:fldCharType="begin"/>
          </w:r>
          <w:r w:rsidR="00EB3508" w:rsidRPr="00EB3508">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xMSwiU3RvcnlUeXBlIjoxLCJJZCI6ImNiNmVhNTllLTY5ODgtZjQ1MC1kOWU0LWEzNjYwOTkwMzhiZiIsIlRhZyI6IkNpdGF2aVBsYWNlaG9sZGVyI2NiNmVhNTllLTY5ODgtZjQ1MC1kOWU0LWEzNjYwOTkwMzhiZiIsIlRleHQiOiJbOF0iLCJQYWdlSW5QdWJsaWNhdGlvbiI6MSwiUmVmZXJlbmNlSWRzIjpbIjEzZDk3MjdjLWYyYjQtNDBhYS1hYzAyLTBhMTdkZmM2ZjM4ZCJdLCJQYXJhZ3JhcGhSYW5nZVN0YXJ0IjoxNzR9}</w:instrText>
          </w:r>
          <w:r w:rsidR="00EB3508" w:rsidRPr="00EB3508">
            <w:rPr>
              <w:rFonts w:cs="Arial"/>
              <w:color w:val="000000"/>
            </w:rPr>
            <w:fldChar w:fldCharType="separate"/>
          </w:r>
          <w:r w:rsidR="00EB3508" w:rsidRPr="00EB3508">
            <w:rPr>
              <w:rFonts w:cs="Arial"/>
              <w:color w:val="000000"/>
            </w:rPr>
            <w:t>[8]</w:t>
          </w:r>
          <w:r w:rsidR="00EB3508" w:rsidRPr="00EB3508">
            <w:rPr>
              <w:rFonts w:cs="Arial"/>
              <w:color w:val="000000"/>
            </w:rPr>
            <w:fldChar w:fldCharType="end"/>
          </w:r>
        </w:sdtContent>
      </w:sdt>
      <w:r w:rsidR="00806152" w:rsidRPr="00DD4320">
        <w:rPr>
          <w:rFonts w:cs="Arial"/>
          <w:color w:val="000000"/>
          <w:lang w:val="en-US"/>
        </w:rPr>
        <w:t xml:space="preserve"> </w:t>
      </w:r>
    </w:p>
    <w:p w14:paraId="30073D44" w14:textId="77777777" w:rsidR="00256239" w:rsidRPr="00256239" w:rsidRDefault="00256239" w:rsidP="00AE66E7">
      <w:pPr>
        <w:pStyle w:val="Textkrper"/>
        <w:rPr>
          <w:rFonts w:cs="Arial"/>
          <w:color w:val="000000"/>
          <w:lang w:val="en-US"/>
        </w:rPr>
      </w:pPr>
    </w:p>
    <w:bookmarkStart w:id="33" w:name="_MON_1706083491"/>
    <w:bookmarkEnd w:id="33"/>
    <w:p w14:paraId="63C51742" w14:textId="77777777" w:rsidR="00806152" w:rsidRDefault="00DA17FB" w:rsidP="00806152">
      <w:pPr>
        <w:pStyle w:val="Textkrper"/>
        <w:keepNext/>
      </w:pPr>
      <w:r>
        <w:object w:dxaOrig="8292" w:dyaOrig="3020" w14:anchorId="29F71BB4">
          <v:shape id="_x0000_i1120" type="#_x0000_t75" style="width:414.6pt;height:151pt" o:ole="">
            <v:imagedata r:id="rId23" o:title=""/>
          </v:shape>
          <o:OLEObject Type="Embed" ProgID="Word.Document.12" ShapeID="_x0000_i1120" DrawAspect="Content" ObjectID="_1709712659" r:id="rId24">
            <o:FieldCodes>\s</o:FieldCodes>
          </o:OLEObject>
        </w:object>
      </w:r>
    </w:p>
    <w:p w14:paraId="09809BF6" w14:textId="42B54AA1" w:rsidR="002D7C71" w:rsidRDefault="00806152" w:rsidP="00806152">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B</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6</w:t>
      </w:r>
      <w:r w:rsidR="00065690">
        <w:rPr>
          <w:noProof/>
        </w:rPr>
        <w:fldChar w:fldCharType="end"/>
      </w:r>
      <w:r>
        <w:t>, ein Interfaces von „</w:t>
      </w:r>
      <w:proofErr w:type="spellStart"/>
      <w:proofErr w:type="gramStart"/>
      <w:r>
        <w:t>std</w:t>
      </w:r>
      <w:proofErr w:type="spellEnd"/>
      <w:r>
        <w:t>::</w:t>
      </w:r>
      <w:proofErr w:type="spellStart"/>
      <w:proofErr w:type="gramEnd"/>
      <w:r>
        <w:t>transform_reduce</w:t>
      </w:r>
      <w:proofErr w:type="spellEnd"/>
      <w:r>
        <w:t>“ mit „</w:t>
      </w:r>
      <w:proofErr w:type="spellStart"/>
      <w:r>
        <w:t>execution</w:t>
      </w:r>
      <w:proofErr w:type="spellEnd"/>
      <w:r>
        <w:t xml:space="preserve"> </w:t>
      </w:r>
      <w:proofErr w:type="spellStart"/>
      <w:r>
        <w:t>policy</w:t>
      </w:r>
      <w:proofErr w:type="spellEnd"/>
      <w:r>
        <w:t xml:space="preserve">“ und zweitem Eingangsbereich. </w:t>
      </w:r>
    </w:p>
    <w:p w14:paraId="52BA1BD2" w14:textId="23F6C2D3" w:rsidR="00806152" w:rsidRDefault="00806152" w:rsidP="00806152"/>
    <w:p w14:paraId="4D4F5526" w14:textId="04FAE26E" w:rsidR="00383EB8" w:rsidRPr="00383EB8" w:rsidRDefault="005B0610" w:rsidP="00383EB8">
      <w:r>
        <w:t xml:space="preserve">Die Nutzung von </w:t>
      </w:r>
      <w:r w:rsidR="00383EB8">
        <w:t>„</w:t>
      </w:r>
      <w:proofErr w:type="spellStart"/>
      <w:proofErr w:type="gramStart"/>
      <w:r w:rsidR="00383EB8">
        <w:t>std</w:t>
      </w:r>
      <w:proofErr w:type="spellEnd"/>
      <w:r w:rsidR="00383EB8">
        <w:t>::</w:t>
      </w:r>
      <w:proofErr w:type="spellStart"/>
      <w:proofErr w:type="gramEnd"/>
      <w:r w:rsidR="00383EB8">
        <w:t>transform_reduce</w:t>
      </w:r>
      <w:proofErr w:type="spellEnd"/>
      <w:r w:rsidR="00383EB8">
        <w:t>“ wird veranschaulicht, durch die Berechnung des Skalarprodukts zweier Vektoren mit „</w:t>
      </w:r>
      <w:proofErr w:type="spellStart"/>
      <w:r w:rsidR="00383EB8">
        <w:t>std</w:t>
      </w:r>
      <w:proofErr w:type="spellEnd"/>
      <w:r w:rsidR="00383EB8">
        <w:t>::</w:t>
      </w:r>
      <w:proofErr w:type="spellStart"/>
      <w:r w:rsidR="00383EB8">
        <w:t>transform_reduce</w:t>
      </w:r>
      <w:proofErr w:type="spellEnd"/>
      <w:r w:rsidR="00383EB8">
        <w:t xml:space="preserve">“. </w:t>
      </w:r>
      <w:r w:rsidR="00383EB8">
        <w:rPr>
          <w:color w:val="000000" w:themeColor="text1"/>
        </w:rPr>
        <w:t>Bei der parallelen</w:t>
      </w:r>
      <w:r w:rsidR="00383EB8" w:rsidRPr="00D24FC2">
        <w:rPr>
          <w:color w:val="000000" w:themeColor="text1"/>
        </w:rPr>
        <w:t xml:space="preserve"> Berechnung</w:t>
      </w:r>
      <w:r w:rsidR="00383EB8">
        <w:rPr>
          <w:color w:val="000000" w:themeColor="text1"/>
        </w:rPr>
        <w:t xml:space="preserve"> des Skalarprodukts zweier Vektoren können Racing </w:t>
      </w:r>
      <w:proofErr w:type="spellStart"/>
      <w:r w:rsidR="00383EB8">
        <w:rPr>
          <w:color w:val="000000" w:themeColor="text1"/>
        </w:rPr>
        <w:t>Conditions</w:t>
      </w:r>
      <w:proofErr w:type="spellEnd"/>
      <w:r w:rsidR="00383EB8">
        <w:rPr>
          <w:color w:val="000000" w:themeColor="text1"/>
        </w:rPr>
        <w:t xml:space="preserve"> eingeführt werden, da für die Summierung der Produkte jeweils der aktuelle Wert der Summe gelesen werden muss bevor die Summe aktualisiert werden kann. Um Racing </w:t>
      </w:r>
      <w:proofErr w:type="spellStart"/>
      <w:r w:rsidR="00383EB8">
        <w:rPr>
          <w:color w:val="000000" w:themeColor="text1"/>
        </w:rPr>
        <w:t>Conditions</w:t>
      </w:r>
      <w:proofErr w:type="spellEnd"/>
      <w:r w:rsidR="00383EB8">
        <w:rPr>
          <w:color w:val="000000" w:themeColor="text1"/>
        </w:rPr>
        <w:t xml:space="preserve"> zu vermeiden wird deshalb „</w:t>
      </w:r>
      <w:proofErr w:type="spellStart"/>
      <w:proofErr w:type="gramStart"/>
      <w:r w:rsidR="00383EB8">
        <w:rPr>
          <w:color w:val="000000" w:themeColor="text1"/>
        </w:rPr>
        <w:t>std</w:t>
      </w:r>
      <w:proofErr w:type="spellEnd"/>
      <w:r w:rsidR="00383EB8">
        <w:rPr>
          <w:color w:val="000000" w:themeColor="text1"/>
        </w:rPr>
        <w:t>::</w:t>
      </w:r>
      <w:proofErr w:type="spellStart"/>
      <w:proofErr w:type="gramEnd"/>
      <w:r w:rsidR="00383EB8">
        <w:rPr>
          <w:color w:val="000000" w:themeColor="text1"/>
        </w:rPr>
        <w:t>transform_reduce</w:t>
      </w:r>
      <w:proofErr w:type="spellEnd"/>
      <w:r w:rsidR="00383EB8">
        <w:rPr>
          <w:color w:val="000000" w:themeColor="text1"/>
        </w:rPr>
        <w:t>“ verwendet. Als Beispiel wird in Codeausschnitt B.8 das Skalarprodukt der beiden Vektoren „vec1“ und „vec2“ gebildet und in der Variablen „</w:t>
      </w:r>
      <w:proofErr w:type="spellStart"/>
      <w:r w:rsidR="00383EB8">
        <w:rPr>
          <w:color w:val="000000" w:themeColor="text1"/>
        </w:rPr>
        <w:t>sum</w:t>
      </w:r>
      <w:proofErr w:type="spellEnd"/>
      <w:r w:rsidR="00383EB8">
        <w:rPr>
          <w:color w:val="000000" w:themeColor="text1"/>
        </w:rPr>
        <w:t>“ gespeichert.</w:t>
      </w:r>
    </w:p>
    <w:p w14:paraId="778260F4" w14:textId="77777777" w:rsidR="00383EB8" w:rsidRDefault="00383EB8" w:rsidP="00383EB8">
      <w:pPr>
        <w:pStyle w:val="Textkrper"/>
        <w:rPr>
          <w:color w:val="000000" w:themeColor="text1"/>
        </w:rPr>
      </w:pPr>
    </w:p>
    <w:bookmarkStart w:id="34" w:name="_MON_1707994678"/>
    <w:bookmarkEnd w:id="34"/>
    <w:p w14:paraId="5FCE5BC9" w14:textId="77777777" w:rsidR="00383EB8" w:rsidRDefault="00383EB8" w:rsidP="00383EB8">
      <w:pPr>
        <w:pStyle w:val="Textkrper"/>
        <w:keepNext/>
        <w:ind w:left="1"/>
      </w:pPr>
      <w:r>
        <w:rPr>
          <w:color w:val="000000" w:themeColor="text1"/>
        </w:rPr>
        <w:object w:dxaOrig="8277" w:dyaOrig="2296" w14:anchorId="5261A39F">
          <v:shape id="_x0000_i1121" type="#_x0000_t75" style="width:413.85pt;height:114.8pt" o:ole="">
            <v:imagedata r:id="rId25" o:title=""/>
          </v:shape>
          <o:OLEObject Type="Embed" ProgID="Word.Document.12" ShapeID="_x0000_i1121" DrawAspect="Content" ObjectID="_1709712660" r:id="rId26">
            <o:FieldCodes>\s</o:FieldCodes>
          </o:OLEObject>
        </w:object>
      </w:r>
    </w:p>
    <w:p w14:paraId="6FB7DDE4" w14:textId="0126DADE" w:rsidR="00AB3592" w:rsidRDefault="00383EB8" w:rsidP="00026C10">
      <w:pPr>
        <w:pStyle w:val="Beschriftung"/>
        <w:spacing w:before="0"/>
        <w:ind w:hanging="880"/>
        <w:jc w:val="left"/>
      </w:pPr>
      <w:r>
        <w:t xml:space="preserve">Codeausschnitt </w:t>
      </w:r>
      <w:r>
        <w:fldChar w:fldCharType="begin"/>
      </w:r>
      <w:r>
        <w:instrText xml:space="preserve"> STYLEREF 1 \s </w:instrText>
      </w:r>
      <w:r>
        <w:fldChar w:fldCharType="separate"/>
      </w:r>
      <w:r>
        <w:rPr>
          <w:noProof/>
        </w:rPr>
        <w:t>B</w:t>
      </w:r>
      <w:r>
        <w:rPr>
          <w:noProof/>
        </w:rPr>
        <w:fldChar w:fldCharType="end"/>
      </w:r>
      <w:r>
        <w:t>.</w:t>
      </w:r>
      <w:r>
        <w:fldChar w:fldCharType="begin"/>
      </w:r>
      <w:r>
        <w:instrText xml:space="preserve"> SEQ Codeausschnitt \* ARABIC \s 1 </w:instrText>
      </w:r>
      <w:r>
        <w:fldChar w:fldCharType="separate"/>
      </w:r>
      <w:r>
        <w:rPr>
          <w:noProof/>
        </w:rPr>
        <w:t>8</w:t>
      </w:r>
      <w:r>
        <w:rPr>
          <w:noProof/>
        </w:rPr>
        <w:fldChar w:fldCharType="end"/>
      </w:r>
      <w:r>
        <w:t>, „</w:t>
      </w:r>
      <w:proofErr w:type="spellStart"/>
      <w:proofErr w:type="gramStart"/>
      <w:r>
        <w:t>std</w:t>
      </w:r>
      <w:proofErr w:type="spellEnd"/>
      <w:r>
        <w:t>::</w:t>
      </w:r>
      <w:proofErr w:type="spellStart"/>
      <w:proofErr w:type="gramEnd"/>
      <w:r>
        <w:t>transform_reduce</w:t>
      </w:r>
      <w:proofErr w:type="spellEnd"/>
      <w:r>
        <w:t xml:space="preserve">“ Beispiel zur Berechnung des Skalarprodukts zweier Vektoren. </w:t>
      </w:r>
    </w:p>
    <w:p w14:paraId="4AA71B24" w14:textId="77777777" w:rsidR="00026C10" w:rsidRPr="00026C10" w:rsidRDefault="00026C10" w:rsidP="00026C10"/>
    <w:p w14:paraId="619E4013" w14:textId="37120E2F" w:rsidR="004A3FA1" w:rsidRDefault="004A3FA1" w:rsidP="00183580">
      <w:pPr>
        <w:pStyle w:val="berschrift2"/>
      </w:pPr>
      <w:bookmarkStart w:id="35" w:name="_Toc97632495"/>
      <w:bookmarkStart w:id="36" w:name="_Toc97632569"/>
      <w:bookmarkStart w:id="37" w:name="_Toc99091799"/>
      <w:r>
        <w:t xml:space="preserve">GPU und </w:t>
      </w:r>
      <w:r w:rsidR="006F4113">
        <w:t xml:space="preserve">die </w:t>
      </w:r>
      <w:r>
        <w:t>Nvidia HPC</w:t>
      </w:r>
      <w:bookmarkEnd w:id="35"/>
      <w:bookmarkEnd w:id="36"/>
      <w:r w:rsidR="006F4113">
        <w:t xml:space="preserve"> SDK</w:t>
      </w:r>
      <w:bookmarkEnd w:id="37"/>
    </w:p>
    <w:p w14:paraId="05B621B7" w14:textId="1C9E3A7C" w:rsidR="00C67EE8" w:rsidRDefault="00C67EE8" w:rsidP="00E7240D">
      <w:pPr>
        <w:pStyle w:val="berschrift3"/>
        <w:numPr>
          <w:ilvl w:val="1"/>
          <w:numId w:val="11"/>
        </w:numPr>
      </w:pPr>
      <w:bookmarkStart w:id="38" w:name="_Toc97632496"/>
      <w:bookmarkStart w:id="39" w:name="_Toc97632570"/>
      <w:bookmarkStart w:id="40" w:name="_Toc99091800"/>
      <w:r>
        <w:t>G</w:t>
      </w:r>
      <w:r w:rsidR="00752230">
        <w:t xml:space="preserve">raphics </w:t>
      </w:r>
      <w:r>
        <w:t>P</w:t>
      </w:r>
      <w:r w:rsidR="00752230">
        <w:t xml:space="preserve">rocessing </w:t>
      </w:r>
      <w:r>
        <w:t>U</w:t>
      </w:r>
      <w:r w:rsidR="00752230">
        <w:t>nit</w:t>
      </w:r>
      <w:bookmarkEnd w:id="38"/>
      <w:bookmarkEnd w:id="39"/>
      <w:bookmarkEnd w:id="40"/>
    </w:p>
    <w:p w14:paraId="0ECF31A0" w14:textId="325C3EB7" w:rsidR="00D753D8" w:rsidRPr="00D753D8" w:rsidRDefault="00D753D8" w:rsidP="00987FAD">
      <w:pPr>
        <w:pStyle w:val="berschrift5"/>
      </w:pPr>
      <w:bookmarkStart w:id="41" w:name="_Toc97632571"/>
      <w:r>
        <w:t>Hardware</w:t>
      </w:r>
      <w:r w:rsidR="00FB0C17">
        <w:t>a</w:t>
      </w:r>
      <w:r>
        <w:t>rchitektur</w:t>
      </w:r>
      <w:bookmarkEnd w:id="41"/>
    </w:p>
    <w:p w14:paraId="6FFB69A6" w14:textId="51F6D4BF" w:rsidR="00FB0C17" w:rsidRDefault="00B57D4F" w:rsidP="00FB0C17">
      <w:pPr>
        <w:pStyle w:val="Textkrper"/>
        <w:rPr>
          <w:rFonts w:cs="Arial"/>
          <w:color w:val="000000"/>
        </w:rPr>
      </w:pPr>
      <w:r>
        <w:rPr>
          <w:rFonts w:cs="Arial"/>
          <w:color w:val="000000"/>
        </w:rPr>
        <w:lastRenderedPageBreak/>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EB3508" w:rsidRPr="00EB3508">
            <w:rPr>
              <w:rFonts w:cs="Arial"/>
              <w:color w:val="000000"/>
            </w:rPr>
            <w:fldChar w:fldCharType="begin"/>
          </w:r>
          <w:r w:rsidR="00EB3508" w:rsidRPr="00EB3508">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I5MmYxYWRkNi1mMTZlLWFjNWItODViOS03OTMyYTdmOGExMDUiLCJUYWciOiJDaXRhdmlQbGFjZWhvbGRlciM5MmYxYWRkNi1mMTZlLWFjNWItODViOS03OTMyYTdmOGExMDUiLCJUZXh0IjoiWzldIiwiUGFnZUluUHVibGljYXRpb24iOjEsIlJlZmVyZW5jZUlkcyI6WyJiMDRhZjUwNi0yODkxLTQxYjEtOTdhOC0yMzU3NDM0N2FlMzIiXSwiUGFyYWdyYXBoUmFuZ2VTdGFydCI6MTg3fQ==}</w:instrText>
          </w:r>
          <w:r w:rsidR="00EB3508" w:rsidRPr="00EB3508">
            <w:rPr>
              <w:rFonts w:cs="Arial"/>
              <w:color w:val="000000"/>
            </w:rPr>
            <w:fldChar w:fldCharType="separate"/>
          </w:r>
          <w:r w:rsidR="00EB3508" w:rsidRPr="00EB3508">
            <w:rPr>
              <w:rFonts w:cs="Arial"/>
              <w:color w:val="000000"/>
            </w:rPr>
            <w:t>[9]</w:t>
          </w:r>
          <w:r w:rsidR="00EB3508" w:rsidRPr="00EB3508">
            <w:rPr>
              <w:rFonts w:cs="Arial"/>
              <w:color w:val="000000"/>
            </w:rPr>
            <w:fldChar w:fldCharType="end"/>
          </w:r>
        </w:sdtContent>
      </w:sdt>
      <w:r w:rsidR="00FB0C17">
        <w:rPr>
          <w:rFonts w:cs="Arial"/>
          <w:color w:val="000000"/>
        </w:rPr>
        <w:t xml:space="preserve">  </w:t>
      </w:r>
    </w:p>
    <w:p w14:paraId="5990AA88" w14:textId="6040B080" w:rsidR="00FB0C17" w:rsidRDefault="00FB0C17" w:rsidP="00FB0C17">
      <w:pPr>
        <w:pStyle w:val="Textkrper"/>
        <w:rPr>
          <w:rFonts w:cs="Arial"/>
          <w:color w:val="000000"/>
        </w:rPr>
      </w:pPr>
      <w:r>
        <w:t xml:space="preserve">Die Grundarchitektur einer GPU unterscheidet von der einer CPU in mehreren Aspekten.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EB3508" w:rsidRPr="00EB3508">
            <w:rPr>
              <w:rFonts w:cs="Arial"/>
              <w:color w:val="000000"/>
            </w:rPr>
            <w:fldChar w:fldCharType="begin"/>
          </w:r>
          <w:r w:rsidR="00EB3508" w:rsidRPr="00EB3508">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MTMsIlN0b3J5VHlwZSI6MSwiSWQiOiI1YjBiYTYwNC0xNDFlLTc5OTktNTgyOS1mNGZjYjE4NzQ3NGEiLCJUYWciOiJDaXRhdmlQbGFjZWhvbGRlciM1YjBiYTYwNC0xNDFlLTc5OTktNTgyOS1mNGZjYjE4NzQ3NGEiLCJUZXh0IjoiWzEwLCAxMF0iLCJQYWdlSW5QdWJsaWNhdGlvbiI6MSwiUmVmZXJlbmNlSWRzIjpbImVjNzU3YWUzLTQ2YTItNDdhMi04MDEwLTA2MmRjMzE1MWM5OCIsImVjNzU3YWUzLTQ2YTItNDdhMi04MDEwLTA2MmRjMzE1MWM5OCJdLCJQYXJhZ3JhcGhSYW5nZVN0YXJ0IjoxODh9}</w:instrText>
          </w:r>
          <w:r w:rsidR="00EB3508" w:rsidRPr="00EB3508">
            <w:rPr>
              <w:rFonts w:cs="Arial"/>
              <w:color w:val="000000"/>
            </w:rPr>
            <w:fldChar w:fldCharType="separate"/>
          </w:r>
          <w:r w:rsidR="00EB3508" w:rsidRPr="00EB3508">
            <w:rPr>
              <w:rFonts w:cs="Arial"/>
              <w:color w:val="000000"/>
            </w:rPr>
            <w:t>[10]</w:t>
          </w:r>
          <w:r w:rsidR="00EB3508" w:rsidRPr="00EB3508">
            <w:rPr>
              <w:rFonts w:cs="Arial"/>
              <w:color w:val="000000"/>
            </w:rPr>
            <w:fldChar w:fldCharType="end"/>
          </w:r>
        </w:sdtContent>
      </w:sdt>
      <w:r w:rsidR="006C4D1C">
        <w:rPr>
          <w:rFonts w:cs="Arial"/>
          <w:color w:val="000000"/>
        </w:rPr>
        <w:t xml:space="preserve"> Abbildung</w:t>
      </w:r>
      <w:r w:rsidR="00287EB6">
        <w:rPr>
          <w:rFonts w:cs="Arial"/>
          <w:color w:val="000000"/>
        </w:rPr>
        <w:t xml:space="preserve"> B.</w:t>
      </w:r>
      <w:r w:rsidR="006C4D1C">
        <w:rPr>
          <w:rFonts w:cs="Arial"/>
          <w:color w:val="000000"/>
        </w:rPr>
        <w:t>1 veranschaulicht den Aufbauunterschied.</w:t>
      </w:r>
    </w:p>
    <w:p w14:paraId="35A3F86C" w14:textId="77777777" w:rsidR="006C4D1C" w:rsidRDefault="006C4D1C" w:rsidP="00FB0C17">
      <w:pPr>
        <w:pStyle w:val="Textkrper"/>
        <w:rPr>
          <w:rFonts w:cs="Arial"/>
          <w:color w:val="000000"/>
        </w:rPr>
      </w:pPr>
    </w:p>
    <w:p w14:paraId="1F265B33" w14:textId="77777777" w:rsidR="00C261FB" w:rsidRDefault="006C4D1C" w:rsidP="00C261FB">
      <w:pPr>
        <w:pStyle w:val="Textkrper"/>
        <w:keepNext/>
        <w:jc w:val="center"/>
      </w:pPr>
      <w:r>
        <w:rPr>
          <w:rFonts w:cs="Arial"/>
          <w:noProof/>
          <w:color w:val="000000"/>
        </w:rPr>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6ECAF768" w14:textId="68B125A8" w:rsidR="001B192B" w:rsidRDefault="00C261FB" w:rsidP="00287EB6">
      <w:pPr>
        <w:pStyle w:val="Beschriftung"/>
        <w:ind w:hanging="1012"/>
        <w:jc w:val="left"/>
        <w:rPr>
          <w:rFonts w:cs="Arial"/>
          <w:color w:val="000000"/>
        </w:rPr>
      </w:pPr>
      <w:r>
        <w:t xml:space="preserve">Abbildung </w:t>
      </w:r>
      <w:r w:rsidR="00065690">
        <w:fldChar w:fldCharType="begin"/>
      </w:r>
      <w:r w:rsidR="00065690">
        <w:instrText xml:space="preserve"> STYLEREF 1 \s </w:instrText>
      </w:r>
      <w:r w:rsidR="00065690">
        <w:fldChar w:fldCharType="separate"/>
      </w:r>
      <w:r w:rsidR="00A7695D">
        <w:rPr>
          <w:noProof/>
        </w:rPr>
        <w:t>B</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1</w:t>
      </w:r>
      <w:r w:rsidR="00065690">
        <w:rPr>
          <w:noProof/>
        </w:rPr>
        <w:fldChar w:fldCharType="end"/>
      </w:r>
      <w:r w:rsidR="00287EB6">
        <w:t xml:space="preserve">, die GPU dediziert mehr Kerne für die Datenverarbeitung als eine CPU. </w:t>
      </w:r>
      <w:sdt>
        <w:sdtPr>
          <w:rPr>
            <w:rFonts w:cs="Arial"/>
            <w:color w:val="000000"/>
          </w:rPr>
          <w:alias w:val="To edit, see citavi.com/edit"/>
          <w:tag w:val="CitaviPlaceholder#8c9d6631-bd5f-f5aa-50da-9b5c9ac86144"/>
          <w:id w:val="-734165700"/>
        </w:sdtPr>
        <w:sdtEndPr/>
        <w:sdtContent>
          <w:r w:rsidR="00EB3508" w:rsidRPr="00EB3508">
            <w:rPr>
              <w:rFonts w:cs="Arial"/>
              <w:color w:val="000000"/>
            </w:rPr>
            <w:fldChar w:fldCharType="begin"/>
          </w:r>
          <w:r w:rsidR="00EB3508" w:rsidRPr="00EB3508">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QsIlN0b3J5VHlwZSI6MSwiSWQiOiI4YzlkNjYzMS1iZDVmLWY1YWEtNTBkYS05YjVjOWFjODYxNDQiLCJUYWciOiJDaXRhdmlQbGFjZWhvbGRlciM4YzlkNjYzMS1iZDVmLWY1YWEtNTBkYS05YjVjOWFjODYxNDQiLCJUZXh0IjoiWzldIiwiUGFnZUluUHVibGljYXRpb24iOjEsIlJlZmVyZW5jZUlkcyI6WyJiMDRhZjUwNi0yODkxLTQxYjEtOTdhOC0yMzU3NDM0N2FlMzIiXSwiUGFyYWdyYXBoUmFuZ2VTdGFydCI6MTkxfQ==}</w:instrText>
          </w:r>
          <w:r w:rsidR="00EB3508" w:rsidRPr="00EB3508">
            <w:rPr>
              <w:rFonts w:cs="Arial"/>
              <w:color w:val="000000"/>
            </w:rPr>
            <w:fldChar w:fldCharType="separate"/>
          </w:r>
          <w:r w:rsidR="00EB3508" w:rsidRPr="00EB3508">
            <w:rPr>
              <w:rFonts w:cs="Arial"/>
              <w:color w:val="000000"/>
            </w:rPr>
            <w:t>[9]</w:t>
          </w:r>
          <w:r w:rsidR="00EB3508" w:rsidRPr="00EB3508">
            <w:rPr>
              <w:rFonts w:cs="Arial"/>
              <w:color w:val="000000"/>
            </w:rPr>
            <w:fldChar w:fldCharType="end"/>
          </w:r>
        </w:sdtContent>
      </w:sdt>
    </w:p>
    <w:p w14:paraId="71AB437C" w14:textId="26ED95B1" w:rsidR="00287EB6" w:rsidRDefault="00287EB6" w:rsidP="00287EB6"/>
    <w:p w14:paraId="039470E2" w14:textId="70BB4FD0" w:rsidR="00BD51C8" w:rsidRDefault="00BD51C8" w:rsidP="00287EB6"/>
    <w:p w14:paraId="5CF1C3DD" w14:textId="77777777" w:rsidR="00BD51C8" w:rsidRPr="00287EB6" w:rsidRDefault="00BD51C8" w:rsidP="00287EB6"/>
    <w:p w14:paraId="39BD93A1" w14:textId="1A8C5D51" w:rsidR="00186821" w:rsidRDefault="00186821" w:rsidP="00C640CF">
      <w:pPr>
        <w:pStyle w:val="berschrift3"/>
      </w:pPr>
      <w:bookmarkStart w:id="42" w:name="_Toc97632497"/>
      <w:bookmarkStart w:id="43" w:name="_Toc97632573"/>
      <w:bookmarkStart w:id="44" w:name="_Toc99091801"/>
      <w:r>
        <w:t>CUDA</w:t>
      </w:r>
      <w:bookmarkEnd w:id="42"/>
      <w:bookmarkEnd w:id="43"/>
      <w:bookmarkEnd w:id="44"/>
    </w:p>
    <w:p w14:paraId="5127601F" w14:textId="5FC48D89"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 xml:space="preserve">indem jedem Teilproblem ein Block mit Threads </w:t>
      </w:r>
      <w:r w:rsidR="00FA086A">
        <w:lastRenderedPageBreak/>
        <w:t>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sdt>
        <w:sdtPr>
          <w:rPr>
            <w:rFonts w:cs="Arial"/>
            <w:color w:val="000000"/>
          </w:rPr>
          <w:alias w:val="To edit, see citavi.com/edit"/>
          <w:tag w:val="CitaviPlaceholder#454a8342-110e-4424-0dbb-7d7941162ec9"/>
          <w:id w:val="162972544"/>
        </w:sdtPr>
        <w:sdtEndPr/>
        <w:sdtContent>
          <w:r w:rsidR="00EB3508" w:rsidRPr="00EB3508">
            <w:rPr>
              <w:rFonts w:cs="Arial"/>
              <w:color w:val="000000"/>
            </w:rPr>
            <w:fldChar w:fldCharType="begin"/>
          </w:r>
          <w:r w:rsidR="00EB3508" w:rsidRPr="00EB3508">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UsIlN0b3J5VHlwZSI6MSwiSWQiOiI0NTRhODM0Mi0xMTBlLTQ0MjQtMGRiYi03ZDc5NDExNjJlYzkiLCJUYWciOiJDaXRhdmlQbGFjZWhvbGRlciM0NTRhODM0Mi0xMTBlLTQ0MjQtMGRiYi03ZDc5NDExNjJlYzkiLCJUZXh0IjoiWzldIiwiUGFnZUluUHVibGljYXRpb24iOjEsIlJlZmVyZW5jZUlkcyI6WyJiMDRhZjUwNi0yODkxLTQxYjEtOTdhOC0yMzU3NDM0N2FlMzIiXSwiUGFyYWdyYXBoUmFuZ2VTdGFydCI6MTk2fQ==}</w:instrText>
          </w:r>
          <w:r w:rsidR="00EB3508" w:rsidRPr="00EB3508">
            <w:rPr>
              <w:rFonts w:cs="Arial"/>
              <w:color w:val="000000"/>
            </w:rPr>
            <w:fldChar w:fldCharType="separate"/>
          </w:r>
          <w:r w:rsidR="00EB3508" w:rsidRPr="00EB3508">
            <w:rPr>
              <w:rFonts w:cs="Arial"/>
              <w:color w:val="000000"/>
            </w:rPr>
            <w:t>[9]</w:t>
          </w:r>
          <w:r w:rsidR="00EB3508" w:rsidRPr="00EB3508">
            <w:rPr>
              <w:rFonts w:cs="Arial"/>
              <w:color w:val="000000"/>
            </w:rPr>
            <w:fldChar w:fldCharType="end"/>
          </w:r>
        </w:sdtContent>
      </w:sdt>
      <w:r w:rsidR="002C2BBB">
        <w:rPr>
          <w:rFonts w:cs="Arial"/>
          <w:color w:val="000000"/>
        </w:rPr>
        <w:t xml:space="preserve"> </w:t>
      </w:r>
      <w:r w:rsidR="002A66F2">
        <w:t xml:space="preserve">Abbildung </w:t>
      </w:r>
      <w:r w:rsidR="00287EB6">
        <w:t>B.</w:t>
      </w:r>
      <w:r w:rsidR="002A66F2">
        <w:t>2 zeigt die logische Unterteilung von Threads in Blöcke und Gitter.</w:t>
      </w:r>
    </w:p>
    <w:p w14:paraId="5D043C7D" w14:textId="77777777" w:rsidR="00C640CF" w:rsidRDefault="00C640CF" w:rsidP="006C4D1C"/>
    <w:p w14:paraId="3B7A99AC" w14:textId="77777777" w:rsidR="00287EB6" w:rsidRDefault="002A66F2" w:rsidP="00287EB6">
      <w:pPr>
        <w:keepNext/>
        <w:jc w:val="center"/>
      </w:pPr>
      <w:r w:rsidRPr="002A66F2">
        <w:rPr>
          <w:noProof/>
        </w:rPr>
        <w:drawing>
          <wp:inline distT="0" distB="0" distL="0" distR="0" wp14:anchorId="4F4BA91A" wp14:editId="361659CD">
            <wp:extent cx="2781300" cy="360743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785295" cy="3612618"/>
                    </a:xfrm>
                    <a:prstGeom prst="rect">
                      <a:avLst/>
                    </a:prstGeom>
                  </pic:spPr>
                </pic:pic>
              </a:graphicData>
            </a:graphic>
          </wp:inline>
        </w:drawing>
      </w:r>
    </w:p>
    <w:p w14:paraId="7139BDE8" w14:textId="74BB4473" w:rsidR="002A66F2" w:rsidRDefault="00287EB6" w:rsidP="00287EB6">
      <w:pPr>
        <w:pStyle w:val="Beschriftung"/>
        <w:ind w:hanging="880"/>
        <w:jc w:val="left"/>
      </w:pPr>
      <w:r>
        <w:t xml:space="preserve">Abbildung </w:t>
      </w:r>
      <w:r w:rsidR="00065690">
        <w:fldChar w:fldCharType="begin"/>
      </w:r>
      <w:r w:rsidR="00065690">
        <w:instrText xml:space="preserve"> STYLEREF 1 \s </w:instrText>
      </w:r>
      <w:r w:rsidR="00065690">
        <w:fldChar w:fldCharType="separate"/>
      </w:r>
      <w:r w:rsidR="00A7695D">
        <w:rPr>
          <w:noProof/>
        </w:rPr>
        <w:t>B</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2</w:t>
      </w:r>
      <w:r w:rsidR="00065690">
        <w:rPr>
          <w:noProof/>
        </w:rPr>
        <w:fldChar w:fldCharType="end"/>
      </w:r>
      <w:r>
        <w:t xml:space="preserve">, ein Gitter (engl. </w:t>
      </w:r>
      <w:proofErr w:type="spellStart"/>
      <w:r>
        <w:t>Grid</w:t>
      </w:r>
      <w:proofErr w:type="spellEnd"/>
      <w:r>
        <w:t xml:space="preserve">) ist unterteilt in </w:t>
      </w:r>
      <w:r w:rsidR="00BC2CB7">
        <w:t>Blöcke (</w:t>
      </w:r>
      <w:r>
        <w:t xml:space="preserve">engl. </w:t>
      </w:r>
      <w:r w:rsidR="00BC2CB7">
        <w:t>Blocks) von</w:t>
      </w:r>
      <w:r>
        <w:t xml:space="preserve"> Threads. </w:t>
      </w:r>
      <w:sdt>
        <w:sdtPr>
          <w:rPr>
            <w:rFonts w:cs="Arial"/>
            <w:color w:val="000000"/>
          </w:rPr>
          <w:alias w:val="To edit, see citavi.com/edit"/>
          <w:tag w:val="CitaviPlaceholder#67b2c5d2-3041-70fc-640f-2c27d4ca72ef"/>
          <w:id w:val="1596894518"/>
        </w:sdtPr>
        <w:sdtEndPr/>
        <w:sdtContent>
          <w:r w:rsidR="00EB3508" w:rsidRPr="00EB3508">
            <w:rPr>
              <w:rFonts w:cs="Arial"/>
              <w:color w:val="000000"/>
            </w:rPr>
            <w:fldChar w:fldCharType="begin"/>
          </w:r>
          <w:r w:rsidR="00EB3508" w:rsidRPr="00EB3508">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YsIlN0b3J5VHlwZSI6MSwiSWQiOiI2N2IyYzVkMi0zMDQxLTcwZmMtNjQwZi0yYzI3ZDRjYTcyZWYiLCJUYWciOiJDaXRhdmlQbGFjZWhvbGRlciM2N2IyYzVkMi0zMDQxLTcwZmMtNjQwZi0yYzI3ZDRjYTcyZWYiLCJUZXh0IjoiWzldIiwiUGFnZUluUHVibGljYXRpb24iOjEsIlJlZmVyZW5jZUlkcyI6WyJiMDRhZjUwNi0yODkxLTQxYjEtOTdhOC0yMzU3NDM0N2FlMzIiXSwiUGFyYWdyYXBoUmFuZ2VTdGFydCI6MTk5fQ==}</w:instrText>
          </w:r>
          <w:r w:rsidR="00EB3508" w:rsidRPr="00EB3508">
            <w:rPr>
              <w:rFonts w:cs="Arial"/>
              <w:color w:val="000000"/>
            </w:rPr>
            <w:fldChar w:fldCharType="separate"/>
          </w:r>
          <w:r w:rsidR="00EB3508" w:rsidRPr="00EB3508">
            <w:rPr>
              <w:rFonts w:cs="Arial"/>
              <w:color w:val="000000"/>
            </w:rPr>
            <w:t>[9]</w:t>
          </w:r>
          <w:r w:rsidR="00EB3508" w:rsidRPr="00EB3508">
            <w:rPr>
              <w:rFonts w:cs="Arial"/>
              <w:color w:val="000000"/>
            </w:rPr>
            <w:fldChar w:fldCharType="end"/>
          </w:r>
        </w:sdtContent>
      </w:sdt>
    </w:p>
    <w:p w14:paraId="538E2788" w14:textId="77777777" w:rsidR="00256239" w:rsidRDefault="00256239" w:rsidP="006C4D1C"/>
    <w:p w14:paraId="73C4B898" w14:textId="65284E0E" w:rsidR="000E7443" w:rsidRPr="00256239"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EB3508" w:rsidRPr="00EB3508">
            <w:rPr>
              <w:rFonts w:cs="Arial"/>
              <w:color w:val="000000"/>
            </w:rPr>
            <w:fldChar w:fldCharType="begin"/>
          </w:r>
          <w:r w:rsidR="00EB3508" w:rsidRPr="00EB3508">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csIlN0b3J5VHlwZSI6MSwiSWQiOiIxMWRkOTczMC1mZjczLTJiMjMtMGIyNS01MmNmMWNlODdiODEiLCJUYWciOiJDaXRhdmlQbGFjZWhvbGRlciMxMWRkOTczMC1mZjczLTJiMjMtMGIyNS01MmNmMWNlODdiODEiLCJUZXh0IjoiWzldIiwiUGFnZUluUHVibGljYXRpb24iOjEsIlJlZmVyZW5jZUlkcyI6WyJiMDRhZjUwNi0yODkxLTQxYjEtOTdhOC0yMzU3NDM0N2FlMzIiXSwiUGFyYWdyYXBoUmFuZ2VTdGFydCI6MjAxfQ==}</w:instrText>
          </w:r>
          <w:r w:rsidR="00EB3508" w:rsidRPr="00EB3508">
            <w:rPr>
              <w:rFonts w:cs="Arial"/>
              <w:color w:val="000000"/>
            </w:rPr>
            <w:fldChar w:fldCharType="separate"/>
          </w:r>
          <w:r w:rsidR="00EB3508" w:rsidRPr="00EB3508">
            <w:rPr>
              <w:rFonts w:cs="Arial"/>
              <w:color w:val="000000"/>
            </w:rPr>
            <w:t>[9]</w:t>
          </w:r>
          <w:r w:rsidR="00EB3508" w:rsidRPr="00EB3508">
            <w:rPr>
              <w:rFonts w:cs="Arial"/>
              <w:color w:val="000000"/>
            </w:rPr>
            <w:fldChar w:fldCharType="end"/>
          </w:r>
        </w:sdtContent>
      </w:sdt>
      <w:r w:rsidR="000E7443">
        <w:rPr>
          <w:rFonts w:cs="Arial"/>
          <w:color w:val="000000"/>
        </w:rPr>
        <w:t xml:space="preserve"> </w:t>
      </w:r>
    </w:p>
    <w:p w14:paraId="35F1283F" w14:textId="76B4B683" w:rsidR="00795B6F" w:rsidRDefault="000E7443" w:rsidP="006C4D1C">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 xml:space="preserve">Anwendungssoftware </w:t>
      </w:r>
      <w:r w:rsidR="00F56541">
        <w:lastRenderedPageBreak/>
        <w:t>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Threadblöcke gleichzeitig ausführen, während eine GPU mit zwei Streaming Multiprozessoren in der gleichen Zeitspanne nur zwei Threadblöcke ausführen kann.</w:t>
      </w:r>
      <w:r w:rsidR="00795B6F" w:rsidRPr="00795B6F">
        <w:rPr>
          <w:rFonts w:cs="Arial"/>
          <w:color w:val="000000"/>
        </w:rPr>
        <w:t xml:space="preserve"> </w:t>
      </w:r>
      <w:sdt>
        <w:sdtPr>
          <w:rPr>
            <w:rFonts w:cs="Arial"/>
            <w:color w:val="000000"/>
          </w:rPr>
          <w:alias w:val="To edit, see citavi.com/edit"/>
          <w:tag w:val="CitaviPlaceholder#83fbef06-b91f-28ff-5055-14294d0dbb74"/>
          <w:id w:val="2065519927"/>
        </w:sdtPr>
        <w:sdtEndPr/>
        <w:sdtContent>
          <w:r w:rsidR="00EB3508" w:rsidRPr="00EB3508">
            <w:rPr>
              <w:rFonts w:cs="Arial"/>
              <w:color w:val="000000"/>
            </w:rPr>
            <w:fldChar w:fldCharType="begin"/>
          </w:r>
          <w:r w:rsidR="00EB3508" w:rsidRPr="00EB3508">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gsIlN0b3J5VHlwZSI6MSwiSWQiOiI4M2ZiZWYwNi1iOTFmLTI4ZmYtNTA1NS0xNDI5NGQwZGJiNzQiLCJUYWciOiJDaXRhdmlQbGFjZWhvbGRlciM4M2ZiZWYwNi1iOTFmLTI4ZmYtNTA1NS0xNDI5NGQwZGJiNzQiLCJUZXh0IjoiWzldIiwiUGFnZUluUHVibGljYXRpb24iOjEsIlJlZmVyZW5jZUlkcyI6WyJiMDRhZjUwNi0yODkxLTQxYjEtOTdhOC0yMzU3NDM0N2FlMzIiXSwiUGFyYWdyYXBoUmFuZ2VTdGFydCI6MjAyfQ==}</w:instrText>
          </w:r>
          <w:r w:rsidR="00EB3508" w:rsidRPr="00EB3508">
            <w:rPr>
              <w:rFonts w:cs="Arial"/>
              <w:color w:val="000000"/>
            </w:rPr>
            <w:fldChar w:fldCharType="separate"/>
          </w:r>
          <w:r w:rsidR="00EB3508" w:rsidRPr="00EB3508">
            <w:rPr>
              <w:rFonts w:cs="Arial"/>
              <w:color w:val="000000"/>
            </w:rPr>
            <w:t>[9]</w:t>
          </w:r>
          <w:r w:rsidR="00EB3508" w:rsidRPr="00EB3508">
            <w:rPr>
              <w:rFonts w:cs="Arial"/>
              <w:color w:val="000000"/>
            </w:rPr>
            <w:fldChar w:fldCharType="end"/>
          </w:r>
        </w:sdtContent>
      </w:sdt>
      <w:r w:rsidR="00795B6F">
        <w:t xml:space="preserve"> </w:t>
      </w:r>
    </w:p>
    <w:p w14:paraId="717EA188" w14:textId="7E0F9BE3" w:rsidR="00467298" w:rsidRPr="00795B6F" w:rsidRDefault="00795B6F" w:rsidP="006C4D1C">
      <w:r>
        <w:t>Dies wird durch Abbildung B.3 veranschaulicht.</w:t>
      </w:r>
    </w:p>
    <w:p w14:paraId="6FA43F1B" w14:textId="77777777" w:rsidR="00287EB6" w:rsidRPr="00B23D3A" w:rsidRDefault="00287EB6" w:rsidP="006C4D1C">
      <w:pPr>
        <w:rPr>
          <w:rFonts w:cs="Arial"/>
          <w:color w:val="000000"/>
        </w:rPr>
      </w:pPr>
    </w:p>
    <w:p w14:paraId="32F77D07" w14:textId="77777777" w:rsidR="00287EB6" w:rsidRDefault="00467298" w:rsidP="00287EB6">
      <w:pPr>
        <w:keepNext/>
        <w:jc w:val="center"/>
      </w:pPr>
      <w:r>
        <w:rPr>
          <w:noProof/>
        </w:rPr>
        <w:drawing>
          <wp:inline distT="0" distB="0" distL="0" distR="0" wp14:anchorId="7404FD65" wp14:editId="07340C32">
            <wp:extent cx="3314700" cy="312986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38213" cy="3152068"/>
                    </a:xfrm>
                    <a:prstGeom prst="rect">
                      <a:avLst/>
                    </a:prstGeom>
                    <a:noFill/>
                    <a:ln>
                      <a:noFill/>
                    </a:ln>
                  </pic:spPr>
                </pic:pic>
              </a:graphicData>
            </a:graphic>
          </wp:inline>
        </w:drawing>
      </w:r>
    </w:p>
    <w:p w14:paraId="725A4DCC" w14:textId="4597B02C" w:rsidR="003941F6" w:rsidRDefault="00287EB6" w:rsidP="00287EB6">
      <w:pPr>
        <w:pStyle w:val="Beschriftung"/>
        <w:ind w:hanging="880"/>
        <w:jc w:val="left"/>
      </w:pPr>
      <w:r>
        <w:t xml:space="preserve">Abbildung </w:t>
      </w:r>
      <w:r w:rsidR="00065690">
        <w:fldChar w:fldCharType="begin"/>
      </w:r>
      <w:r w:rsidR="00065690">
        <w:instrText xml:space="preserve"> STYLEREF 1 \s </w:instrText>
      </w:r>
      <w:r w:rsidR="00065690">
        <w:fldChar w:fldCharType="separate"/>
      </w:r>
      <w:r w:rsidR="00A7695D">
        <w:rPr>
          <w:noProof/>
        </w:rPr>
        <w:t>B</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3</w:t>
      </w:r>
      <w:r w:rsidR="00065690">
        <w:rPr>
          <w:noProof/>
        </w:rPr>
        <w:fldChar w:fldCharType="end"/>
      </w:r>
      <w:r>
        <w:t xml:space="preserve">, 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EB3508" w:rsidRPr="00EB3508">
            <w:rPr>
              <w:rFonts w:cs="Arial"/>
              <w:color w:val="000000"/>
            </w:rPr>
            <w:fldChar w:fldCharType="begin"/>
          </w:r>
          <w:r w:rsidR="00EB3508" w:rsidRPr="00EB3508">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ksIlN0b3J5VHlwZSI6MSwiSWQiOiJkMWY5ZjM0OC00NWMxLTQ5NTQtOTcwMi0zMzFmYjY3MGIzZDEiLCJUYWciOiJDaXRhdmlQbGFjZWhvbGRlciNkMWY5ZjM0OC00NWMxLTQ5NTQtOTcwMi0zMzFmYjY3MGIzZDEiLCJUZXh0IjoiWzldIiwiUGFnZUluUHVibGljYXRpb24iOjEsIlJlZmVyZW5jZUlkcyI6WyJiMDRhZjUwNi0yODkxLTQxYjEtOTdhOC0yMzU3NDM0N2FlMzIiXSwiUGFyYWdyYXBoUmFuZ2VTdGFydCI6MjA2fQ==}</w:instrText>
          </w:r>
          <w:r w:rsidR="00EB3508" w:rsidRPr="00EB3508">
            <w:rPr>
              <w:rFonts w:cs="Arial"/>
              <w:color w:val="000000"/>
            </w:rPr>
            <w:fldChar w:fldCharType="separate"/>
          </w:r>
          <w:r w:rsidR="00EB3508" w:rsidRPr="00EB3508">
            <w:rPr>
              <w:rFonts w:cs="Arial"/>
              <w:color w:val="000000"/>
            </w:rPr>
            <w:t>[9]</w:t>
          </w:r>
          <w:r w:rsidR="00EB3508" w:rsidRPr="00EB3508">
            <w:rPr>
              <w:rFonts w:cs="Arial"/>
              <w:color w:val="000000"/>
            </w:rPr>
            <w:fldChar w:fldCharType="end"/>
          </w:r>
        </w:sdtContent>
      </w:sdt>
    </w:p>
    <w:p w14:paraId="215E033F" w14:textId="77777777" w:rsidR="00BD51C8" w:rsidRPr="00F52F9D" w:rsidRDefault="00BD51C8" w:rsidP="00F52F9D"/>
    <w:p w14:paraId="7947F141" w14:textId="6171C684" w:rsidR="00B57D4F" w:rsidRDefault="00203DFC" w:rsidP="00203DFC">
      <w:pPr>
        <w:pStyle w:val="berschrift4"/>
        <w:numPr>
          <w:ilvl w:val="1"/>
          <w:numId w:val="14"/>
        </w:numPr>
      </w:pPr>
      <w:bookmarkStart w:id="45" w:name="_Toc97632574"/>
      <w:r>
        <w:t>CUDA Unified Memory</w:t>
      </w:r>
      <w:bookmarkEnd w:id="45"/>
    </w:p>
    <w:p w14:paraId="6B034A93" w14:textId="7E16A952" w:rsidR="002E3D94"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r w:rsidR="00795B6F">
        <w:rPr>
          <w:color w:val="000000" w:themeColor="text1"/>
        </w:rPr>
        <w:t xml:space="preserve"> </w:t>
      </w:r>
      <w:r w:rsidR="003941F6">
        <w:rPr>
          <w:color w:val="000000" w:themeColor="text1"/>
        </w:rPr>
        <w:t xml:space="preserve">Abbildung </w:t>
      </w:r>
      <w:r w:rsidR="00795B6F">
        <w:rPr>
          <w:color w:val="000000" w:themeColor="text1"/>
        </w:rPr>
        <w:t xml:space="preserve">B.4 zeigt die </w:t>
      </w:r>
      <w:proofErr w:type="spellStart"/>
      <w:r w:rsidR="00795B6F">
        <w:rPr>
          <w:color w:val="000000" w:themeColor="text1"/>
        </w:rPr>
        <w:t>funktion</w:t>
      </w:r>
      <w:proofErr w:type="spellEnd"/>
      <w:r w:rsidR="00795B6F">
        <w:rPr>
          <w:color w:val="000000" w:themeColor="text1"/>
        </w:rPr>
        <w:t xml:space="preserve"> dieses Adressbereichs.</w:t>
      </w:r>
    </w:p>
    <w:p w14:paraId="466AAE64" w14:textId="77777777" w:rsidR="00795B6F" w:rsidRDefault="00795B6F" w:rsidP="00291547">
      <w:pPr>
        <w:pStyle w:val="Textkrper"/>
        <w:rPr>
          <w:color w:val="000000" w:themeColor="text1"/>
        </w:rPr>
      </w:pPr>
    </w:p>
    <w:p w14:paraId="40F69653" w14:textId="77777777" w:rsidR="00795B6F" w:rsidRDefault="003941F6" w:rsidP="00795B6F">
      <w:pPr>
        <w:pStyle w:val="Textkrper"/>
        <w:keepNext/>
      </w:pPr>
      <w:r>
        <w:rPr>
          <w:noProof/>
          <w:color w:val="000000" w:themeColor="text1"/>
        </w:rPr>
        <w:lastRenderedPageBreak/>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30">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7208EB8E" w14:textId="4D8B9C68" w:rsidR="003941F6" w:rsidRDefault="00795B6F" w:rsidP="00795B6F">
      <w:pPr>
        <w:pStyle w:val="Beschriftung"/>
        <w:ind w:hanging="880"/>
      </w:pPr>
      <w:r>
        <w:t xml:space="preserve">Abbildung </w:t>
      </w:r>
      <w:r w:rsidR="00065690">
        <w:fldChar w:fldCharType="begin"/>
      </w:r>
      <w:r w:rsidR="00065690">
        <w:instrText xml:space="preserve"> STYLEREF 1 \s </w:instrText>
      </w:r>
      <w:r w:rsidR="00065690">
        <w:fldChar w:fldCharType="separate"/>
      </w:r>
      <w:r w:rsidR="00A7695D">
        <w:rPr>
          <w:noProof/>
        </w:rPr>
        <w:t>B</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4</w:t>
      </w:r>
      <w:r w:rsidR="00065690">
        <w:rPr>
          <w:noProof/>
        </w:rPr>
        <w:fldChar w:fldCharType="end"/>
      </w:r>
      <w:r>
        <w:t xml:space="preserve">, Unified Memory ist von allen Prozessoren abrufbar. </w:t>
      </w:r>
      <w:sdt>
        <w:sdtPr>
          <w:rPr>
            <w:rFonts w:cs="Arial"/>
            <w:color w:val="000000"/>
          </w:rPr>
          <w:alias w:val="To edit, see citavi.com/edit"/>
          <w:tag w:val="CitaviPlaceholder#17696df2-f1da-7482-96ac-5971a3b5d88b"/>
          <w:id w:val="-2011361160"/>
        </w:sdtPr>
        <w:sdtEndPr/>
        <w:sdtContent>
          <w:r w:rsidR="00EB3508" w:rsidRPr="00EB3508">
            <w:rPr>
              <w:rFonts w:cs="Arial"/>
              <w:color w:val="000000"/>
            </w:rPr>
            <w:fldChar w:fldCharType="begin"/>
          </w:r>
          <w:r w:rsidR="00EB3508" w:rsidRPr="00EB3508">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yMCwiU3RvcnlUeXBlIjoxLCJJZCI6IjE3Njk2ZGYyLWYxZGEtNzQ4Mi05NmFjLTU5NzFhM2I1ZDg4YiIsIlRhZyI6IkNpdGF2aVBsYWNlaG9sZGVyIzE3Njk2ZGYyLWYxZGEtNzQ4Mi05NmFjLTU5NzFhM2I1ZDg4YiIsIlRleHQiOiJbMTFdIiwiUGFnZUluUHVibGljYXRpb24iOjEsIlJlZmVyZW5jZUlkcyI6WyJmYzNmMTVhZi03Y2IyLTQ3MDktYTM1ZC0xNDY1MTM0YmFjZmMiXSwiUGFyYWdyYXBoUmFuZ2VTdGFydCI6MjEyfQ==}</w:instrText>
          </w:r>
          <w:r w:rsidR="00EB3508" w:rsidRPr="00EB3508">
            <w:rPr>
              <w:rFonts w:cs="Arial"/>
              <w:color w:val="000000"/>
            </w:rPr>
            <w:fldChar w:fldCharType="separate"/>
          </w:r>
          <w:r w:rsidR="00EB3508" w:rsidRPr="00EB3508">
            <w:rPr>
              <w:rFonts w:cs="Arial"/>
              <w:color w:val="000000"/>
            </w:rPr>
            <w:t>[11]</w:t>
          </w:r>
          <w:r w:rsidR="00EB3508" w:rsidRPr="00EB3508">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5C429D94" w:rsidR="005E0A08" w:rsidRPr="00AD0D1E" w:rsidRDefault="002E3D94" w:rsidP="00291547">
      <w:pPr>
        <w:pStyle w:val="Textkrper"/>
        <w:rPr>
          <w:color w:val="FF0000"/>
        </w:rPr>
      </w:pPr>
      <w:r w:rsidRPr="0009697E">
        <w:rPr>
          <w:color w:val="000000" w:themeColor="text1"/>
        </w:rPr>
        <w:t>Diese Technologie ermöglicht es Speicher</w:t>
      </w:r>
      <w:r w:rsidR="0009697E" w:rsidRPr="0009697E">
        <w:rPr>
          <w:color w:val="000000" w:themeColor="text1"/>
        </w:rPr>
        <w:t xml:space="preserve"> für </w:t>
      </w:r>
      <w:r w:rsidRPr="0009697E">
        <w:rPr>
          <w:color w:val="000000" w:themeColor="text1"/>
        </w:rPr>
        <w:t>Daten zu allo</w:t>
      </w:r>
      <w:r w:rsidR="0009697E" w:rsidRPr="0009697E">
        <w:rPr>
          <w:color w:val="000000" w:themeColor="text1"/>
        </w:rPr>
        <w:t>k</w:t>
      </w:r>
      <w:r w:rsidRPr="0009697E">
        <w:rPr>
          <w:color w:val="000000" w:themeColor="text1"/>
        </w:rPr>
        <w:t>ieren,</w:t>
      </w:r>
      <w:r>
        <w:rPr>
          <w:color w:val="000000" w:themeColor="text1"/>
        </w:rPr>
        <w:t xml:space="preserve"> welche von sowohl CPU als auch GPU gelesen und geschrieben werden können. Um Unified Memory</w:t>
      </w:r>
      <w:r w:rsidRPr="002E3D94">
        <w:rPr>
          <w:color w:val="4472C4" w:themeColor="accent1"/>
        </w:rPr>
        <w:t xml:space="preserve"> </w:t>
      </w:r>
      <w:r w:rsidRPr="0009697E">
        <w:rPr>
          <w:color w:val="000000" w:themeColor="text1"/>
        </w:rPr>
        <w:t>anzulegen</w:t>
      </w:r>
      <w:r>
        <w:rPr>
          <w:color w:val="4472C4" w:themeColor="accent1"/>
        </w:rPr>
        <w:t xml:space="preserve"> </w:t>
      </w:r>
      <w:r>
        <w:rPr>
          <w:color w:val="000000" w:themeColor="text1"/>
        </w:rPr>
        <w:t xml:space="preserve">werden aufrufe zu </w:t>
      </w:r>
      <w:proofErr w:type="spellStart"/>
      <w:proofErr w:type="gramStart"/>
      <w:r>
        <w:rPr>
          <w:color w:val="000000" w:themeColor="text1"/>
        </w:rPr>
        <w:t>malloc</w:t>
      </w:r>
      <w:proofErr w:type="spellEnd"/>
      <w:r>
        <w:rPr>
          <w:color w:val="000000" w:themeColor="text1"/>
        </w:rPr>
        <w:t>(</w:t>
      </w:r>
      <w:proofErr w:type="gramEnd"/>
      <w:r>
        <w:rPr>
          <w:color w:val="000000" w:themeColor="text1"/>
        </w:rPr>
        <w:t xml:space="preserve">) oder </w:t>
      </w:r>
      <w:proofErr w:type="spellStart"/>
      <w:r>
        <w:rPr>
          <w:color w:val="000000" w:themeColor="text1"/>
        </w:rPr>
        <w:t>new</w:t>
      </w:r>
      <w:proofErr w:type="spellEnd"/>
      <w:r>
        <w:rPr>
          <w:color w:val="000000" w:themeColor="text1"/>
        </w:rPr>
        <w:t xml:space="preserve"> mit aufrufen zu </w:t>
      </w:r>
      <w:proofErr w:type="spellStart"/>
      <w:r>
        <w:rPr>
          <w:color w:val="000000" w:themeColor="text1"/>
        </w:rPr>
        <w:t>cudaMallocManaged</w:t>
      </w:r>
      <w:proofErr w:type="spellEnd"/>
      <w:r>
        <w:rPr>
          <w:color w:val="000000" w:themeColor="text1"/>
        </w:rPr>
        <w:t xml:space="preserve">() ersetzt. </w:t>
      </w:r>
      <w:proofErr w:type="spellStart"/>
      <w:proofErr w:type="gramStart"/>
      <w:r>
        <w:rPr>
          <w:color w:val="000000" w:themeColor="text1"/>
        </w:rPr>
        <w:t>cudaMallocManaged</w:t>
      </w:r>
      <w:proofErr w:type="spellEnd"/>
      <w:r>
        <w:rPr>
          <w:color w:val="000000" w:themeColor="text1"/>
        </w:rPr>
        <w:t>(</w:t>
      </w:r>
      <w:proofErr w:type="gramEnd"/>
      <w:r>
        <w:rPr>
          <w:color w:val="000000" w:themeColor="text1"/>
        </w:rPr>
        <w:t>) ist eine</w:t>
      </w:r>
      <w:r w:rsidR="0009697E">
        <w:rPr>
          <w:color w:val="4472C4" w:themeColor="accent1"/>
        </w:rPr>
        <w:t xml:space="preserve"> </w:t>
      </w:r>
      <w:r w:rsidR="0009697E" w:rsidRPr="0009697E">
        <w:rPr>
          <w:color w:val="000000" w:themeColor="text1"/>
        </w:rPr>
        <w:t>Funktion zum allokieren von Speicher</w:t>
      </w:r>
      <w:r>
        <w:rPr>
          <w:color w:val="000000" w:themeColor="text1"/>
        </w:rPr>
        <w:t>, welche</w:t>
      </w:r>
      <w:r w:rsidR="00170561">
        <w:rPr>
          <w:color w:val="000000" w:themeColor="text1"/>
        </w:rPr>
        <w:t xml:space="preserve"> eine</w:t>
      </w:r>
      <w:r w:rsidR="003830F8">
        <w:rPr>
          <w:color w:val="000000" w:themeColor="text1"/>
        </w:rPr>
        <w:t>n</w:t>
      </w:r>
      <w:r w:rsidR="00170561">
        <w:rPr>
          <w:color w:val="000000" w:themeColor="text1"/>
        </w:rPr>
        <w:t xml:space="preserve"> Pointer zugänglich für jede</w:t>
      </w:r>
      <w:r w:rsidR="003830F8">
        <w:rPr>
          <w:color w:val="000000" w:themeColor="text1"/>
        </w:rPr>
        <w:t>n</w:t>
      </w:r>
      <w:r w:rsidR="00170561">
        <w:rPr>
          <w:color w:val="000000" w:themeColor="text1"/>
        </w:rPr>
        <w:t xml:space="preserve"> Prozessor zurückgibt. Greift ein Programm auf Daten zu</w:t>
      </w:r>
      <w:r w:rsidR="0009697E">
        <w:rPr>
          <w:color w:val="000000" w:themeColor="text1"/>
        </w:rPr>
        <w:t xml:space="preserve">, </w:t>
      </w:r>
      <w:r w:rsidR="00170561">
        <w:rPr>
          <w:color w:val="000000" w:themeColor="text1"/>
        </w:rPr>
        <w:t xml:space="preserve">die </w:t>
      </w:r>
      <w:r w:rsidR="003830F8">
        <w:rPr>
          <w:color w:val="000000" w:themeColor="text1"/>
        </w:rPr>
        <w:t xml:space="preserve">auf </w:t>
      </w:r>
      <w:r w:rsidR="00170561">
        <w:rPr>
          <w:color w:val="000000" w:themeColor="text1"/>
        </w:rPr>
        <w:t>diese Art angelegt wurden, kümmert sich die CUDA Systemsoftware und</w:t>
      </w:r>
      <w:r w:rsidR="0009697E">
        <w:rPr>
          <w:color w:val="000000" w:themeColor="text1"/>
        </w:rPr>
        <w:t xml:space="preserve"> </w:t>
      </w:r>
      <w:r w:rsidR="00170561">
        <w:rPr>
          <w:color w:val="000000" w:themeColor="text1"/>
        </w:rPr>
        <w:t xml:space="preserve">die Hardware um das </w:t>
      </w:r>
      <w:r w:rsidR="00256239">
        <w:rPr>
          <w:color w:val="000000" w:themeColor="text1"/>
        </w:rPr>
        <w:t xml:space="preserve">Verschieben von Speicher Pages </w:t>
      </w:r>
      <w:r w:rsidR="00170561">
        <w:rPr>
          <w:color w:val="000000" w:themeColor="text1"/>
        </w:rPr>
        <w:t>auf den Speicher des zugreifenden Prozessors.</w:t>
      </w:r>
      <w:sdt>
        <w:sdtPr>
          <w:rPr>
            <w:rFonts w:cs="Arial"/>
            <w:color w:val="000000"/>
          </w:rPr>
          <w:alias w:val="To edit, see citavi.com/edit"/>
          <w:tag w:val="CitaviPlaceholder#f3a87759-87f9-da6d-b1e9-2a68514fe5df"/>
          <w:id w:val="1092434998"/>
        </w:sdtPr>
        <w:sdtEndPr/>
        <w:sdtContent>
          <w:r w:rsidR="00EB3508" w:rsidRPr="00EB3508">
            <w:rPr>
              <w:rFonts w:cs="Arial"/>
              <w:color w:val="000000"/>
            </w:rPr>
            <w:fldChar w:fldCharType="begin"/>
          </w:r>
          <w:r w:rsidR="00EB3508" w:rsidRPr="00EB3508">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IxLCJTdG9yeVR5cGUiOjEsIklkIjoiZjNhODc3NTktODdmOS1kYTZkLWIxZTktMmE2ODUxNGZlNWRmIiwiVGFnIjoiQ2l0YXZpUGxhY2Vob2xkZXIjZjNhODc3NTktODdmOS1kYTZkLWIxZTktMmE2ODUxNGZlNWRmIiwiVGV4dCI6IlsxMl0iLCJQYWdlSW5QdWJsaWNhdGlvbiI6MSwiUmVmZXJlbmNlSWRzIjpbIjY3YTMxOTQ0LTQ2ZDUtNGI2My04MDEwLTYzZjgwMjUxYTk3NyJdLCJQYXJhZ3JhcGhSYW5nZVN0YXJ0IjoyMTR9}</w:instrText>
          </w:r>
          <w:r w:rsidR="00EB3508" w:rsidRPr="00EB3508">
            <w:rPr>
              <w:rFonts w:cs="Arial"/>
              <w:color w:val="000000"/>
            </w:rPr>
            <w:fldChar w:fldCharType="separate"/>
          </w:r>
          <w:r w:rsidR="00EB3508" w:rsidRPr="00EB3508">
            <w:rPr>
              <w:rFonts w:cs="Arial"/>
              <w:color w:val="000000"/>
            </w:rPr>
            <w:t>[12]</w:t>
          </w:r>
          <w:r w:rsidR="00EB3508" w:rsidRPr="00EB3508">
            <w:rPr>
              <w:rFonts w:cs="Arial"/>
              <w:color w:val="000000"/>
            </w:rPr>
            <w:fldChar w:fldCharType="end"/>
          </w:r>
        </w:sdtContent>
      </w:sdt>
      <w:r w:rsidR="00A31F52">
        <w:rPr>
          <w:rFonts w:cs="Arial"/>
          <w:color w:val="000000"/>
        </w:rPr>
        <w:t xml:space="preserve"> </w:t>
      </w:r>
    </w:p>
    <w:p w14:paraId="70737D96" w14:textId="05E192B2" w:rsidR="008765C0" w:rsidRPr="00012223" w:rsidRDefault="008765C0" w:rsidP="00291547">
      <w:pPr>
        <w:pStyle w:val="Textkrper"/>
      </w:pPr>
      <w:r w:rsidRPr="00012223">
        <w:t xml:space="preserve">Greift die GPU auf Speicher zu der von </w:t>
      </w:r>
      <w:proofErr w:type="spellStart"/>
      <w:r w:rsidRPr="00012223">
        <w:t>cudaMallocManaged</w:t>
      </w:r>
      <w:proofErr w:type="spellEnd"/>
      <w:r w:rsidRPr="00012223">
        <w:t xml:space="preserve"> angelegt wurde werden folgende </w:t>
      </w:r>
      <w:r w:rsidR="00256239" w:rsidRPr="00012223">
        <w:t>Schritte</w:t>
      </w:r>
      <w:r w:rsidRPr="00012223">
        <w:t xml:space="preserve"> ausgeführt. Zuerst werden neue</w:t>
      </w:r>
      <w:r w:rsidR="00256239" w:rsidRPr="00012223">
        <w:t xml:space="preserve"> Pages</w:t>
      </w:r>
      <w:r w:rsidRPr="00012223">
        <w:t xml:space="preserve"> auf der GPU angelegt. Dann werden die </w:t>
      </w:r>
      <w:r w:rsidR="006F4113" w:rsidRPr="00012223">
        <w:t xml:space="preserve">Verlinkungen der </w:t>
      </w:r>
      <w:r w:rsidRPr="00012223">
        <w:t xml:space="preserve">alten </w:t>
      </w:r>
      <w:r w:rsidR="006F4113" w:rsidRPr="00012223">
        <w:t>P</w:t>
      </w:r>
      <w:r w:rsidRPr="00012223">
        <w:t xml:space="preserve">ages auf der CPU </w:t>
      </w:r>
      <w:r w:rsidR="006F4113" w:rsidRPr="00012223">
        <w:t>gelöst</w:t>
      </w:r>
      <w:r w:rsidRPr="00012223">
        <w:t>.</w:t>
      </w:r>
      <w:r w:rsidR="005A7F48" w:rsidRPr="00012223">
        <w:t xml:space="preserve"> Daten werden dann von der CPU zur GPU kopiert und die neuen </w:t>
      </w:r>
      <w:r w:rsidR="006F4113" w:rsidRPr="00012223">
        <w:t>P</w:t>
      </w:r>
      <w:r w:rsidR="005A7F48" w:rsidRPr="00012223">
        <w:t xml:space="preserve">ages auf </w:t>
      </w:r>
      <w:r w:rsidR="006F4113" w:rsidRPr="00012223">
        <w:t>d</w:t>
      </w:r>
      <w:r w:rsidR="005A7F48" w:rsidRPr="00012223">
        <w:t>er GPU werden</w:t>
      </w:r>
      <w:r w:rsidR="006F4113" w:rsidRPr="00012223">
        <w:t xml:space="preserve"> gelinkt</w:t>
      </w:r>
      <w:r w:rsidR="005A7F48" w:rsidRPr="00012223">
        <w:t xml:space="preserve">. Zuletzt werden die alten </w:t>
      </w:r>
      <w:r w:rsidR="00012223" w:rsidRPr="00012223">
        <w:t>CPU-Pages</w:t>
      </w:r>
      <w:r w:rsidR="005A7F48" w:rsidRPr="00012223">
        <w:t xml:space="preserve"> freigegeben.</w:t>
      </w:r>
    </w:p>
    <w:p w14:paraId="79FAFC44" w14:textId="77777777" w:rsidR="00BD51C8" w:rsidRPr="00012223" w:rsidRDefault="00BD51C8" w:rsidP="00291547">
      <w:pPr>
        <w:pStyle w:val="Textkrper"/>
      </w:pPr>
    </w:p>
    <w:p w14:paraId="48BADA2B" w14:textId="088A59A0" w:rsidR="005A7F48" w:rsidRDefault="007A51E6" w:rsidP="00291547">
      <w:pPr>
        <w:pStyle w:val="Textkrper"/>
        <w:rPr>
          <w:color w:val="000000" w:themeColor="text1"/>
        </w:rPr>
      </w:pPr>
      <w:r w:rsidRPr="00012223">
        <w:t xml:space="preserve">Wenn neuere GPUs auf eine </w:t>
      </w:r>
      <w:r w:rsidR="006F4113" w:rsidRPr="00012223">
        <w:t>P</w:t>
      </w:r>
      <w:r w:rsidRPr="00012223">
        <w:t>age zugreifen, welche sich nicht</w:t>
      </w:r>
      <w:r w:rsidR="00EE5725" w:rsidRPr="00012223">
        <w:t xml:space="preserve"> auf dem lokalen Speicher der GPU befindet, wird beim </w:t>
      </w:r>
      <w:r w:rsidR="006F4113" w:rsidRPr="00012223">
        <w:t>Übersetzen</w:t>
      </w:r>
      <w:r w:rsidR="00EE5725" w:rsidRPr="00012223">
        <w:t xml:space="preserve"> der </w:t>
      </w:r>
      <w:r w:rsidR="006F4113" w:rsidRPr="00012223">
        <w:t>P</w:t>
      </w:r>
      <w:r w:rsidR="00EE5725" w:rsidRPr="00012223">
        <w:t xml:space="preserve">age eine </w:t>
      </w:r>
      <w:r w:rsidR="006F4113" w:rsidRPr="00012223">
        <w:t>F</w:t>
      </w:r>
      <w:r w:rsidR="00EE5725" w:rsidRPr="00012223">
        <w:t xml:space="preserve">ault </w:t>
      </w:r>
      <w:r w:rsidR="006F4113" w:rsidRPr="00012223">
        <w:t>M</w:t>
      </w:r>
      <w:r w:rsidR="00EE5725" w:rsidRPr="00012223">
        <w:t xml:space="preserve">essage generiert. Die GPU kann mehrere solcher </w:t>
      </w:r>
      <w:r w:rsidR="006F4113" w:rsidRPr="00012223">
        <w:t>F</w:t>
      </w:r>
      <w:r w:rsidR="00EE5725" w:rsidRPr="00012223">
        <w:t xml:space="preserve">ault </w:t>
      </w:r>
      <w:r w:rsidR="006F4113" w:rsidRPr="00012223">
        <w:t>M</w:t>
      </w:r>
      <w:r w:rsidR="00EE5725" w:rsidRPr="00012223">
        <w:t xml:space="preserve">essages gleichzeitig generieren. </w:t>
      </w:r>
      <w:r w:rsidR="00A31F52" w:rsidRPr="00012223">
        <w:t xml:space="preserve">Der Unified Memory Treiber verarbeitet die faults, beseitigt Duplikate, bringt die </w:t>
      </w:r>
      <w:r w:rsidR="006F4113" w:rsidRPr="00012223">
        <w:t xml:space="preserve">Verlinkungen </w:t>
      </w:r>
      <w:r w:rsidR="00A31F52" w:rsidRPr="00012223">
        <w:t xml:space="preserve">auf den neusten </w:t>
      </w:r>
      <w:r w:rsidR="006F4113" w:rsidRPr="00012223">
        <w:t>Stand</w:t>
      </w:r>
      <w:r w:rsidR="00A31F52" w:rsidRPr="00012223">
        <w:t xml:space="preserve"> und transferiert die Daten. Wichtig zu erwähnen ist, dass Unified Memory eine Entwicklung von NVIDIA ist und deshalb auf nur auf NVIDIA GPUs verfügbar ist.</w:t>
      </w:r>
      <w:sdt>
        <w:sdtPr>
          <w:rPr>
            <w:rFonts w:cs="Arial"/>
            <w:color w:val="000000"/>
          </w:rPr>
          <w:alias w:val="To edit, see citavi.com/edit"/>
          <w:tag w:val="CitaviPlaceholder#96d2070e-7d5f-ab96-4388-9beb275add33"/>
          <w:id w:val="-842389927"/>
        </w:sdtPr>
        <w:sdtEndPr/>
        <w:sdtContent>
          <w:r w:rsidR="00EB3508" w:rsidRPr="00EB3508">
            <w:rPr>
              <w:rFonts w:cs="Arial"/>
              <w:color w:val="000000"/>
            </w:rPr>
            <w:fldChar w:fldCharType="begin"/>
          </w:r>
          <w:r w:rsidR="00EB3508" w:rsidRPr="00EB3508">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yMiwiU3RvcnlUeXBlIjoxLCJJZCI6Ijk2ZDIwNzBlLTdkNWYtYWI5Ni00Mzg4LTliZWIyNzVhZGQzMyIsIlRhZyI6IkNpdGF2aVBsYWNlaG9sZGVyIzk2ZDIwNzBlLTdkNWYtYWI5Ni00Mzg4LTliZWIyNzVhZGQzMyIsIlRleHQiOiJbMTFdIiwiUGFnZUluUHVibGljYXRpb24iOjEsIlJlZmVyZW5jZUlkcyI6WyJmYzNmMTVhZi03Y2IyLTQ3MDktYTM1ZC0xNDY1MTM0YmFjZmMiXSwiUGFyYWdyYXBoUmFuZ2VTdGFydCI6MjE3fQ==}</w:instrText>
          </w:r>
          <w:r w:rsidR="00EB3508" w:rsidRPr="00EB3508">
            <w:rPr>
              <w:rFonts w:cs="Arial"/>
              <w:color w:val="000000"/>
            </w:rPr>
            <w:fldChar w:fldCharType="separate"/>
          </w:r>
          <w:r w:rsidR="00EB3508" w:rsidRPr="00EB3508">
            <w:rPr>
              <w:rFonts w:cs="Arial"/>
              <w:color w:val="000000"/>
            </w:rPr>
            <w:t>[11]</w:t>
          </w:r>
          <w:r w:rsidR="00EB3508" w:rsidRPr="00EB3508">
            <w:rPr>
              <w:rFonts w:cs="Arial"/>
              <w:color w:val="000000"/>
            </w:rPr>
            <w:fldChar w:fldCharType="end"/>
          </w:r>
        </w:sdtContent>
      </w:sdt>
      <w:r w:rsidR="00A31F52" w:rsidRPr="00012223">
        <w:t xml:space="preserve"> </w:t>
      </w:r>
      <w:r w:rsidR="00EE5725" w:rsidRPr="00012223">
        <w:t xml:space="preserve"> </w:t>
      </w:r>
      <w:r>
        <w:rPr>
          <w:color w:val="000000" w:themeColor="text1"/>
        </w:rPr>
        <w:t xml:space="preserve"> </w:t>
      </w:r>
    </w:p>
    <w:p w14:paraId="0636FED5" w14:textId="77777777" w:rsidR="00795B6F" w:rsidRDefault="00795B6F" w:rsidP="00291547">
      <w:pPr>
        <w:pStyle w:val="Textkrper"/>
        <w:rPr>
          <w:color w:val="000000" w:themeColor="text1"/>
        </w:rPr>
      </w:pPr>
    </w:p>
    <w:p w14:paraId="76F5A58F" w14:textId="18C0125C" w:rsidR="004F56BA" w:rsidRDefault="004F56BA" w:rsidP="004F56BA">
      <w:pPr>
        <w:pStyle w:val="berschrift3"/>
      </w:pPr>
      <w:bookmarkStart w:id="46" w:name="_Toc97632498"/>
      <w:bookmarkStart w:id="47" w:name="_Toc97632575"/>
      <w:bookmarkStart w:id="48" w:name="_Toc99091802"/>
      <w:r>
        <w:t>Nvidia H</w:t>
      </w:r>
      <w:r w:rsidR="00012223">
        <w:t xml:space="preserve">igh </w:t>
      </w:r>
      <w:r>
        <w:t>P</w:t>
      </w:r>
      <w:r w:rsidR="00012223">
        <w:t xml:space="preserve">erformance </w:t>
      </w:r>
      <w:r>
        <w:t>C</w:t>
      </w:r>
      <w:bookmarkEnd w:id="46"/>
      <w:bookmarkEnd w:id="47"/>
      <w:r w:rsidR="00012223">
        <w:t>omputing</w:t>
      </w:r>
      <w:r w:rsidR="006F4113">
        <w:t xml:space="preserve"> S</w:t>
      </w:r>
      <w:r w:rsidR="00012223">
        <w:t xml:space="preserve">oftware </w:t>
      </w:r>
      <w:r w:rsidR="006F4113">
        <w:t>D</w:t>
      </w:r>
      <w:r w:rsidR="00012223">
        <w:t xml:space="preserve">evelopment </w:t>
      </w:r>
      <w:r w:rsidR="006F4113">
        <w:t>K</w:t>
      </w:r>
      <w:r w:rsidR="00012223">
        <w:t>it</w:t>
      </w:r>
      <w:bookmarkEnd w:id="48"/>
    </w:p>
    <w:p w14:paraId="2BFEB88A" w14:textId="0D117110" w:rsidR="00505224" w:rsidRDefault="00505224" w:rsidP="004F56BA">
      <w:pPr>
        <w:pStyle w:val="Textkrper"/>
        <w:rPr>
          <w:color w:val="FF0000"/>
        </w:rPr>
      </w:pPr>
      <w:r>
        <w:rPr>
          <w:color w:val="FF0000"/>
        </w:rPr>
        <w:t xml:space="preserve">Erklären wie </w:t>
      </w:r>
      <w:proofErr w:type="spellStart"/>
      <w:r>
        <w:rPr>
          <w:color w:val="FF0000"/>
        </w:rPr>
        <w:t>nvc</w:t>
      </w:r>
      <w:proofErr w:type="spellEnd"/>
      <w:r>
        <w:rPr>
          <w:color w:val="FF0000"/>
        </w:rPr>
        <w:t xml:space="preserve">++ </w:t>
      </w:r>
      <w:proofErr w:type="spellStart"/>
      <w:r>
        <w:rPr>
          <w:color w:val="FF0000"/>
        </w:rPr>
        <w:t>c++</w:t>
      </w:r>
      <w:proofErr w:type="spellEnd"/>
      <w:r>
        <w:rPr>
          <w:color w:val="FF0000"/>
        </w:rPr>
        <w:t xml:space="preserve"> in </w:t>
      </w:r>
      <w:proofErr w:type="spellStart"/>
      <w:r>
        <w:rPr>
          <w:color w:val="FF0000"/>
        </w:rPr>
        <w:t>cuda</w:t>
      </w:r>
      <w:proofErr w:type="spellEnd"/>
      <w:r>
        <w:rPr>
          <w:color w:val="FF0000"/>
        </w:rPr>
        <w:t xml:space="preserve"> </w:t>
      </w:r>
      <w:proofErr w:type="spellStart"/>
      <w:r>
        <w:rPr>
          <w:color w:val="FF0000"/>
        </w:rPr>
        <w:t>kernel</w:t>
      </w:r>
      <w:proofErr w:type="spellEnd"/>
      <w:r>
        <w:rPr>
          <w:color w:val="FF0000"/>
        </w:rPr>
        <w:t xml:space="preserve"> übersetzt</w:t>
      </w:r>
    </w:p>
    <w:p w14:paraId="2B9060AB" w14:textId="21BA745F" w:rsidR="00AF09C0" w:rsidRDefault="00AF09C0" w:rsidP="004F56BA">
      <w:pPr>
        <w:pStyle w:val="Textkrper"/>
        <w:rPr>
          <w:rFonts w:cs="Arial"/>
          <w:color w:val="000000"/>
        </w:rPr>
      </w:pPr>
      <w:r>
        <w:rPr>
          <w:color w:val="000000" w:themeColor="text1"/>
        </w:rPr>
        <w:t>Das Nvidia HPC Software Development Kit (SDK) beinhaltet</w:t>
      </w:r>
      <w:r w:rsidR="00AD0D1E">
        <w:rPr>
          <w:color w:val="000000" w:themeColor="text1"/>
        </w:rPr>
        <w:t xml:space="preserve"> sowohl C, C++ und Fortan</w:t>
      </w:r>
      <w:r>
        <w:rPr>
          <w:color w:val="000000" w:themeColor="text1"/>
        </w:rPr>
        <w:t xml:space="preserve"> Compiler</w:t>
      </w:r>
      <w:r w:rsidR="00AD0D1E">
        <w:rPr>
          <w:color w:val="000000" w:themeColor="text1"/>
        </w:rPr>
        <w:t xml:space="preserve"> als auch </w:t>
      </w:r>
      <w:r>
        <w:rPr>
          <w:color w:val="000000" w:themeColor="text1"/>
        </w:rPr>
        <w:t xml:space="preserve">Bibliotheken und Tools für die Verbesserung von Leistung </w:t>
      </w:r>
      <w:r w:rsidR="006E6AFC">
        <w:rPr>
          <w:color w:val="000000" w:themeColor="text1"/>
        </w:rPr>
        <w:t xml:space="preserve">und Portabilität von High Performance Computing (HPC) Anwendungen. </w:t>
      </w:r>
      <w:sdt>
        <w:sdtPr>
          <w:rPr>
            <w:rFonts w:cs="Arial"/>
            <w:color w:val="000000"/>
          </w:rPr>
          <w:alias w:val="To edit, see citavi.com/edit"/>
          <w:tag w:val="CitaviPlaceholder#c885dd9f-010b-d71f-2595-bdc80928d1e4"/>
          <w:id w:val="1580943254"/>
        </w:sdtPr>
        <w:sdtEndPr/>
        <w:sdtContent>
          <w:r w:rsidR="00EB3508" w:rsidRPr="00EB3508">
            <w:rPr>
              <w:rFonts w:cs="Arial"/>
              <w:color w:val="000000"/>
            </w:rPr>
            <w:fldChar w:fldCharType="begin"/>
          </w:r>
          <w:r w:rsidR="00EB3508" w:rsidRPr="00EB3508">
            <w:rPr>
              <w:rFonts w:cs="Arial"/>
              <w:color w:val="000000"/>
            </w:rPr>
            <w:instrText>ADDIN CitaviPlaceholder{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}</w:instrText>
          </w:r>
          <w:r w:rsidR="00EB3508" w:rsidRPr="00EB3508">
            <w:rPr>
              <w:rFonts w:cs="Arial"/>
              <w:color w:val="000000"/>
            </w:rPr>
            <w:fldChar w:fldCharType="separate"/>
          </w:r>
          <w:r w:rsidR="00EB3508" w:rsidRPr="00EB3508">
            <w:rPr>
              <w:rFonts w:cs="Arial"/>
              <w:color w:val="000000"/>
            </w:rPr>
            <w:t>[13]</w:t>
          </w:r>
          <w:r w:rsidR="00EB3508" w:rsidRPr="00EB3508">
            <w:rPr>
              <w:rFonts w:cs="Arial"/>
              <w:color w:val="000000"/>
            </w:rPr>
            <w:fldChar w:fldCharType="end"/>
          </w:r>
        </w:sdtContent>
      </w:sdt>
      <w:r w:rsidR="00F20163" w:rsidRPr="00F20163">
        <w:rPr>
          <w:rFonts w:cs="Arial"/>
          <w:color w:val="000000"/>
        </w:rPr>
        <w:t xml:space="preserve"> </w:t>
      </w:r>
      <w:r w:rsidR="00F20163">
        <w:rPr>
          <w:rFonts w:cs="Arial"/>
          <w:color w:val="000000"/>
        </w:rPr>
        <w:t>Die Nvidia HPC SDK steht zum Zeitpunkt dieser Arbeit nur für Linux-Systeme zur Verfügung.</w:t>
      </w:r>
    </w:p>
    <w:p w14:paraId="07E71E35" w14:textId="6F738EFC" w:rsidR="00E724AF" w:rsidRDefault="006E6AFC" w:rsidP="004F56BA">
      <w:pPr>
        <w:pStyle w:val="Textkrper"/>
        <w:rPr>
          <w:rFonts w:cs="Arial"/>
          <w:color w:val="000000"/>
        </w:rPr>
      </w:pPr>
      <w:r>
        <w:rPr>
          <w:rFonts w:cs="Arial"/>
          <w:color w:val="000000"/>
        </w:rPr>
        <w:t xml:space="preserve">Der NVIDIA HPC C++ Compiler NVC++ unterstützt den C++17 Standard und wird genutzt um Algorithmen mit </w:t>
      </w:r>
      <w:r w:rsidR="0009697E">
        <w:rPr>
          <w:rFonts w:cs="Arial"/>
          <w:color w:val="000000"/>
        </w:rPr>
        <w:t>„</w:t>
      </w:r>
      <w:proofErr w:type="spellStart"/>
      <w:r w:rsidR="0009697E">
        <w:rPr>
          <w:rFonts w:cs="Arial"/>
          <w:color w:val="000000"/>
        </w:rPr>
        <w:t>e</w:t>
      </w:r>
      <w:r>
        <w:rPr>
          <w:rFonts w:cs="Arial"/>
          <w:color w:val="000000"/>
        </w:rPr>
        <w:t>xecution</w:t>
      </w:r>
      <w:proofErr w:type="spellEnd"/>
      <w:r>
        <w:rPr>
          <w:rFonts w:cs="Arial"/>
          <w:color w:val="000000"/>
        </w:rPr>
        <w:t xml:space="preserve"> </w:t>
      </w:r>
      <w:proofErr w:type="spellStart"/>
      <w:r w:rsidR="0009697E">
        <w:rPr>
          <w:rFonts w:cs="Arial"/>
          <w:color w:val="000000"/>
        </w:rPr>
        <w:t>p</w:t>
      </w:r>
      <w:r>
        <w:rPr>
          <w:rFonts w:cs="Arial"/>
          <w:color w:val="000000"/>
        </w:rPr>
        <w:t>olicies</w:t>
      </w:r>
      <w:proofErr w:type="spellEnd"/>
      <w:r w:rsidR="0009697E">
        <w:rPr>
          <w:rFonts w:cs="Arial"/>
          <w:color w:val="000000"/>
        </w:rPr>
        <w:t>“</w:t>
      </w:r>
      <w:r>
        <w:rPr>
          <w:rFonts w:cs="Arial"/>
          <w:color w:val="000000"/>
        </w:rPr>
        <w:t xml:space="preserve"> wie „</w:t>
      </w:r>
      <w:proofErr w:type="spellStart"/>
      <w:proofErr w:type="gramStart"/>
      <w:r>
        <w:rPr>
          <w:rFonts w:cs="Arial"/>
          <w:color w:val="000000"/>
        </w:rPr>
        <w:t>std</w:t>
      </w:r>
      <w:proofErr w:type="spellEnd"/>
      <w:r>
        <w:rPr>
          <w:rFonts w:cs="Arial"/>
          <w:color w:val="000000"/>
        </w:rPr>
        <w:t>::</w:t>
      </w:r>
      <w:proofErr w:type="spellStart"/>
      <w:proofErr w:type="gramEnd"/>
      <w:r>
        <w:rPr>
          <w:rFonts w:cs="Arial"/>
          <w:color w:val="000000"/>
        </w:rPr>
        <w:t>execution</w:t>
      </w:r>
      <w:proofErr w:type="spellEnd"/>
      <w:r>
        <w:rPr>
          <w:rFonts w:cs="Arial"/>
          <w:color w:val="000000"/>
        </w:rPr>
        <w:t>::par“ oder „</w:t>
      </w:r>
      <w:proofErr w:type="spellStart"/>
      <w:r>
        <w:rPr>
          <w:rFonts w:cs="Arial"/>
          <w:color w:val="000000"/>
        </w:rPr>
        <w:t>std</w:t>
      </w:r>
      <w:proofErr w:type="spellEnd"/>
      <w:r>
        <w:rPr>
          <w:rFonts w:cs="Arial"/>
          <w:color w:val="000000"/>
        </w:rPr>
        <w:t>::</w:t>
      </w:r>
      <w:proofErr w:type="spellStart"/>
      <w:r>
        <w:rPr>
          <w:rFonts w:cs="Arial"/>
          <w:color w:val="000000"/>
        </w:rPr>
        <w:t>execution</w:t>
      </w:r>
      <w:proofErr w:type="spellEnd"/>
      <w:r>
        <w:rPr>
          <w:rFonts w:cs="Arial"/>
          <w:color w:val="000000"/>
        </w:rPr>
        <w:t>::</w:t>
      </w:r>
      <w:proofErr w:type="spellStart"/>
      <w:r>
        <w:rPr>
          <w:rFonts w:cs="Arial"/>
          <w:color w:val="000000"/>
        </w:rPr>
        <w:t>par_unseq</w:t>
      </w:r>
      <w:proofErr w:type="spellEnd"/>
      <w:r>
        <w:rPr>
          <w:rFonts w:cs="Arial"/>
          <w:color w:val="000000"/>
        </w:rPr>
        <w:t xml:space="preserve">“ für die Ausführung auf </w:t>
      </w:r>
      <w:r w:rsidR="00E724AF">
        <w:rPr>
          <w:rFonts w:cs="Arial"/>
          <w:color w:val="000000"/>
        </w:rPr>
        <w:t>NVIDIA GPUs zu kompilieren. Für die Aktivierung der GPU-Beschleunigung werden keinerlei zusätzliche Spracherweiterungen oder Bibliotheken benötigt.</w:t>
      </w:r>
      <w:sdt>
        <w:sdtPr>
          <w:rPr>
            <w:rFonts w:cs="Arial"/>
            <w:color w:val="000000"/>
          </w:rPr>
          <w:alias w:val="To edit, see citavi.com/edit"/>
          <w:tag w:val="CitaviPlaceholder#1d7000b8-6d3a-d95e-d183-1922e71228cb"/>
          <w:id w:val="-1888565183"/>
        </w:sdtPr>
        <w:sdtEndPr/>
        <w:sdtContent>
          <w:r w:rsidR="00EB3508" w:rsidRPr="00EB3508">
            <w:rPr>
              <w:rFonts w:cs="Arial"/>
              <w:color w:val="000000"/>
            </w:rPr>
            <w:fldChar w:fldCharType="begin"/>
          </w:r>
          <w:r w:rsidR="00EB3508" w:rsidRPr="00EB3508">
            <w:rPr>
              <w:rFonts w:cs="Arial"/>
              <w:color w:val="000000"/>
            </w:rPr>
            <w:instrText>ADDIN CitaviPlaceholder{eyJFbnRyaWVzIjpbeyJJZCI6IjkzMmMzNzNhLWVhZWMtZjZkYy03MGI0LWU5MzdjZTVmNzExOC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0LCJTdG9yeVR5cGUiOjEsIklkIjoiMWQ3MDAwYjgtNmQzYS1kOTVlLWQxODMtMTkyMmU3MTIyOGNiIiwiVGFnIjoiQ2l0YXZpUGxhY2Vob2xkZXIjMWQ3MDAwYjgtNmQzYS1kOTVlLWQxODMtMTkyMmU3MTIyOGNiIiwiVGV4dCI6IlsxNF0iLCJQYWdlSW5QdWJsaWNhdGlvbiI6MSwiUmVmZXJlbmNlSWRzIjpbIjkyMmY1YzYwLWJjZGQtNDgxNi05NGM1LWM1N2IzMzVlN2RjOSJdLCJQYXJhZ3JhcGhSYW5nZVN0YXJ0IjoyMjN9}</w:instrText>
          </w:r>
          <w:r w:rsidR="00EB3508" w:rsidRPr="00EB3508">
            <w:rPr>
              <w:rFonts w:cs="Arial"/>
              <w:color w:val="000000"/>
            </w:rPr>
            <w:fldChar w:fldCharType="separate"/>
          </w:r>
          <w:r w:rsidR="00EB3508" w:rsidRPr="00EB3508">
            <w:rPr>
              <w:rFonts w:cs="Arial"/>
              <w:color w:val="000000"/>
            </w:rPr>
            <w:t>[14]</w:t>
          </w:r>
          <w:r w:rsidR="00EB3508" w:rsidRPr="00EB3508">
            <w:rPr>
              <w:rFonts w:cs="Arial"/>
              <w:color w:val="000000"/>
            </w:rPr>
            <w:fldChar w:fldCharType="end"/>
          </w:r>
        </w:sdtContent>
      </w:sdt>
      <w:r w:rsidR="00EB3508">
        <w:rPr>
          <w:rFonts w:cs="Arial"/>
          <w:color w:val="000000"/>
        </w:rPr>
        <w:t xml:space="preserve"> </w:t>
      </w:r>
    </w:p>
    <w:p w14:paraId="69E4171F" w14:textId="331CD88F" w:rsidR="009C13A0" w:rsidRDefault="00E724AF" w:rsidP="004F56BA">
      <w:pPr>
        <w:pStyle w:val="Textkrper"/>
        <w:rPr>
          <w:rFonts w:cs="Arial"/>
          <w:color w:val="000000" w:themeColor="text1"/>
        </w:rPr>
      </w:pPr>
      <w:r>
        <w:rPr>
          <w:rFonts w:cs="Arial"/>
          <w:color w:val="000000"/>
        </w:rPr>
        <w:t xml:space="preserve">GPU-Beschleunigung kann aktiviert werden, indem der </w:t>
      </w:r>
      <w:r w:rsidR="006F4113" w:rsidRPr="006F4113">
        <w:rPr>
          <w:rFonts w:cs="Arial"/>
          <w:color w:val="000000" w:themeColor="text1"/>
        </w:rPr>
        <w:t>Kommando</w:t>
      </w:r>
      <w:r w:rsidRPr="006F4113">
        <w:rPr>
          <w:rFonts w:cs="Arial"/>
          <w:color w:val="000000" w:themeColor="text1"/>
        </w:rPr>
        <w:t>zeilenbefehl</w:t>
      </w:r>
      <w:r>
        <w:rPr>
          <w:rFonts w:cs="Arial"/>
          <w:color w:val="4472C4" w:themeColor="accent1"/>
        </w:rPr>
        <w:t xml:space="preserve"> </w:t>
      </w:r>
      <w:r w:rsidRPr="00E724AF">
        <w:rPr>
          <w:rFonts w:cs="Arial"/>
          <w:color w:val="000000" w:themeColor="text1"/>
        </w:rPr>
        <w:t>„</w:t>
      </w:r>
      <w:r>
        <w:rPr>
          <w:rFonts w:cs="Arial"/>
          <w:color w:val="000000" w:themeColor="text1"/>
        </w:rPr>
        <w:t>-</w:t>
      </w:r>
      <w:proofErr w:type="spellStart"/>
      <w:r>
        <w:rPr>
          <w:rFonts w:cs="Arial"/>
          <w:color w:val="000000" w:themeColor="text1"/>
        </w:rPr>
        <w:t>stdpar</w:t>
      </w:r>
      <w:proofErr w:type="spellEnd"/>
      <w:r w:rsidRPr="00E724AF">
        <w:rPr>
          <w:rFonts w:cs="Arial"/>
          <w:color w:val="000000" w:themeColor="text1"/>
        </w:rPr>
        <w:t>“</w:t>
      </w:r>
      <w:r>
        <w:rPr>
          <w:rFonts w:cs="Arial"/>
          <w:color w:val="000000" w:themeColor="text1"/>
        </w:rPr>
        <w:t xml:space="preserve"> an den Compiler übergeben wird. Die Datenübertragung zwischen dem Host Speicher und dem GPU Speicher geschieht automatisch unter der Verwendung von CUDA Unified Memory. </w:t>
      </w:r>
      <w:r w:rsidR="009C13A0">
        <w:rPr>
          <w:rFonts w:cs="Arial"/>
          <w:color w:val="000000" w:themeColor="text1"/>
        </w:rPr>
        <w:t>Durch die Verwendung des NVC++ Compilers wird die GPU-Beschleunigung von Parallelem C++ Code vereinfacht. Dennoch gibt es Einschränkung für die Verwendungen von NVC++ zur GPU-Beschleunigung</w:t>
      </w:r>
      <w:r w:rsidR="002557B3">
        <w:rPr>
          <w:rFonts w:cs="Arial"/>
          <w:color w:val="000000" w:themeColor="text1"/>
        </w:rPr>
        <w:t>, welche nun genannt werden</w:t>
      </w:r>
      <w:r w:rsidR="00EB3508">
        <w:rPr>
          <w:rFonts w:cs="Arial"/>
          <w:color w:val="000000" w:themeColor="text1"/>
        </w:rPr>
        <w:t>.</w:t>
      </w:r>
      <w:sdt>
        <w:sdtPr>
          <w:rPr>
            <w:rFonts w:cs="Arial"/>
            <w:color w:val="000000"/>
          </w:rPr>
          <w:alias w:val="To edit, see citavi.com/edit"/>
          <w:tag w:val="CitaviPlaceholder#18b50051-c8bb-7df4-fab2-408669d23832"/>
          <w:id w:val="473099921"/>
        </w:sdtPr>
        <w:sdtEndPr/>
        <w:sdtContent>
          <w:r w:rsidR="00EB3508" w:rsidRPr="00EB3508">
            <w:rPr>
              <w:rFonts w:cs="Arial"/>
              <w:color w:val="000000"/>
            </w:rPr>
            <w:fldChar w:fldCharType="begin"/>
          </w:r>
          <w:r w:rsidR="00EB3508" w:rsidRPr="00EB3508">
            <w:rPr>
              <w:rFonts w:cs="Arial"/>
              <w:color w:val="000000"/>
            </w:rPr>
            <w:instrText>ADDIN CitaviPlaceholder{eyJFbnRyaWVzIjpbeyJJZCI6ImU2NzY1NzY5LTUwNWYtN2E3My1hZGU2LWJkMTc0ZjM4ZTNlN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1LCJTdG9yeVR5cGUiOjEsIklkIjoiMThiNTAwNTEtYzhiYi03ZGY0LWZhYjItNDA4NjY5ZDIzODMyIiwiVGFnIjoiQ2l0YXZpUGxhY2Vob2xkZXIjMThiNTAwNTEtYzhiYi03ZGY0LWZhYjItNDA4NjY5ZDIzODMyIiwiVGV4dCI6IlsxNF0iLCJQYWdlSW5QdWJsaWNhdGlvbiI6MSwiUmVmZXJlbmNlSWRzIjpbIjkyMmY1YzYwLWJjZGQtNDgxNi05NGM1LWM1N2IzMzVlN2RjOSJdLCJQYXJhZ3JhcGhSYW5nZVN0YXJ0IjoyMjR9}</w:instrText>
          </w:r>
          <w:r w:rsidR="00EB3508" w:rsidRPr="00EB3508">
            <w:rPr>
              <w:rFonts w:cs="Arial"/>
              <w:color w:val="000000"/>
            </w:rPr>
            <w:fldChar w:fldCharType="separate"/>
          </w:r>
          <w:r w:rsidR="00EB3508" w:rsidRPr="00EB3508">
            <w:rPr>
              <w:rFonts w:cs="Arial"/>
              <w:color w:val="000000"/>
            </w:rPr>
            <w:t>[14]</w:t>
          </w:r>
          <w:r w:rsidR="00EB3508" w:rsidRPr="00EB3508">
            <w:rPr>
              <w:rFonts w:cs="Arial"/>
              <w:color w:val="000000"/>
            </w:rPr>
            <w:fldChar w:fldCharType="end"/>
          </w:r>
        </w:sdtContent>
      </w:sdt>
      <w:r w:rsidR="00EB3508">
        <w:rPr>
          <w:rFonts w:cs="Arial"/>
          <w:color w:val="000000"/>
        </w:rPr>
        <w:t xml:space="preserve"> </w:t>
      </w:r>
    </w:p>
    <w:p w14:paraId="368C522C" w14:textId="3DB54AC6" w:rsidR="00BD2951" w:rsidRDefault="009C13A0" w:rsidP="004F56BA">
      <w:pPr>
        <w:pStyle w:val="Textkrper"/>
        <w:rPr>
          <w:rFonts w:cs="Arial"/>
          <w:color w:val="000000" w:themeColor="text1"/>
        </w:rPr>
      </w:pPr>
      <w:r>
        <w:rPr>
          <w:rFonts w:cs="Arial"/>
          <w:color w:val="000000" w:themeColor="text1"/>
        </w:rPr>
        <w:t xml:space="preserve">Der NVC++ erkennt automatisch, welche Funktionen für die Ausführung auf einer GPU kompiliert werden müssen. Dies ist aber nur </w:t>
      </w:r>
      <w:r w:rsidR="006F4113">
        <w:rPr>
          <w:rFonts w:cs="Arial"/>
          <w:color w:val="000000" w:themeColor="text1"/>
        </w:rPr>
        <w:t>möglich,</w:t>
      </w:r>
      <w:r>
        <w:rPr>
          <w:rFonts w:cs="Arial"/>
          <w:color w:val="000000" w:themeColor="text1"/>
        </w:rPr>
        <w:t xml:space="preserve"> wenn die Funktionsdefinitionen im selben </w:t>
      </w:r>
      <w:r w:rsidR="006F4113">
        <w:rPr>
          <w:rFonts w:cs="Arial"/>
          <w:color w:val="000000" w:themeColor="text1"/>
        </w:rPr>
        <w:t>S</w:t>
      </w:r>
      <w:r>
        <w:rPr>
          <w:rFonts w:cs="Arial"/>
          <w:color w:val="000000" w:themeColor="text1"/>
        </w:rPr>
        <w:t xml:space="preserve">ource </w:t>
      </w:r>
      <w:r w:rsidR="006F4113">
        <w:rPr>
          <w:rFonts w:cs="Arial"/>
          <w:color w:val="000000" w:themeColor="text1"/>
        </w:rPr>
        <w:t>File</w:t>
      </w:r>
      <w:r>
        <w:rPr>
          <w:rFonts w:cs="Arial"/>
          <w:color w:val="000000" w:themeColor="text1"/>
        </w:rPr>
        <w:t xml:space="preserve"> liegen</w:t>
      </w:r>
      <w:r w:rsidR="002557B3">
        <w:rPr>
          <w:rFonts w:cs="Arial"/>
          <w:color w:val="000000" w:themeColor="text1"/>
        </w:rPr>
        <w:t xml:space="preserve"> wie der Aufrufe der Funktionen.</w:t>
      </w:r>
      <w:sdt>
        <w:sdtPr>
          <w:rPr>
            <w:rFonts w:cs="Arial"/>
            <w:color w:val="000000"/>
          </w:rPr>
          <w:alias w:val="To edit, see citavi.com/edit"/>
          <w:tag w:val="CitaviPlaceholder#de6a4810-d7a3-b857-3578-a72617d39987"/>
          <w:id w:val="1866249159"/>
        </w:sdtPr>
        <w:sdtEndPr/>
        <w:sdtContent>
          <w:r w:rsidR="00EB3508" w:rsidRPr="00EB3508">
            <w:rPr>
              <w:rFonts w:cs="Arial"/>
              <w:color w:val="000000"/>
            </w:rPr>
            <w:fldChar w:fldCharType="begin"/>
          </w:r>
          <w:r w:rsidR="00EB3508" w:rsidRPr="00EB3508">
            <w:rPr>
              <w:rFonts w:cs="Arial"/>
              <w:color w:val="000000"/>
            </w:rPr>
            <w:instrText>ADDIN CitaviPlaceholder{eyJFbnRyaWVzIjpbeyJJZCI6IjU4NWFmM2RmLTUwZTgtNjI1Ni0wNDM4LTdjMjk0YzU5ZTg3Zi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2LCJTdG9yeVR5cGUiOjEsIklkIjoiZGU2YTQ4MTAtZDdhMy1iODU3LTM1NzgtYTcyNjE3ZDM5OTg3IiwiVGFnIjoiQ2l0YXZpUGxhY2Vob2xkZXIjZGU2YTQ4MTAtZDdhMy1iODU3LTM1NzgtYTcyNjE3ZDM5OTg3IiwiVGV4dCI6IlsxNF0iLCJQYWdlSW5QdWJsaWNhdGlvbiI6MSwiUmVmZXJlbmNlSWRzIjpbIjkyMmY1YzYwLWJjZGQtNDgxNi05NGM1LWM1N2IzMzVlN2RjOSJdLCJQYXJhZ3JhcGhSYW5nZVN0YXJ0IjoyMjV9}</w:instrText>
          </w:r>
          <w:r w:rsidR="00EB3508" w:rsidRPr="00EB3508">
            <w:rPr>
              <w:rFonts w:cs="Arial"/>
              <w:color w:val="000000"/>
            </w:rPr>
            <w:fldChar w:fldCharType="separate"/>
          </w:r>
          <w:r w:rsidR="00EB3508" w:rsidRPr="00EB3508">
            <w:rPr>
              <w:rFonts w:cs="Arial"/>
              <w:color w:val="000000"/>
            </w:rPr>
            <w:t>[14]</w:t>
          </w:r>
          <w:r w:rsidR="00EB3508" w:rsidRPr="00EB3508">
            <w:rPr>
              <w:rFonts w:cs="Arial"/>
              <w:color w:val="000000"/>
            </w:rPr>
            <w:fldChar w:fldCharType="end"/>
          </w:r>
        </w:sdtContent>
      </w:sdt>
      <w:r w:rsidR="00EB3508">
        <w:rPr>
          <w:rFonts w:cs="Arial"/>
          <w:color w:val="000000"/>
        </w:rPr>
        <w:t xml:space="preserve"> </w:t>
      </w:r>
      <w:r w:rsidR="00A50030">
        <w:rPr>
          <w:rFonts w:cs="Arial"/>
          <w:color w:val="000000"/>
        </w:rPr>
        <w:t xml:space="preserve">Funktionen die auf einer GPU kompiliert werden müssen sind Funktionen welche von dem Parallel STL Algorithmus aufgerufen werden. Da der Algorithmus auf der GPU ausgeführt werden soll, muss für jede Funktion die er aufruft GPU-Code existieren. </w:t>
      </w:r>
    </w:p>
    <w:p w14:paraId="48DA979E" w14:textId="77777777" w:rsidR="00BD2951" w:rsidRPr="00BD2951" w:rsidRDefault="00BD2951" w:rsidP="00BD2951">
      <w:pPr>
        <w:autoSpaceDE w:val="0"/>
        <w:autoSpaceDN w:val="0"/>
        <w:adjustRightInd w:val="0"/>
        <w:spacing w:after="0" w:line="240" w:lineRule="auto"/>
        <w:jc w:val="left"/>
        <w:rPr>
          <w:rFonts w:ascii="Segoe UI" w:hAnsi="Segoe UI" w:cs="Segoe UI"/>
          <w:color w:val="FF0000"/>
          <w:sz w:val="21"/>
          <w:szCs w:val="21"/>
        </w:rPr>
      </w:pPr>
    </w:p>
    <w:p w14:paraId="5E3CC3B1" w14:textId="2914D9F1" w:rsidR="006E6AFC" w:rsidRDefault="002557B3" w:rsidP="004F56BA">
      <w:pPr>
        <w:pStyle w:val="Textkrper"/>
        <w:rPr>
          <w:rFonts w:cs="Arial"/>
          <w:color w:val="000000" w:themeColor="text1"/>
        </w:rPr>
      </w:pPr>
      <w:r>
        <w:rPr>
          <w:rFonts w:cs="Arial"/>
          <w:color w:val="000000" w:themeColor="text1"/>
        </w:rPr>
        <w:t>NVC++ vertraut auf CUDA Unified Memory um Daten automatisch zwischen CPU und GPU zu übertragen. Dies ist aktuell nur möglich, wenn diese Daten dynamisch auf dem Heap Speicher der CPU allokiert sind und vom NVC++ Compiler kompiliert wurden. Das bedeutet,</w:t>
      </w:r>
      <w:r w:rsidR="00FD1249">
        <w:rPr>
          <w:rFonts w:cs="Arial"/>
          <w:color w:val="000000" w:themeColor="text1"/>
        </w:rPr>
        <w:t xml:space="preserve"> </w:t>
      </w:r>
      <w:r>
        <w:rPr>
          <w:rFonts w:cs="Arial"/>
          <w:color w:val="000000" w:themeColor="text1"/>
        </w:rPr>
        <w:t>das</w:t>
      </w:r>
      <w:r w:rsidR="00FD1249">
        <w:rPr>
          <w:rFonts w:cs="Arial"/>
          <w:color w:val="000000" w:themeColor="text1"/>
        </w:rPr>
        <w:t xml:space="preserve">s </w:t>
      </w:r>
      <w:r>
        <w:rPr>
          <w:rFonts w:cs="Arial"/>
          <w:color w:val="000000" w:themeColor="text1"/>
        </w:rPr>
        <w:t xml:space="preserve">jeder Pointer </w:t>
      </w:r>
      <w:r w:rsidR="00FD1249">
        <w:rPr>
          <w:rFonts w:cs="Arial"/>
          <w:color w:val="000000" w:themeColor="text1"/>
        </w:rPr>
        <w:t xml:space="preserve">der </w:t>
      </w:r>
      <w:proofErr w:type="spellStart"/>
      <w:r w:rsidR="006F4113">
        <w:rPr>
          <w:rFonts w:cs="Arial"/>
          <w:color w:val="000000" w:themeColor="text1"/>
        </w:rPr>
        <w:lastRenderedPageBreak/>
        <w:t>dereferenziert</w:t>
      </w:r>
      <w:proofErr w:type="spellEnd"/>
      <w:r w:rsidR="00FD1249">
        <w:rPr>
          <w:rFonts w:cs="Arial"/>
          <w:color w:val="000000" w:themeColor="text1"/>
        </w:rPr>
        <w:t xml:space="preserve"> und jedes C++ Objekt das referenziert wird muss auf Daten auf dem CPU-Heap referieren. Außerdem müssen diese Daten von einer Anwendung, welche vom NVC++ Compiler kompiliert wurde, allokiert worden sein.</w:t>
      </w:r>
      <w:sdt>
        <w:sdtPr>
          <w:rPr>
            <w:rFonts w:cs="Arial"/>
            <w:color w:val="000000"/>
          </w:rPr>
          <w:alias w:val="To edit, see citavi.com/edit"/>
          <w:tag w:val="CitaviPlaceholder#eb3e2e34-e5e6-d0be-1452-13992345e8b4"/>
          <w:id w:val="969944315"/>
        </w:sdtPr>
        <w:sdtEndPr/>
        <w:sdtContent>
          <w:r w:rsidR="00A50030" w:rsidRPr="00A50030">
            <w:rPr>
              <w:rFonts w:cs="Arial"/>
              <w:color w:val="000000"/>
            </w:rPr>
            <w:fldChar w:fldCharType="begin"/>
          </w:r>
          <w:r w:rsidR="00A50030" w:rsidRPr="00A50030">
            <w:rPr>
              <w:rFonts w:cs="Arial"/>
              <w:color w:val="000000"/>
            </w:rPr>
            <w:instrText>ADDIN CitaviPlaceholder{eyJFbnRyaWVzIjpbeyJJZCI6Ijk1NGNkOGY1LWFmMWUtMmFlNC0wMGNjLTU1OTQ4ODY0MWEzN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3LCJTdG9yeVR5cGUiOjEsIklkIjoiZWIzZTJlMzQtZTVlNi1kMGJlLTE0NTItMTM5OTIzNDVlOGI0IiwiVGFnIjoiQ2l0YXZpUGxhY2Vob2xkZXIjZWIzZTJlMzQtZTVlNi1kMGJlLTE0NTItMTM5OTIzNDVlOGI0IiwiVGV4dCI6IlsxNF0iLCJQYWdlSW5QdWJsaWNhdGlvbiI6MSwiUmVmZXJlbmNlSWRzIjpbIjkyMmY1YzYwLWJjZGQtNDgxNi05NGM1LWM1N2IzMzVlN2RjOSJdLCJQYXJhZ3JhcGhSYW5nZVN0YXJ0IjoyMjd9}</w:instrText>
          </w:r>
          <w:r w:rsidR="00A50030" w:rsidRPr="00A50030">
            <w:rPr>
              <w:rFonts w:cs="Arial"/>
              <w:color w:val="000000"/>
            </w:rPr>
            <w:fldChar w:fldCharType="separate"/>
          </w:r>
          <w:r w:rsidR="00A50030" w:rsidRPr="00A50030">
            <w:rPr>
              <w:rFonts w:cs="Arial"/>
              <w:color w:val="000000"/>
            </w:rPr>
            <w:t>[14]</w:t>
          </w:r>
          <w:r w:rsidR="00A50030" w:rsidRPr="00A50030">
            <w:rPr>
              <w:rFonts w:cs="Arial"/>
              <w:color w:val="000000"/>
            </w:rPr>
            <w:fldChar w:fldCharType="end"/>
          </w:r>
        </w:sdtContent>
      </w:sdt>
      <w:r w:rsidR="00A50030">
        <w:rPr>
          <w:rFonts w:cs="Arial"/>
          <w:color w:val="000000"/>
        </w:rPr>
        <w:t xml:space="preserve"> </w:t>
      </w:r>
    </w:p>
    <w:p w14:paraId="14523F7F" w14:textId="68053E1D" w:rsidR="00BD51C8" w:rsidRDefault="00A5512A" w:rsidP="004F56BA">
      <w:pPr>
        <w:pStyle w:val="Textkrper"/>
        <w:rPr>
          <w:rFonts w:cs="Arial"/>
          <w:color w:val="000000" w:themeColor="text1"/>
        </w:rPr>
      </w:pPr>
      <w:r>
        <w:rPr>
          <w:rFonts w:cs="Arial"/>
          <w:color w:val="000000" w:themeColor="text1"/>
        </w:rPr>
        <w:t>Ebenso wie für verwendete Daten, gibt es Limitierungen bei der Verwendung von Funktionen i</w:t>
      </w:r>
      <w:r w:rsidR="00B7132B">
        <w:rPr>
          <w:rFonts w:cs="Arial"/>
          <w:color w:val="000000" w:themeColor="text1"/>
        </w:rPr>
        <w:t>m</w:t>
      </w:r>
      <w:r>
        <w:rPr>
          <w:rFonts w:cs="Arial"/>
          <w:color w:val="000000" w:themeColor="text1"/>
        </w:rPr>
        <w:t xml:space="preserve"> </w:t>
      </w:r>
      <w:r w:rsidR="00B7132B">
        <w:rPr>
          <w:rFonts w:cs="Arial"/>
          <w:color w:val="000000" w:themeColor="text1"/>
        </w:rPr>
        <w:t xml:space="preserve">Parallel STL </w:t>
      </w:r>
      <w:r>
        <w:rPr>
          <w:rFonts w:cs="Arial"/>
          <w:color w:val="000000" w:themeColor="text1"/>
        </w:rPr>
        <w:t xml:space="preserve">Aufruf. So können keine </w:t>
      </w:r>
      <w:proofErr w:type="spellStart"/>
      <w:r w:rsidR="00B7132B">
        <w:rPr>
          <w:rFonts w:cs="Arial"/>
          <w:color w:val="000000" w:themeColor="text1"/>
        </w:rPr>
        <w:t>Funktions</w:t>
      </w:r>
      <w:r>
        <w:rPr>
          <w:rFonts w:cs="Arial"/>
          <w:color w:val="000000" w:themeColor="text1"/>
        </w:rPr>
        <w:t>pointer</w:t>
      </w:r>
      <w:proofErr w:type="spellEnd"/>
      <w:r>
        <w:rPr>
          <w:rFonts w:cs="Arial"/>
          <w:color w:val="000000" w:themeColor="text1"/>
        </w:rPr>
        <w:t xml:space="preserve"> an einen </w:t>
      </w:r>
      <w:r w:rsidR="00B7132B">
        <w:rPr>
          <w:rFonts w:cs="Arial"/>
          <w:color w:val="000000" w:themeColor="text1"/>
        </w:rPr>
        <w:t xml:space="preserve">Parallel STL </w:t>
      </w:r>
      <w:r>
        <w:rPr>
          <w:rFonts w:cs="Arial"/>
          <w:color w:val="000000" w:themeColor="text1"/>
        </w:rPr>
        <w:t>Aufruf als Parameter übergeben werden. Nur Funktionsobjekte oder Lambdas können übergeben werden.</w:t>
      </w:r>
      <w:r w:rsidR="00A50030">
        <w:rPr>
          <w:rFonts w:cs="Arial"/>
          <w:color w:val="000000" w:themeColor="text1"/>
        </w:rPr>
        <w:t xml:space="preserve"> </w:t>
      </w:r>
      <w:r>
        <w:rPr>
          <w:rFonts w:cs="Arial"/>
          <w:color w:val="000000" w:themeColor="text1"/>
        </w:rPr>
        <w:t xml:space="preserve">Die letzte wichtige </w:t>
      </w:r>
      <w:r w:rsidR="0009697E">
        <w:rPr>
          <w:rFonts w:cs="Arial"/>
          <w:color w:val="000000" w:themeColor="text1"/>
        </w:rPr>
        <w:t>Einschränkung</w:t>
      </w:r>
      <w:r>
        <w:rPr>
          <w:rFonts w:cs="Arial"/>
          <w:color w:val="000000" w:themeColor="text1"/>
        </w:rPr>
        <w:t xml:space="preserve"> ist, dass </w:t>
      </w:r>
      <w:proofErr w:type="spellStart"/>
      <w:r>
        <w:rPr>
          <w:rFonts w:cs="Arial"/>
          <w:color w:val="000000" w:themeColor="text1"/>
        </w:rPr>
        <w:t>Exceptions</w:t>
      </w:r>
      <w:proofErr w:type="spellEnd"/>
      <w:r>
        <w:rPr>
          <w:rFonts w:cs="Arial"/>
          <w:color w:val="000000" w:themeColor="text1"/>
        </w:rPr>
        <w:t xml:space="preserve"> in Code welcher auf der GPU ausgeführt wird nicht verwendet werden sollte</w:t>
      </w:r>
      <w:r w:rsidR="00B7132B">
        <w:rPr>
          <w:rFonts w:cs="Arial"/>
          <w:color w:val="000000" w:themeColor="text1"/>
        </w:rPr>
        <w:t>n</w:t>
      </w:r>
      <w:r>
        <w:rPr>
          <w:rFonts w:cs="Arial"/>
          <w:color w:val="000000" w:themeColor="text1"/>
        </w:rPr>
        <w:t xml:space="preserve">. Der </w:t>
      </w:r>
      <w:proofErr w:type="spellStart"/>
      <w:r>
        <w:rPr>
          <w:rFonts w:cs="Arial"/>
          <w:color w:val="000000" w:themeColor="text1"/>
        </w:rPr>
        <w:t>Exceptioncode</w:t>
      </w:r>
      <w:proofErr w:type="spellEnd"/>
      <w:r>
        <w:rPr>
          <w:rFonts w:cs="Arial"/>
          <w:color w:val="000000" w:themeColor="text1"/>
        </w:rPr>
        <w:t xml:space="preserve"> kompiliert zwar, aber hat nicht das erwarte Verhalten. So werden Catch-Bereiche ignoriert und das werfen einer </w:t>
      </w:r>
      <w:proofErr w:type="spellStart"/>
      <w:r>
        <w:rPr>
          <w:rFonts w:cs="Arial"/>
          <w:color w:val="000000" w:themeColor="text1"/>
        </w:rPr>
        <w:t>Exception</w:t>
      </w:r>
      <w:proofErr w:type="spellEnd"/>
      <w:r>
        <w:rPr>
          <w:rFonts w:cs="Arial"/>
          <w:color w:val="000000" w:themeColor="text1"/>
        </w:rPr>
        <w:t xml:space="preserve"> führt dazu, dass der GPU-Kernel abgebrochen wird.</w:t>
      </w:r>
      <w:r w:rsidR="00E87FC5">
        <w:rPr>
          <w:rFonts w:cs="Arial"/>
          <w:color w:val="000000" w:themeColor="text1"/>
        </w:rPr>
        <w:t xml:space="preserve"> </w:t>
      </w:r>
      <w:sdt>
        <w:sdtPr>
          <w:rPr>
            <w:rFonts w:cs="Arial"/>
            <w:color w:val="000000"/>
          </w:rPr>
          <w:alias w:val="To edit, see citavi.com/edit"/>
          <w:tag w:val="CitaviPlaceholder#50100ae3-bfeb-fffd-568e-6125d5fb3d1d"/>
          <w:id w:val="120587796"/>
        </w:sdtPr>
        <w:sdtEndPr/>
        <w:sdtContent>
          <w:r w:rsidR="00EB3508" w:rsidRPr="00EB3508">
            <w:rPr>
              <w:rFonts w:cs="Arial"/>
              <w:color w:val="000000"/>
            </w:rPr>
            <w:fldChar w:fldCharType="begin"/>
          </w:r>
          <w:r w:rsidR="00EB3508" w:rsidRPr="00EB3508">
            <w:rPr>
              <w:rFonts w:cs="Arial"/>
              <w:color w:val="000000"/>
            </w:rPr>
            <w:instrText>ADDIN CitaviPlaceholder{eyJFbnRyaWVzIjpbeyJJZCI6IjU0YzVmYzI0LTFkMDQtZjQ4ZC01MDAzLWFmODYzMDJjNjFiY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1LCJTdG9yeVR5cGUiOjEsIklkIjoiNTAxMDBhZTMtYmZlYi1mZmZkLTU2OGUtNjEyNWQ1ZmIzZDFkIiwiVGFnIjoiQ2l0YXZpUGxhY2Vob2xkZXIjNTAxMDBhZTMtYmZlYi1mZmZkLTU2OGUtNjEyNWQ1ZmIzZDFkIiwiVGV4dCI6IlsxNF0iLCJQYWdlSW5QdWJsaWNhdGlvbiI6MSwiUmVmZXJlbmNlSWRzIjpbIjkyMmY1YzYwLWJjZGQtNDgxNi05NGM1LWM1N2IzMzVlN2RjOSJdLCJQYXJhZ3JhcGhSYW5nZVN0YXJ0IjoyMzB9}</w:instrText>
          </w:r>
          <w:r w:rsidR="00EB3508" w:rsidRPr="00EB3508">
            <w:rPr>
              <w:rFonts w:cs="Arial"/>
              <w:color w:val="000000"/>
            </w:rPr>
            <w:fldChar w:fldCharType="separate"/>
          </w:r>
          <w:r w:rsidR="00EB3508" w:rsidRPr="00EB3508">
            <w:rPr>
              <w:rFonts w:cs="Arial"/>
              <w:color w:val="000000"/>
            </w:rPr>
            <w:t>[14]</w:t>
          </w:r>
          <w:r w:rsidR="00EB3508" w:rsidRPr="00EB3508">
            <w:rPr>
              <w:rFonts w:cs="Arial"/>
              <w:color w:val="000000"/>
            </w:rPr>
            <w:fldChar w:fldCharType="end"/>
          </w:r>
        </w:sdtContent>
      </w:sdt>
      <w:r w:rsidR="00E87FC5">
        <w:rPr>
          <w:rFonts w:cs="Arial"/>
          <w:color w:val="000000"/>
        </w:rPr>
        <w:t xml:space="preserve"> </w:t>
      </w:r>
    </w:p>
    <w:p w14:paraId="2C2CDB71" w14:textId="77777777" w:rsidR="00F20163" w:rsidRPr="00FD1249" w:rsidRDefault="00F20163" w:rsidP="004F56BA">
      <w:pPr>
        <w:pStyle w:val="Textkrper"/>
        <w:rPr>
          <w:rFonts w:cs="Arial"/>
          <w:color w:val="000000" w:themeColor="text1"/>
        </w:rPr>
      </w:pPr>
    </w:p>
    <w:p w14:paraId="75E07C9F" w14:textId="1335F30A" w:rsidR="004A3FA1" w:rsidRDefault="004A3FA1" w:rsidP="00291547">
      <w:pPr>
        <w:pStyle w:val="berschrift2"/>
      </w:pPr>
      <w:bookmarkStart w:id="49" w:name="_Toc97632499"/>
      <w:bookmarkStart w:id="50" w:name="_Toc97632576"/>
      <w:bookmarkStart w:id="51" w:name="_Toc99091803"/>
      <w:r w:rsidRPr="00183580">
        <w:rPr>
          <w:rStyle w:val="berschrift3Zchn"/>
          <w:b/>
        </w:rPr>
        <w:t>(Algorithmus</w:t>
      </w:r>
      <w:r w:rsidRPr="00183580">
        <w:t>)</w:t>
      </w:r>
      <w:bookmarkEnd w:id="49"/>
      <w:bookmarkEnd w:id="50"/>
      <w:bookmarkEnd w:id="51"/>
    </w:p>
    <w:p w14:paraId="17B97FBB" w14:textId="08DE343D" w:rsidR="0085672D" w:rsidRPr="0085672D" w:rsidRDefault="0085672D" w:rsidP="0085672D">
      <w:pPr>
        <w:pStyle w:val="Textkrper"/>
        <w:numPr>
          <w:ilvl w:val="0"/>
          <w:numId w:val="35"/>
        </w:numPr>
        <w:rPr>
          <w:color w:val="FF0000"/>
        </w:rPr>
      </w:pPr>
      <w:r w:rsidRPr="0085672D">
        <w:rPr>
          <w:color w:val="FF0000"/>
        </w:rPr>
        <w:t>&gt;</w:t>
      </w:r>
      <w:r>
        <w:rPr>
          <w:color w:val="FF0000"/>
        </w:rPr>
        <w:t xml:space="preserve"> </w:t>
      </w:r>
      <w:r w:rsidRPr="0085672D">
        <w:rPr>
          <w:color w:val="FF0000"/>
        </w:rPr>
        <w:t>Mehr, Genauer</w:t>
      </w:r>
    </w:p>
    <w:p w14:paraId="20D8A601" w14:textId="3B53D670" w:rsidR="00505224" w:rsidRDefault="005F7183" w:rsidP="002D7C71">
      <w:pPr>
        <w:pStyle w:val="Textkrper"/>
        <w:rPr>
          <w:color w:val="000000" w:themeColor="text1"/>
        </w:rPr>
      </w:pPr>
      <w:r w:rsidRPr="00DD4320">
        <w:rPr>
          <w:color w:val="000000" w:themeColor="text1"/>
          <w:lang w:val="en-US"/>
        </w:rPr>
        <w:t xml:space="preserve">OpenCV </w:t>
      </w:r>
      <w:proofErr w:type="spellStart"/>
      <w:r w:rsidRPr="00DD4320">
        <w:rPr>
          <w:color w:val="000000" w:themeColor="text1"/>
          <w:lang w:val="en-US"/>
        </w:rPr>
        <w:t>ist</w:t>
      </w:r>
      <w:proofErr w:type="spellEnd"/>
      <w:r w:rsidRPr="00DD4320">
        <w:rPr>
          <w:color w:val="000000" w:themeColor="text1"/>
          <w:lang w:val="en-US"/>
        </w:rPr>
        <w:t xml:space="preserve"> </w:t>
      </w:r>
      <w:proofErr w:type="spellStart"/>
      <w:r w:rsidRPr="00DD4320">
        <w:rPr>
          <w:color w:val="000000" w:themeColor="text1"/>
          <w:lang w:val="en-US"/>
        </w:rPr>
        <w:t>eine</w:t>
      </w:r>
      <w:proofErr w:type="spellEnd"/>
      <w:r w:rsidR="00B7132B">
        <w:rPr>
          <w:color w:val="000000" w:themeColor="text1"/>
          <w:lang w:val="en-US"/>
        </w:rPr>
        <w:t xml:space="preserve"> </w:t>
      </w:r>
      <w:r w:rsidR="00B7132B" w:rsidRPr="00DD4320">
        <w:rPr>
          <w:color w:val="000000" w:themeColor="text1"/>
          <w:lang w:val="en-US"/>
        </w:rPr>
        <w:t>open-source</w:t>
      </w:r>
      <w:r w:rsidRPr="00DD4320">
        <w:rPr>
          <w:color w:val="000000" w:themeColor="text1"/>
          <w:lang w:val="en-US"/>
        </w:rPr>
        <w:t xml:space="preserve"> Library für Computer Vision. </w:t>
      </w:r>
      <w:r>
        <w:rPr>
          <w:color w:val="000000" w:themeColor="text1"/>
        </w:rPr>
        <w:t xml:space="preserve">Für diese Arbeit wichtig ist das Modul zur Berechnung des Optischen Flusses.  Der von </w:t>
      </w:r>
      <w:proofErr w:type="spellStart"/>
      <w:r>
        <w:rPr>
          <w:color w:val="000000" w:themeColor="text1"/>
        </w:rPr>
        <w:t>OpenCV</w:t>
      </w:r>
      <w:proofErr w:type="spellEnd"/>
      <w:r>
        <w:rPr>
          <w:color w:val="000000" w:themeColor="text1"/>
        </w:rPr>
        <w:t xml:space="preserve"> implementierte Algorithmus zur Berechnung des Optischen Flusses basiert auf dem Paper </w:t>
      </w:r>
      <w:r w:rsidR="00A5612D">
        <w:rPr>
          <w:color w:val="000000" w:themeColor="text1"/>
        </w:rPr>
        <w:t>„</w:t>
      </w:r>
      <w:proofErr w:type="spellStart"/>
      <w:r w:rsidR="00A5612D">
        <w:t>Two</w:t>
      </w:r>
      <w:proofErr w:type="spellEnd"/>
      <w:r w:rsidR="00A5612D">
        <w:t xml:space="preserve">-Frame Motion </w:t>
      </w:r>
      <w:proofErr w:type="spellStart"/>
      <w:r w:rsidR="00A5612D">
        <w:t>Estimation</w:t>
      </w:r>
      <w:proofErr w:type="spellEnd"/>
      <w:r w:rsidR="00A5612D">
        <w:t xml:space="preserve"> </w:t>
      </w:r>
      <w:proofErr w:type="spellStart"/>
      <w:r w:rsidR="00A5612D">
        <w:t>Based</w:t>
      </w:r>
      <w:proofErr w:type="spellEnd"/>
      <w:r w:rsidR="00A5612D">
        <w:t xml:space="preserve"> on Polynomial Expansion</w:t>
      </w:r>
      <w:r w:rsidR="00A5612D">
        <w:rPr>
          <w:color w:val="000000" w:themeColor="text1"/>
        </w:rPr>
        <w:t xml:space="preserve">“ </w:t>
      </w:r>
      <w:r>
        <w:rPr>
          <w:color w:val="000000" w:themeColor="text1"/>
        </w:rPr>
        <w:t xml:space="preserve">von Gunnar </w:t>
      </w:r>
      <w:proofErr w:type="spellStart"/>
      <w:r>
        <w:rPr>
          <w:color w:val="000000" w:themeColor="text1"/>
        </w:rPr>
        <w:t>F</w:t>
      </w:r>
      <w:r w:rsidR="00A5612D">
        <w:rPr>
          <w:color w:val="000000" w:themeColor="text1"/>
        </w:rPr>
        <w:t>a</w:t>
      </w:r>
      <w:r>
        <w:rPr>
          <w:color w:val="000000" w:themeColor="text1"/>
        </w:rPr>
        <w:t>rneb</w:t>
      </w:r>
      <w:r w:rsidR="00A5612D">
        <w:rPr>
          <w:color w:val="000000" w:themeColor="text1"/>
        </w:rPr>
        <w:t>ä</w:t>
      </w:r>
      <w:r>
        <w:rPr>
          <w:color w:val="000000" w:themeColor="text1"/>
        </w:rPr>
        <w:t>ck</w:t>
      </w:r>
      <w:proofErr w:type="spellEnd"/>
      <w:r w:rsidR="00A5612D">
        <w:rPr>
          <w:color w:val="000000" w:themeColor="text1"/>
        </w:rPr>
        <w:t>.</w:t>
      </w:r>
    </w:p>
    <w:p w14:paraId="392E75EC" w14:textId="1AEF345D" w:rsidR="001E60FC" w:rsidRDefault="00A5612D" w:rsidP="002D7C71">
      <w:pPr>
        <w:pStyle w:val="Textkrper"/>
        <w:rPr>
          <w:rFonts w:cs="Arial"/>
          <w:color w:val="000000"/>
        </w:rPr>
      </w:pPr>
      <w:r>
        <w:rPr>
          <w:color w:val="000000" w:themeColor="text1"/>
        </w:rPr>
        <w:t xml:space="preserve">In diesem Paper stell </w:t>
      </w:r>
      <w:proofErr w:type="spellStart"/>
      <w:r>
        <w:rPr>
          <w:color w:val="000000" w:themeColor="text1"/>
        </w:rPr>
        <w:t>Farnebäck</w:t>
      </w:r>
      <w:proofErr w:type="spellEnd"/>
      <w:r>
        <w:rPr>
          <w:color w:val="000000" w:themeColor="text1"/>
        </w:rPr>
        <w:t xml:space="preserve"> eine</w:t>
      </w:r>
      <w:r w:rsidR="001E60FC">
        <w:rPr>
          <w:color w:val="000000" w:themeColor="text1"/>
        </w:rPr>
        <w:t>n Algorithmus</w:t>
      </w:r>
      <w:r>
        <w:rPr>
          <w:color w:val="000000" w:themeColor="text1"/>
        </w:rPr>
        <w:t xml:space="preserve"> zur </w:t>
      </w:r>
      <w:r w:rsidRPr="00A5612D">
        <w:rPr>
          <w:color w:val="000000" w:themeColor="text1"/>
        </w:rPr>
        <w:t>Bewegungsabschätzung</w:t>
      </w:r>
      <w:r>
        <w:rPr>
          <w:color w:val="000000" w:themeColor="text1"/>
        </w:rPr>
        <w:t xml:space="preserve"> vor, welche</w:t>
      </w:r>
      <w:r w:rsidR="00E87FC5">
        <w:rPr>
          <w:color w:val="000000" w:themeColor="text1"/>
        </w:rPr>
        <w:t>r</w:t>
      </w:r>
      <w:r>
        <w:rPr>
          <w:color w:val="000000" w:themeColor="text1"/>
        </w:rPr>
        <w:t xml:space="preserve"> auf</w:t>
      </w:r>
      <w:r w:rsidR="001E60FC">
        <w:rPr>
          <w:color w:val="000000" w:themeColor="text1"/>
        </w:rPr>
        <w:t xml:space="preserve"> Distributivgesetzen basier</w:t>
      </w:r>
      <w:r w:rsidR="00E87FC5">
        <w:rPr>
          <w:color w:val="000000" w:themeColor="text1"/>
        </w:rPr>
        <w:t>t</w:t>
      </w:r>
      <w:r w:rsidR="001E60FC">
        <w:rPr>
          <w:color w:val="000000" w:themeColor="text1"/>
        </w:rPr>
        <w:t>. So wird im Algorithmus zuerst jeweils eine Umgebung (</w:t>
      </w:r>
      <w:proofErr w:type="spellStart"/>
      <w:r w:rsidR="001E60FC">
        <w:rPr>
          <w:color w:val="000000" w:themeColor="text1"/>
        </w:rPr>
        <w:t>Neighbourhood</w:t>
      </w:r>
      <w:proofErr w:type="spellEnd"/>
      <w:r w:rsidR="001E60FC">
        <w:rPr>
          <w:color w:val="000000" w:themeColor="text1"/>
        </w:rPr>
        <w:t>) für zwei Frames mit quadratischen Polynomen angenähert. Dann wird</w:t>
      </w:r>
      <w:r w:rsidR="00B74DAC">
        <w:rPr>
          <w:color w:val="000000" w:themeColor="text1"/>
        </w:rPr>
        <w:t xml:space="preserve"> die</w:t>
      </w:r>
      <w:r w:rsidR="001E60FC">
        <w:rPr>
          <w:color w:val="000000" w:themeColor="text1"/>
        </w:rPr>
        <w:t xml:space="preserve"> </w:t>
      </w:r>
      <w:r w:rsidR="00B74DAC">
        <w:rPr>
          <w:color w:val="000000" w:themeColor="text1"/>
        </w:rPr>
        <w:t>Verschiebung mit Hilfe der</w:t>
      </w:r>
      <w:r w:rsidR="00B74DAC" w:rsidRPr="00B74DAC">
        <w:t xml:space="preserve"> </w:t>
      </w:r>
      <w:r w:rsidR="00B74DAC" w:rsidRPr="00B74DAC">
        <w:rPr>
          <w:color w:val="000000" w:themeColor="text1"/>
        </w:rPr>
        <w:t>polynomiale</w:t>
      </w:r>
      <w:r w:rsidR="00B74DAC">
        <w:rPr>
          <w:color w:val="000000" w:themeColor="text1"/>
        </w:rPr>
        <w:t>n</w:t>
      </w:r>
      <w:r w:rsidR="00B74DAC" w:rsidRPr="00B74DAC">
        <w:rPr>
          <w:color w:val="000000" w:themeColor="text1"/>
        </w:rPr>
        <w:t xml:space="preserve"> Erweiterungskoeffizienten</w:t>
      </w:r>
      <w:r w:rsidR="00B74DAC">
        <w:rPr>
          <w:color w:val="000000" w:themeColor="text1"/>
        </w:rPr>
        <w:t xml:space="preserve"> abgeschätzt. </w:t>
      </w:r>
      <w:sdt>
        <w:sdtPr>
          <w:rPr>
            <w:rFonts w:cs="Arial"/>
            <w:color w:val="000000"/>
          </w:rPr>
          <w:alias w:val="To edit, see citavi.com/edit"/>
          <w:tag w:val="CitaviPlaceholder#e3aefeee-7332-b43c-1599-e4f506465f4d"/>
          <w:id w:val="-1709332928"/>
        </w:sdtPr>
        <w:sdtEndPr/>
        <w:sdtContent>
          <w:r w:rsidR="00EB3508" w:rsidRPr="00EB3508">
            <w:rPr>
              <w:rFonts w:cs="Arial"/>
              <w:color w:val="000000"/>
            </w:rPr>
            <w:fldChar w:fldCharType="begin"/>
          </w:r>
          <w:r w:rsidR="00EB3508" w:rsidRPr="00EB3508">
            <w:rPr>
              <w:rFonts w:cs="Arial"/>
              <w:color w:val="000000"/>
            </w:rPr>
            <w:instrText>ADDIN CitaviPlaceholder{eyJFbnRyaWVzIjpbeyJJZCI6IjkzNzc0ZWI5LWYxNmQtMjJkOC1iOTliLTMwNDc0OWE4ZjhhO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yNiwiU3RvcnlUeXBlIjoxLCJJZCI6ImUzYWVmZWVlLTczMzItYjQzYy0xNTk5LWU0ZjUwNjQ2NWY0ZCIsIlRhZyI6IkNpdGF2aVBsYWNlaG9sZGVyI2UzYWVmZWVlLTczMzItYjQzYy0xNTk5LWU0ZjUwNjQ2NWY0ZCIsIlRleHQiOiJbMTVdIiwiUGFnZUluUHVibGljYXRpb24iOjEsIlJlZmVyZW5jZUlkcyI6WyJmOGM3YjY2OC1hMzdiLTQ1ZTYtODlhZC05ZjRkZGE5ZDBkYWEiXSwiUGFyYWdyYXBoUmFuZ2VTdGFydCI6MjQwfQ==}</w:instrText>
          </w:r>
          <w:r w:rsidR="00EB3508" w:rsidRPr="00EB3508">
            <w:rPr>
              <w:rFonts w:cs="Arial"/>
              <w:color w:val="000000"/>
            </w:rPr>
            <w:fldChar w:fldCharType="separate"/>
          </w:r>
          <w:r w:rsidR="00EB3508" w:rsidRPr="00EB3508">
            <w:rPr>
              <w:rFonts w:cs="Arial"/>
              <w:color w:val="000000"/>
            </w:rPr>
            <w:t>[15]</w:t>
          </w:r>
          <w:r w:rsidR="00EB3508" w:rsidRPr="00EB3508">
            <w:rPr>
              <w:rFonts w:cs="Arial"/>
              <w:color w:val="000000"/>
            </w:rPr>
            <w:fldChar w:fldCharType="end"/>
          </w:r>
        </w:sdtContent>
      </w:sdt>
      <w:r w:rsidR="00B74DAC">
        <w:rPr>
          <w:rFonts w:cs="Arial"/>
          <w:color w:val="000000"/>
        </w:rPr>
        <w:t xml:space="preserve"> </w:t>
      </w:r>
    </w:p>
    <w:p w14:paraId="7B6B5B99" w14:textId="77777777" w:rsidR="00795B6F" w:rsidRDefault="00795B6F" w:rsidP="002D7C71">
      <w:pPr>
        <w:pStyle w:val="Textkrper"/>
        <w:rPr>
          <w:color w:val="000000" w:themeColor="text1"/>
        </w:rPr>
      </w:pPr>
    </w:p>
    <w:p w14:paraId="3060CB53" w14:textId="77777777" w:rsidR="00BD51C8" w:rsidRDefault="00BD51C8">
      <w:pPr>
        <w:spacing w:after="0" w:line="240" w:lineRule="auto"/>
        <w:jc w:val="left"/>
        <w:rPr>
          <w:b/>
          <w:kern w:val="28"/>
          <w:sz w:val="28"/>
        </w:rPr>
      </w:pPr>
      <w:bookmarkStart w:id="52" w:name="_Toc97632500"/>
      <w:bookmarkStart w:id="53" w:name="_Toc97632577"/>
      <w:r>
        <w:br w:type="page"/>
      </w:r>
    </w:p>
    <w:p w14:paraId="5258F0C7" w14:textId="4935CF5C" w:rsidR="002113E7" w:rsidRDefault="002113E7" w:rsidP="002113E7">
      <w:pPr>
        <w:pStyle w:val="berschrift1"/>
      </w:pPr>
      <w:bookmarkStart w:id="54" w:name="_Toc99091804"/>
      <w:r>
        <w:lastRenderedPageBreak/>
        <w:t>Lösungsansatz / Versuchsaufbau</w:t>
      </w:r>
      <w:bookmarkEnd w:id="52"/>
      <w:bookmarkEnd w:id="53"/>
      <w:bookmarkEnd w:id="54"/>
    </w:p>
    <w:p w14:paraId="3CA61B84" w14:textId="4AA3F1BE" w:rsidR="004657AC" w:rsidRPr="00DB2A94" w:rsidRDefault="003F39DB" w:rsidP="003F39DB">
      <w:pPr>
        <w:pStyle w:val="berschrift2"/>
        <w:numPr>
          <w:ilvl w:val="0"/>
          <w:numId w:val="19"/>
        </w:numPr>
      </w:pPr>
      <w:bookmarkStart w:id="55" w:name="_Toc97632501"/>
      <w:bookmarkStart w:id="56" w:name="_Toc97632578"/>
      <w:bookmarkStart w:id="57" w:name="_Toc99091805"/>
      <w:r>
        <w:t>Anforderungsanalyse / IST Zustand /</w:t>
      </w:r>
      <w:bookmarkEnd w:id="55"/>
      <w:bookmarkEnd w:id="56"/>
      <w:bookmarkEnd w:id="57"/>
      <w:r>
        <w:t xml:space="preserve"> </w:t>
      </w:r>
      <w:r w:rsidR="004657AC" w:rsidRPr="00DB2A94">
        <w:rPr>
          <w:color w:val="FF0000"/>
        </w:rPr>
        <w:t xml:space="preserve"> </w:t>
      </w:r>
    </w:p>
    <w:p w14:paraId="4D8D2D7B" w14:textId="4EC1AAE6" w:rsidR="001D47E1" w:rsidRDefault="00846484" w:rsidP="003F39DB">
      <w:pPr>
        <w:pStyle w:val="Textkrper"/>
      </w:pPr>
      <w:r>
        <w:t xml:space="preserve">Um </w:t>
      </w:r>
      <w:r w:rsidR="00196E6F">
        <w:t>entscheiden</w:t>
      </w:r>
      <w:r>
        <w:t xml:space="preserve"> zu können welchen Teil der </w:t>
      </w:r>
      <w:proofErr w:type="spellStart"/>
      <w:r>
        <w:t>OpenCV</w:t>
      </w:r>
      <w:proofErr w:type="spellEnd"/>
      <w:r>
        <w:t xml:space="preserve"> </w:t>
      </w:r>
      <w:r w:rsidR="00196E6F">
        <w:t>Implementierung</w:t>
      </w:r>
      <w:r>
        <w:t xml:space="preserve"> am meisten von einer Parallelisierung profitiert, ist es notwendig herauszufinden welche Teile der Implementierung am meisten </w:t>
      </w:r>
      <w:r w:rsidR="00270B1B">
        <w:t xml:space="preserve">Zeit für ihre Ausführung </w:t>
      </w:r>
      <w:r>
        <w:t>benötig</w:t>
      </w:r>
      <w:r w:rsidR="00270B1B">
        <w:t>en</w:t>
      </w:r>
      <w:r>
        <w:t>.</w:t>
      </w:r>
      <w:r w:rsidR="00270B1B">
        <w:t xml:space="preserve"> Diese Ausführungszeit kann durch Komplexität oder Anzahl der Rechenoperationen und die Menge an Speicher</w:t>
      </w:r>
      <w:r w:rsidR="007F46F2">
        <w:t>zugriffen</w:t>
      </w:r>
      <w:r>
        <w:t xml:space="preserve"> </w:t>
      </w:r>
      <w:r w:rsidR="007F46F2">
        <w:t>beeinflusst werden.</w:t>
      </w:r>
      <w:r w:rsidR="001D47E1">
        <w:t xml:space="preserve"> Danach muss analysiert werden ob Parallelisierung dieses Teils möglich ist. Vor allem sollte auf mögliche Datenparallelität geachtet werden.</w:t>
      </w:r>
    </w:p>
    <w:p w14:paraId="1FDE97A4" w14:textId="18AE2C20" w:rsidR="00C2198F" w:rsidRDefault="00846484" w:rsidP="003F39DB">
      <w:pPr>
        <w:pStyle w:val="Textkrper"/>
        <w:rPr>
          <w:color w:val="000000" w:themeColor="text1"/>
        </w:rPr>
      </w:pPr>
      <w:r>
        <w:t xml:space="preserve">Die Implementierung von </w:t>
      </w:r>
      <w:proofErr w:type="spellStart"/>
      <w:r>
        <w:t>OpenCV</w:t>
      </w:r>
      <w:proofErr w:type="spellEnd"/>
      <w:r>
        <w:t xml:space="preserve"> teilt die Berechnung des Optischen Flusses</w:t>
      </w:r>
      <w:r w:rsidR="00196E6F">
        <w:t xml:space="preserve"> </w:t>
      </w:r>
      <w:r>
        <w:t xml:space="preserve">in </w:t>
      </w:r>
      <w:r w:rsidR="00196E6F">
        <w:t xml:space="preserve">mehrere Unterfunktionen auf. Messungen sollen zeigen, wie viel Zeit die einzelnen Unterfunktionen jeweils in Anspruch nehmen. Für die Zeitenmessung wird </w:t>
      </w:r>
      <w:r w:rsidR="00BE2621" w:rsidRPr="00BE2621">
        <w:t>eine Videosequenz</w:t>
      </w:r>
      <w:r w:rsidR="00196E6F">
        <w:rPr>
          <w:color w:val="000000" w:themeColor="text1"/>
        </w:rPr>
        <w:t xml:space="preserve">, welche in </w:t>
      </w:r>
      <w:r w:rsidR="00BE2621">
        <w:rPr>
          <w:color w:val="000000" w:themeColor="text1"/>
        </w:rPr>
        <w:t xml:space="preserve">300 </w:t>
      </w:r>
      <w:r w:rsidR="00196E6F">
        <w:rPr>
          <w:color w:val="000000" w:themeColor="text1"/>
        </w:rPr>
        <w:t>einzelne</w:t>
      </w:r>
      <w:r w:rsidR="00BE2621">
        <w:rPr>
          <w:color w:val="000000" w:themeColor="text1"/>
        </w:rPr>
        <w:t xml:space="preserve"> </w:t>
      </w:r>
      <w:r w:rsidR="00196E6F">
        <w:rPr>
          <w:color w:val="000000" w:themeColor="text1"/>
        </w:rPr>
        <w:t xml:space="preserve">Framebilder aufgeteilt ist, verwendet. </w:t>
      </w:r>
      <w:r w:rsidR="00EB2481">
        <w:rPr>
          <w:color w:val="000000" w:themeColor="text1"/>
        </w:rPr>
        <w:t>Zeiten werden mithilfe der</w:t>
      </w:r>
      <w:r w:rsidR="00C2198F">
        <w:rPr>
          <w:color w:val="000000" w:themeColor="text1"/>
        </w:rPr>
        <w:t xml:space="preserve"> „</w:t>
      </w:r>
      <w:proofErr w:type="spellStart"/>
      <w:proofErr w:type="gramStart"/>
      <w:r w:rsidR="00C2198F">
        <w:rPr>
          <w:color w:val="000000" w:themeColor="text1"/>
        </w:rPr>
        <w:t>chrono</w:t>
      </w:r>
      <w:proofErr w:type="spellEnd"/>
      <w:r w:rsidR="00C2198F">
        <w:rPr>
          <w:color w:val="000000" w:themeColor="text1"/>
        </w:rPr>
        <w:t>::</w:t>
      </w:r>
      <w:proofErr w:type="spellStart"/>
      <w:proofErr w:type="gramEnd"/>
      <w:r w:rsidR="00C2198F">
        <w:rPr>
          <w:color w:val="000000" w:themeColor="text1"/>
        </w:rPr>
        <w:t>steady_clock</w:t>
      </w:r>
      <w:proofErr w:type="spellEnd"/>
      <w:r w:rsidR="00C2198F">
        <w:rPr>
          <w:color w:val="000000" w:themeColor="text1"/>
        </w:rPr>
        <w:t>“ Klasse aus der Standard Library von C</w:t>
      </w:r>
      <w:r w:rsidR="00505224">
        <w:rPr>
          <w:color w:val="000000" w:themeColor="text1"/>
        </w:rPr>
        <w:t>++</w:t>
      </w:r>
      <w:r w:rsidR="00505224" w:rsidRPr="00505224">
        <w:rPr>
          <w:color w:val="000000" w:themeColor="text1"/>
        </w:rPr>
        <w:t xml:space="preserve"> </w:t>
      </w:r>
      <w:r w:rsidR="00505224">
        <w:rPr>
          <w:color w:val="000000" w:themeColor="text1"/>
        </w:rPr>
        <w:t>genommen</w:t>
      </w:r>
      <w:r w:rsidR="00C2198F">
        <w:rPr>
          <w:color w:val="000000" w:themeColor="text1"/>
        </w:rPr>
        <w:t>. Diese ermöglicht es Zeitpunkte zu speichern und daraus dann Zeitintervalle zu berechnen.</w:t>
      </w:r>
    </w:p>
    <w:p w14:paraId="4250AEB0" w14:textId="77A0787C" w:rsidR="00AC0AE0" w:rsidRDefault="00AC0AE0" w:rsidP="003F39DB">
      <w:pPr>
        <w:pStyle w:val="Textkrper"/>
        <w:rPr>
          <w:color w:val="000000" w:themeColor="text1"/>
        </w:rPr>
      </w:pPr>
      <w:r>
        <w:rPr>
          <w:color w:val="000000" w:themeColor="text1"/>
        </w:rPr>
        <w:t>Um das Input Video einzulesen</w:t>
      </w:r>
      <w:r w:rsidR="007F46F2">
        <w:rPr>
          <w:color w:val="000000" w:themeColor="text1"/>
        </w:rPr>
        <w:t xml:space="preserve"> </w:t>
      </w:r>
      <w:r>
        <w:rPr>
          <w:color w:val="000000" w:themeColor="text1"/>
        </w:rPr>
        <w:t xml:space="preserve">und den daraus resultierenden Optischen Fluss darzustellen wird das Programm </w:t>
      </w:r>
      <w:r w:rsidRPr="00AC0AE0">
        <w:rPr>
          <w:color w:val="4472C4" w:themeColor="accent1"/>
        </w:rPr>
        <w:t>„</w:t>
      </w:r>
      <w:proofErr w:type="spellStart"/>
      <w:r w:rsidRPr="00AC0AE0">
        <w:rPr>
          <w:color w:val="4472C4" w:themeColor="accent1"/>
        </w:rPr>
        <w:t>densFlow</w:t>
      </w:r>
      <w:proofErr w:type="spellEnd"/>
      <w:r w:rsidRPr="00AC0AE0">
        <w:rPr>
          <w:color w:val="4472C4" w:themeColor="accent1"/>
        </w:rPr>
        <w:t>“ aus Anhang A verwendet. „</w:t>
      </w:r>
      <w:proofErr w:type="spellStart"/>
      <w:r w:rsidRPr="00AC0AE0">
        <w:rPr>
          <w:color w:val="4472C4" w:themeColor="accent1"/>
        </w:rPr>
        <w:t>denseFlow</w:t>
      </w:r>
      <w:proofErr w:type="spellEnd"/>
      <w:r w:rsidRPr="00AC0AE0">
        <w:rPr>
          <w:color w:val="4472C4" w:themeColor="accent1"/>
        </w:rPr>
        <w:t>“</w:t>
      </w:r>
      <w:r>
        <w:rPr>
          <w:color w:val="000000" w:themeColor="text1"/>
        </w:rPr>
        <w:t xml:space="preserve"> basiert auf dem Beispielcode zur Berechnung von Optischem Fluss der </w:t>
      </w:r>
      <w:proofErr w:type="spellStart"/>
      <w:r>
        <w:rPr>
          <w:color w:val="000000" w:themeColor="text1"/>
        </w:rPr>
        <w:t>OpenCV</w:t>
      </w:r>
      <w:proofErr w:type="spellEnd"/>
      <w:r>
        <w:rPr>
          <w:color w:val="000000" w:themeColor="text1"/>
        </w:rPr>
        <w:t xml:space="preserve"> Dokumentation. Die Ausführungszeiten folgender Funktionen werden gemessen:</w:t>
      </w:r>
    </w:p>
    <w:p w14:paraId="63D41ED6" w14:textId="73E466CE" w:rsidR="00C2198F" w:rsidRDefault="00AC0AE0" w:rsidP="00AC0AE0">
      <w:pPr>
        <w:pStyle w:val="Textkrper"/>
        <w:numPr>
          <w:ilvl w:val="0"/>
          <w:numId w:val="20"/>
        </w:numPr>
        <w:rPr>
          <w:color w:val="000000" w:themeColor="text1"/>
        </w:rPr>
      </w:pPr>
      <w:proofErr w:type="spellStart"/>
      <w:proofErr w:type="gramStart"/>
      <w:r>
        <w:rPr>
          <w:color w:val="000000" w:themeColor="text1"/>
        </w:rPr>
        <w:t>calcOpticalFlowFarneback</w:t>
      </w:r>
      <w:proofErr w:type="spellEnd"/>
      <w:r>
        <w:rPr>
          <w:color w:val="000000" w:themeColor="text1"/>
        </w:rPr>
        <w:t>(</w:t>
      </w:r>
      <w:proofErr w:type="gramEnd"/>
      <w:r>
        <w:rPr>
          <w:color w:val="000000" w:themeColor="text1"/>
        </w:rPr>
        <w:t>)</w:t>
      </w:r>
    </w:p>
    <w:p w14:paraId="1C48E672" w14:textId="07AEC310" w:rsidR="00AC0AE0" w:rsidRDefault="00AC0AE0" w:rsidP="00AC0AE0">
      <w:pPr>
        <w:pStyle w:val="Textkrper"/>
        <w:numPr>
          <w:ilvl w:val="0"/>
          <w:numId w:val="20"/>
        </w:numPr>
        <w:rPr>
          <w:color w:val="000000" w:themeColor="text1"/>
        </w:rPr>
      </w:pPr>
      <w:proofErr w:type="spellStart"/>
      <w:proofErr w:type="gramStart"/>
      <w:r>
        <w:rPr>
          <w:color w:val="000000" w:themeColor="text1"/>
        </w:rPr>
        <w:t>FarnebackPolyExp</w:t>
      </w:r>
      <w:proofErr w:type="spellEnd"/>
      <w:r>
        <w:rPr>
          <w:color w:val="000000" w:themeColor="text1"/>
        </w:rPr>
        <w:t>(</w:t>
      </w:r>
      <w:proofErr w:type="gramEnd"/>
      <w:r>
        <w:rPr>
          <w:color w:val="000000" w:themeColor="text1"/>
        </w:rPr>
        <w:t>)</w:t>
      </w:r>
    </w:p>
    <w:p w14:paraId="567DEAD1" w14:textId="50488D7D" w:rsidR="00AC0AE0" w:rsidRDefault="00AC0AE0" w:rsidP="00AC0AE0">
      <w:pPr>
        <w:pStyle w:val="Textkrper"/>
        <w:numPr>
          <w:ilvl w:val="0"/>
          <w:numId w:val="20"/>
        </w:numPr>
        <w:rPr>
          <w:color w:val="000000" w:themeColor="text1"/>
        </w:rPr>
      </w:pPr>
      <w:proofErr w:type="spellStart"/>
      <w:proofErr w:type="gramStart"/>
      <w:r>
        <w:rPr>
          <w:color w:val="000000" w:themeColor="text1"/>
        </w:rPr>
        <w:t>FarnebackUpdateMatricies</w:t>
      </w:r>
      <w:proofErr w:type="spellEnd"/>
      <w:r>
        <w:rPr>
          <w:color w:val="000000" w:themeColor="text1"/>
        </w:rPr>
        <w:t>(</w:t>
      </w:r>
      <w:proofErr w:type="gramEnd"/>
      <w:r>
        <w:rPr>
          <w:color w:val="000000" w:themeColor="text1"/>
        </w:rPr>
        <w:t>)</w:t>
      </w:r>
    </w:p>
    <w:p w14:paraId="61B6A134" w14:textId="6B287CF1" w:rsidR="00AC0AE0" w:rsidRDefault="00AC0AE0" w:rsidP="00AC0AE0">
      <w:pPr>
        <w:pStyle w:val="Textkrper"/>
        <w:numPr>
          <w:ilvl w:val="0"/>
          <w:numId w:val="20"/>
        </w:numPr>
        <w:rPr>
          <w:color w:val="000000" w:themeColor="text1"/>
        </w:rPr>
      </w:pPr>
      <w:proofErr w:type="spellStart"/>
      <w:r>
        <w:rPr>
          <w:color w:val="000000" w:themeColor="text1"/>
        </w:rPr>
        <w:t>FarnebackUpdateFlow_</w:t>
      </w:r>
      <w:proofErr w:type="gramStart"/>
      <w:r>
        <w:rPr>
          <w:color w:val="000000" w:themeColor="text1"/>
        </w:rPr>
        <w:t>Blur</w:t>
      </w:r>
      <w:proofErr w:type="spellEnd"/>
      <w:r>
        <w:rPr>
          <w:color w:val="000000" w:themeColor="text1"/>
        </w:rPr>
        <w:t>(</w:t>
      </w:r>
      <w:proofErr w:type="gramEnd"/>
      <w:r>
        <w:rPr>
          <w:color w:val="000000" w:themeColor="text1"/>
        </w:rPr>
        <w:t>)</w:t>
      </w:r>
    </w:p>
    <w:p w14:paraId="38A4C3BA" w14:textId="2B651DFB" w:rsidR="00BC59AC" w:rsidRDefault="00FB0895" w:rsidP="00FB0895">
      <w:pPr>
        <w:pStyle w:val="Textkrper"/>
        <w:rPr>
          <w:color w:val="000000" w:themeColor="text1"/>
        </w:rPr>
      </w:pPr>
      <w:r>
        <w:rPr>
          <w:color w:val="000000" w:themeColor="text1"/>
        </w:rPr>
        <w:t>Ausgewählt wurden diese Funktionen aus</w:t>
      </w:r>
      <w:r w:rsidR="00BE2621">
        <w:rPr>
          <w:color w:val="000000" w:themeColor="text1"/>
        </w:rPr>
        <w:t xml:space="preserve"> den </w:t>
      </w:r>
      <w:r>
        <w:rPr>
          <w:color w:val="000000" w:themeColor="text1"/>
        </w:rPr>
        <w:t xml:space="preserve">folgenden Gründen. </w:t>
      </w:r>
      <w:proofErr w:type="spellStart"/>
      <w:r>
        <w:rPr>
          <w:color w:val="000000" w:themeColor="text1"/>
        </w:rPr>
        <w:t>calcOpticalFlowFarneback</w:t>
      </w:r>
      <w:proofErr w:type="spellEnd"/>
      <w:r>
        <w:rPr>
          <w:color w:val="000000" w:themeColor="text1"/>
        </w:rPr>
        <w:t xml:space="preserve"> wird in „</w:t>
      </w:r>
      <w:proofErr w:type="spellStart"/>
      <w:r>
        <w:rPr>
          <w:color w:val="000000" w:themeColor="text1"/>
        </w:rPr>
        <w:t>denseFlow</w:t>
      </w:r>
      <w:proofErr w:type="spellEnd"/>
      <w:r>
        <w:rPr>
          <w:color w:val="000000" w:themeColor="text1"/>
        </w:rPr>
        <w:t xml:space="preserve">“ verwendet um den Optischen Fluss zu berechnen. Der </w:t>
      </w:r>
      <w:r w:rsidR="00BE2621">
        <w:rPr>
          <w:color w:val="000000" w:themeColor="text1"/>
        </w:rPr>
        <w:t>r</w:t>
      </w:r>
      <w:r>
        <w:rPr>
          <w:color w:val="000000" w:themeColor="text1"/>
        </w:rPr>
        <w:t xml:space="preserve">estliche </w:t>
      </w:r>
      <w:r w:rsidR="00BE2621">
        <w:rPr>
          <w:color w:val="000000" w:themeColor="text1"/>
        </w:rPr>
        <w:t>C</w:t>
      </w:r>
      <w:r>
        <w:rPr>
          <w:color w:val="000000" w:themeColor="text1"/>
        </w:rPr>
        <w:t>ode aus „</w:t>
      </w:r>
      <w:proofErr w:type="spellStart"/>
      <w:r>
        <w:rPr>
          <w:color w:val="000000" w:themeColor="text1"/>
        </w:rPr>
        <w:t>denseFlow</w:t>
      </w:r>
      <w:proofErr w:type="spellEnd"/>
      <w:r>
        <w:rPr>
          <w:color w:val="000000" w:themeColor="text1"/>
        </w:rPr>
        <w:t xml:space="preserve">“ beschäftigt sich mit dem </w:t>
      </w:r>
      <w:r w:rsidR="00BE2621">
        <w:rPr>
          <w:color w:val="000000" w:themeColor="text1"/>
        </w:rPr>
        <w:t>E</w:t>
      </w:r>
      <w:r>
        <w:rPr>
          <w:color w:val="000000" w:themeColor="text1"/>
        </w:rPr>
        <w:t xml:space="preserve">inlesen und </w:t>
      </w:r>
      <w:r w:rsidR="00BE2621">
        <w:rPr>
          <w:color w:val="000000" w:themeColor="text1"/>
        </w:rPr>
        <w:t>A</w:t>
      </w:r>
      <w:r>
        <w:rPr>
          <w:color w:val="000000" w:themeColor="text1"/>
        </w:rPr>
        <w:t xml:space="preserve">nzeigen von Videoframes bzw. Flussbildern. </w:t>
      </w:r>
      <w:proofErr w:type="spellStart"/>
      <w:r>
        <w:rPr>
          <w:color w:val="000000" w:themeColor="text1"/>
        </w:rPr>
        <w:t>FarnebackPolyExp</w:t>
      </w:r>
      <w:proofErr w:type="spellEnd"/>
      <w:r>
        <w:rPr>
          <w:color w:val="000000" w:themeColor="text1"/>
        </w:rPr>
        <w:t xml:space="preserve">, </w:t>
      </w:r>
      <w:proofErr w:type="spellStart"/>
      <w:r>
        <w:rPr>
          <w:color w:val="000000" w:themeColor="text1"/>
        </w:rPr>
        <w:t>FarnebackUpdateMatricies</w:t>
      </w:r>
      <w:proofErr w:type="spellEnd"/>
      <w:r>
        <w:rPr>
          <w:color w:val="000000" w:themeColor="text1"/>
        </w:rPr>
        <w:t xml:space="preserve"> und </w:t>
      </w:r>
      <w:proofErr w:type="spellStart"/>
      <w:r>
        <w:rPr>
          <w:color w:val="000000" w:themeColor="text1"/>
        </w:rPr>
        <w:t>FarnebackUpdateFlow_Blur</w:t>
      </w:r>
      <w:proofErr w:type="spellEnd"/>
      <w:r>
        <w:rPr>
          <w:color w:val="000000" w:themeColor="text1"/>
        </w:rPr>
        <w:t xml:space="preserve"> werden jeweils von </w:t>
      </w:r>
      <w:proofErr w:type="spellStart"/>
      <w:r>
        <w:rPr>
          <w:color w:val="000000" w:themeColor="text1"/>
        </w:rPr>
        <w:t>calcOpticalFlowFarneback</w:t>
      </w:r>
      <w:proofErr w:type="spellEnd"/>
      <w:r>
        <w:rPr>
          <w:color w:val="000000" w:themeColor="text1"/>
        </w:rPr>
        <w:t xml:space="preserve"> aufgerufen und werden zur Flussberechnung verwendet.</w:t>
      </w:r>
    </w:p>
    <w:p w14:paraId="09F28FBA" w14:textId="404CAF35" w:rsidR="00B86340" w:rsidRDefault="00B86340" w:rsidP="00FB0895">
      <w:pPr>
        <w:pStyle w:val="Textkrper"/>
      </w:pPr>
      <w:r>
        <w:rPr>
          <w:color w:val="000000" w:themeColor="text1"/>
        </w:rPr>
        <w:lastRenderedPageBreak/>
        <w:t xml:space="preserve">Es ist zu erwähnen, dass zuvor genannte Funktionen mehr als einmal pro Aufruf von </w:t>
      </w:r>
      <w:proofErr w:type="spellStart"/>
      <w:r>
        <w:rPr>
          <w:color w:val="000000" w:themeColor="text1"/>
        </w:rPr>
        <w:t>calcOpticalFlowFarneback</w:t>
      </w:r>
      <w:proofErr w:type="spellEnd"/>
      <w:r>
        <w:rPr>
          <w:color w:val="000000" w:themeColor="text1"/>
        </w:rPr>
        <w:t xml:space="preserve"> aufgerufen werden.</w:t>
      </w:r>
      <w:r w:rsidR="00EC5750">
        <w:rPr>
          <w:color w:val="000000" w:themeColor="text1"/>
        </w:rPr>
        <w:t xml:space="preserve"> Die Anzahl der Aufrufe ist abhängig von den gewählten Parametern für </w:t>
      </w:r>
      <w:proofErr w:type="spellStart"/>
      <w:r w:rsidR="00EC5750">
        <w:rPr>
          <w:color w:val="000000" w:themeColor="text1"/>
        </w:rPr>
        <w:t>calcOpticalFlowFarneback</w:t>
      </w:r>
      <w:proofErr w:type="spellEnd"/>
      <w:r w:rsidR="00EC5750">
        <w:rPr>
          <w:color w:val="000000" w:themeColor="text1"/>
        </w:rPr>
        <w:t xml:space="preserve">. Unter Verwendung des oben genannten Beispielcodes und </w:t>
      </w:r>
      <w:r w:rsidR="007F46F2">
        <w:rPr>
          <w:color w:val="000000" w:themeColor="text1"/>
        </w:rPr>
        <w:t>der</w:t>
      </w:r>
      <w:r w:rsidR="00EC5750">
        <w:rPr>
          <w:color w:val="000000" w:themeColor="text1"/>
        </w:rPr>
        <w:t xml:space="preserve"> Videosequenz</w:t>
      </w:r>
      <w:r w:rsidR="00B7132B">
        <w:rPr>
          <w:color w:val="FF0000"/>
        </w:rPr>
        <w:t xml:space="preserve"> </w:t>
      </w:r>
      <w:r w:rsidR="008A12E9">
        <w:t>werden die Durchschnittlichen Ausführungszeiten für die Berechnung der Flussbilder ermittelt. Die</w:t>
      </w:r>
      <w:r w:rsidR="007F46F2">
        <w:t>se</w:t>
      </w:r>
      <w:r w:rsidR="008A12E9">
        <w:t xml:space="preserve"> Zeiten werden wie folgt berechnet:</w:t>
      </w:r>
    </w:p>
    <w:p w14:paraId="417771E0" w14:textId="77F753BC" w:rsidR="00C92315" w:rsidRDefault="00C92315" w:rsidP="00CD270F">
      <w:pPr>
        <w:pStyle w:val="Textkrper"/>
        <w:ind w:left="708"/>
        <w:jc w:val="left"/>
      </w:pPr>
      <w:proofErr w:type="gramStart"/>
      <w:r>
        <w:t>a</w:t>
      </w:r>
      <w:r w:rsidR="00270B1B">
        <w:t xml:space="preserve"> </w:t>
      </w:r>
      <w:r>
        <w:t>:</w:t>
      </w:r>
      <w:proofErr w:type="gramEnd"/>
      <w:r w:rsidR="00CD270F">
        <w:t xml:space="preserve"> </w:t>
      </w:r>
      <w:r w:rsidR="00CD270F">
        <w:tab/>
      </w:r>
      <w:r>
        <w:t>Anzahl der Funktionsaufrufe pro Aufruf von</w:t>
      </w:r>
      <w:r w:rsidR="00270B1B">
        <w:t xml:space="preserve"> </w:t>
      </w:r>
      <w:r w:rsidR="00CD270F">
        <w:tab/>
      </w:r>
      <w:proofErr w:type="spellStart"/>
      <w:r>
        <w:t>calcOpticalFlowFarneback</w:t>
      </w:r>
      <w:proofErr w:type="spellEnd"/>
      <w:r>
        <w:t>.</w:t>
      </w:r>
    </w:p>
    <w:p w14:paraId="756AEB77" w14:textId="3AFB20D2" w:rsidR="00CD270F" w:rsidRDefault="00C92315" w:rsidP="00CD270F">
      <w:pPr>
        <w:pStyle w:val="Textkrper"/>
        <w:ind w:left="708"/>
        <w:jc w:val="left"/>
      </w:pPr>
      <w:proofErr w:type="gramStart"/>
      <w:r>
        <w:t>n</w:t>
      </w:r>
      <w:r w:rsidR="00270B1B">
        <w:t xml:space="preserve"> </w:t>
      </w:r>
      <w:r>
        <w:t>:</w:t>
      </w:r>
      <w:proofErr w:type="gramEnd"/>
      <w:r w:rsidR="00270B1B">
        <w:t xml:space="preserve"> </w:t>
      </w:r>
      <w:r w:rsidR="00CD270F">
        <w:tab/>
      </w:r>
      <w:r>
        <w:t xml:space="preserve">Anzahl der Aufrufe von </w:t>
      </w:r>
      <w:proofErr w:type="spellStart"/>
      <w:r>
        <w:t>calcOpticalFlowFarneback</w:t>
      </w:r>
      <w:proofErr w:type="spellEnd"/>
      <w:r>
        <w:t xml:space="preserve"> Aufrufen</w:t>
      </w:r>
      <w:r w:rsidR="00CD270F">
        <w:t>.</w:t>
      </w:r>
    </w:p>
    <w:p w14:paraId="3CF09901" w14:textId="665455BF" w:rsidR="00C92315" w:rsidRDefault="00270B1B" w:rsidP="00CD270F">
      <w:pPr>
        <w:pStyle w:val="Textkrper"/>
        <w:ind w:left="708"/>
        <w:jc w:val="left"/>
      </w:pPr>
      <w:proofErr w:type="gramStart"/>
      <w:r>
        <w:t xml:space="preserve">t </w:t>
      </w:r>
      <w:r w:rsidR="00CD270F">
        <w:t>:</w:t>
      </w:r>
      <w:proofErr w:type="gramEnd"/>
      <w:r w:rsidR="00CD270F">
        <w:t xml:space="preserve"> </w:t>
      </w:r>
      <w:r w:rsidR="00CD270F">
        <w:tab/>
        <w:t>Ausführungszeit eines Funktionsaufrufs.</w:t>
      </w:r>
    </w:p>
    <w:p w14:paraId="53994406" w14:textId="405D71D7" w:rsidR="008A12E9" w:rsidRPr="00C92315" w:rsidRDefault="00C92315" w:rsidP="00CD270F">
      <w:pPr>
        <w:pStyle w:val="Textkrper"/>
        <w:ind w:left="708"/>
      </w:pPr>
      <m:oMathPara>
        <m:oMathParaPr>
          <m:jc m:val="left"/>
        </m:oMathParaPr>
        <m:oMath>
          <m:r>
            <w:rPr>
              <w:rFonts w:ascii="Cambria Math" w:hAnsi="Cambria Math"/>
              <w:sz w:val="28"/>
              <w:szCs w:val="22"/>
            </w:rPr>
            <m:t xml:space="preserve">s=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a</m:t>
              </m:r>
            </m:sup>
            <m:e>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i</m:t>
                  </m:r>
                </m:sub>
              </m:sSub>
            </m:e>
          </m:nary>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a</m:t>
              </m:r>
            </m:sub>
          </m:sSub>
        </m:oMath>
      </m:oMathPara>
    </w:p>
    <w:p w14:paraId="5BE519EC" w14:textId="416317CE" w:rsidR="00C92315" w:rsidRPr="00CD270F" w:rsidRDefault="00065690" w:rsidP="00CD270F">
      <w:pPr>
        <w:pStyle w:val="Textkrper"/>
        <w:ind w:left="708"/>
        <w:rPr>
          <w:sz w:val="28"/>
          <w:szCs w:val="22"/>
        </w:rPr>
      </w:pPr>
      <m:oMathPara>
        <m:oMathParaPr>
          <m:jc m:val="left"/>
        </m:oMathParaPr>
        <m:oMath>
          <m:acc>
            <m:accPr>
              <m:chr m:val="̅"/>
              <m:ctrlPr>
                <w:rPr>
                  <w:rFonts w:ascii="Cambria Math" w:hAnsi="Cambria Math"/>
                  <w:i/>
                  <w:sz w:val="28"/>
                  <w:szCs w:val="22"/>
                </w:rPr>
              </m:ctrlPr>
            </m:accPr>
            <m:e>
              <m:r>
                <w:rPr>
                  <w:rFonts w:ascii="Cambria Math" w:hAnsi="Cambria Math"/>
                  <w:sz w:val="28"/>
                  <w:szCs w:val="22"/>
                </w:rPr>
                <m:t>s</m:t>
              </m:r>
            </m:e>
          </m:acc>
          <m:r>
            <w:rPr>
              <w:rFonts w:ascii="Cambria Math" w:hAnsi="Cambria Math"/>
              <w:sz w:val="28"/>
              <w:szCs w:val="22"/>
            </w:rPr>
            <m:t xml:space="preserve">= </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a</m:t>
              </m:r>
            </m:den>
          </m:f>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n</m:t>
              </m:r>
            </m:sup>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 xml:space="preserve">i </m:t>
                  </m:r>
                </m:sub>
              </m:sSub>
            </m:e>
          </m:nary>
          <m:r>
            <w:rPr>
              <w:rFonts w:ascii="Cambria Math" w:hAnsi="Cambria Math"/>
              <w:sz w:val="28"/>
              <w:szCs w:val="22"/>
            </w:rPr>
            <m:t xml:space="preserve">= </m:t>
          </m:r>
          <m:f>
            <m:fPr>
              <m:ctrlPr>
                <w:rPr>
                  <w:rFonts w:ascii="Cambria Math" w:hAnsi="Cambria Math"/>
                  <w:i/>
                  <w:sz w:val="28"/>
                  <w:szCs w:val="22"/>
                </w:rPr>
              </m:ctrlPr>
            </m:fPr>
            <m:num>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n</m:t>
                  </m:r>
                </m:sub>
              </m:sSub>
            </m:num>
            <m:den>
              <m:r>
                <w:rPr>
                  <w:rFonts w:ascii="Cambria Math" w:hAnsi="Cambria Math"/>
                  <w:sz w:val="28"/>
                  <w:szCs w:val="22"/>
                </w:rPr>
                <m:t>n*a</m:t>
              </m:r>
            </m:den>
          </m:f>
        </m:oMath>
      </m:oMathPara>
    </w:p>
    <w:p w14:paraId="423D1248" w14:textId="4D761D9E" w:rsidR="00270B1B" w:rsidRDefault="00065690" w:rsidP="00FB0895">
      <w:pPr>
        <w:pStyle w:val="Textkrper"/>
      </w:pPr>
      <m:oMath>
        <m:acc>
          <m:accPr>
            <m:chr m:val="̅"/>
            <m:ctrlPr>
              <w:rPr>
                <w:rFonts w:ascii="Cambria Math" w:hAnsi="Cambria Math"/>
                <w:i/>
                <w:sz w:val="28"/>
                <w:szCs w:val="22"/>
              </w:rPr>
            </m:ctrlPr>
          </m:accPr>
          <m:e>
            <m:r>
              <w:rPr>
                <w:rFonts w:ascii="Cambria Math" w:hAnsi="Cambria Math"/>
                <w:sz w:val="28"/>
                <w:szCs w:val="22"/>
              </w:rPr>
              <m:t>s</m:t>
            </m:r>
          </m:e>
        </m:acc>
      </m:oMath>
      <w:r w:rsidR="00270B1B">
        <w:rPr>
          <w:sz w:val="28"/>
          <w:szCs w:val="22"/>
        </w:rPr>
        <w:t xml:space="preserve"> </w:t>
      </w:r>
      <w:r w:rsidR="00270B1B">
        <w:t>ist das arithmetische Mittel der Ausführungszeit eines Funktionsaufrufs.</w:t>
      </w:r>
    </w:p>
    <w:p w14:paraId="475B182E" w14:textId="35640B29" w:rsidR="00E056DE" w:rsidRDefault="00632334" w:rsidP="00FB0895">
      <w:pPr>
        <w:pStyle w:val="Textkrper"/>
      </w:pPr>
      <w:r>
        <w:t>Sind die Ausführungszeiten erfasst, sollte</w:t>
      </w:r>
      <w:r w:rsidR="00B0703D">
        <w:t xml:space="preserve"> </w:t>
      </w:r>
      <w:r>
        <w:t xml:space="preserve">der Code </w:t>
      </w:r>
      <w:r w:rsidR="007541BB">
        <w:t xml:space="preserve">der ausgewählten Funktion </w:t>
      </w:r>
      <w:r>
        <w:t xml:space="preserve">genauer </w:t>
      </w:r>
      <w:r w:rsidR="005A72C6">
        <w:t>betrachtet</w:t>
      </w:r>
      <w:r>
        <w:t xml:space="preserve"> werden. Besonders sollte auf Schleifen geachtet werden, welche in der Regel einfach zu parallelisieren sind. Schleifen </w:t>
      </w:r>
      <w:r w:rsidR="007541BB">
        <w:t xml:space="preserve">welche </w:t>
      </w:r>
      <w:r>
        <w:t xml:space="preserve">über </w:t>
      </w:r>
      <w:r w:rsidR="007541BB">
        <w:t xml:space="preserve">die Dimensionen </w:t>
      </w:r>
      <w:r>
        <w:t>de</w:t>
      </w:r>
      <w:r w:rsidR="007541BB">
        <w:t>s</w:t>
      </w:r>
      <w:r>
        <w:t xml:space="preserve"> Input Videoframe</w:t>
      </w:r>
      <w:r w:rsidR="007541BB">
        <w:t>s</w:t>
      </w:r>
      <w:r>
        <w:t xml:space="preserve"> iterieren sind Anzeichen für mögliche Datenparallelität</w:t>
      </w:r>
      <w:r w:rsidR="007541BB">
        <w:t>.</w:t>
      </w:r>
      <w:r>
        <w:t xml:space="preserve"> </w:t>
      </w:r>
    </w:p>
    <w:p w14:paraId="148C99FA" w14:textId="77777777" w:rsidR="00B7132B" w:rsidRDefault="001642F0" w:rsidP="0089489D">
      <w:pPr>
        <w:pStyle w:val="Textkrper"/>
      </w:pPr>
      <w:r>
        <w:t xml:space="preserve">Messungen werden auf einer Intel(R) </w:t>
      </w:r>
      <w:proofErr w:type="gramStart"/>
      <w:r>
        <w:t>Core(</w:t>
      </w:r>
      <w:proofErr w:type="gramEnd"/>
      <w:r>
        <w:t>TM) i7-9850H CPU abgenommen. Jeder Input Videoframe besitzt eine Dimension von 768x576 Pixeln.</w:t>
      </w:r>
      <w:r w:rsidR="00556334">
        <w:t xml:space="preserve"> Alle Messergebnisse stammen aus einer </w:t>
      </w:r>
      <w:r w:rsidR="00B0703D">
        <w:t xml:space="preserve">einzigen </w:t>
      </w:r>
      <w:r w:rsidR="00556334">
        <w:t>Ausführung von „</w:t>
      </w:r>
      <w:proofErr w:type="spellStart"/>
      <w:r w:rsidR="00556334">
        <w:t>denseFlow</w:t>
      </w:r>
      <w:proofErr w:type="spellEnd"/>
      <w:r w:rsidR="00556334">
        <w:t>“.</w:t>
      </w:r>
      <w:r>
        <w:t xml:space="preserve"> </w:t>
      </w:r>
      <w:r w:rsidR="00556334">
        <w:t xml:space="preserve">Die </w:t>
      </w:r>
      <w:r>
        <w:t xml:space="preserve">Messergebnisse der </w:t>
      </w:r>
      <w:r w:rsidR="0048745D">
        <w:t>durchschnittlichen Ausführungszeiten</w:t>
      </w:r>
      <w:r>
        <w:t xml:space="preserve"> werden durch </w:t>
      </w:r>
      <w:r w:rsidR="0089489D">
        <w:t xml:space="preserve">das </w:t>
      </w:r>
      <w:r>
        <w:t>Balkendiagramm</w:t>
      </w:r>
      <w:r w:rsidR="0048745D">
        <w:t xml:space="preserve"> </w:t>
      </w:r>
      <w:r w:rsidR="0089489D">
        <w:t>in Abbildung C.1 und der Tabelle</w:t>
      </w:r>
      <w:r w:rsidR="00534BCD">
        <w:t xml:space="preserve"> C.1</w:t>
      </w:r>
      <w:r w:rsidR="0089489D">
        <w:t xml:space="preserve"> </w:t>
      </w:r>
      <w:r w:rsidR="0048745D">
        <w:t>dargestellt</w:t>
      </w:r>
      <w:r w:rsidR="00534BCD">
        <w:t>.</w:t>
      </w:r>
    </w:p>
    <w:p w14:paraId="6B8E17FA" w14:textId="00E23E51" w:rsidR="00534BCD" w:rsidRDefault="00AF3838" w:rsidP="0089489D">
      <w:pPr>
        <w:pStyle w:val="Textkrper"/>
      </w:pPr>
      <w:r>
        <w:rPr>
          <w:noProof/>
        </w:rPr>
        <w:lastRenderedPageBreak/>
        <mc:AlternateContent>
          <mc:Choice Requires="wps">
            <w:drawing>
              <wp:anchor distT="0" distB="0" distL="114300" distR="114300" simplePos="0" relativeHeight="251660288" behindDoc="0" locked="0" layoutInCell="1" allowOverlap="1" wp14:anchorId="0A37C72B" wp14:editId="667D8EFD">
                <wp:simplePos x="0" y="0"/>
                <wp:positionH relativeFrom="column">
                  <wp:posOffset>1270</wp:posOffset>
                </wp:positionH>
                <wp:positionV relativeFrom="paragraph">
                  <wp:posOffset>3786505</wp:posOffset>
                </wp:positionV>
                <wp:extent cx="52197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5AEB0598" w14:textId="11C209EA" w:rsidR="00AF3838" w:rsidRDefault="00AF3838" w:rsidP="0089489D">
                            <w:pPr>
                              <w:pStyle w:val="Beschriftung"/>
                              <w:ind w:hanging="880"/>
                              <w:jc w:val="left"/>
                            </w:pPr>
                            <w:r w:rsidRPr="0089489D">
                              <w:t xml:space="preserve">Abbildung </w:t>
                            </w:r>
                            <w:r w:rsidR="00065690">
                              <w:fldChar w:fldCharType="begin"/>
                            </w:r>
                            <w:r w:rsidR="00065690">
                              <w:instrText xml:space="preserve"> STYLEREF 1 \s </w:instrText>
                            </w:r>
                            <w:r w:rsidR="00065690">
                              <w:fldChar w:fldCharType="separate"/>
                            </w:r>
                            <w:r w:rsidR="00A7695D">
                              <w:rPr>
                                <w:noProof/>
                              </w:rPr>
                              <w:t>C</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1</w:t>
                            </w:r>
                            <w:r w:rsidR="00065690">
                              <w:rPr>
                                <w:noProof/>
                              </w:rPr>
                              <w:fldChar w:fldCharType="end"/>
                            </w:r>
                            <w:r w:rsidRPr="0089489D">
                              <w:t xml:space="preserve">, Durchschnittliche Ausführungszeiten </w:t>
                            </w:r>
                            <w:r w:rsidR="0089489D" w:rsidRPr="0089489D">
                              <w:t xml:space="preserve">pro Frame der Funktionen FarnebackPolyExp, FarnebackUpdateMatrices und </w:t>
                            </w:r>
                            <w:r w:rsidR="0089489D">
                              <w:t>FarnebackUpdateFlow_Blur.</w:t>
                            </w:r>
                            <w:r w:rsidR="00534BCD">
                              <w:tab/>
                            </w:r>
                            <w:r w:rsidR="00534BCD">
                              <w:tab/>
                              <w:t xml:space="preserve">           Gemessen auf einer Intel(R) Core(TM) i7-9850H CPU.</w:t>
                            </w:r>
                          </w:p>
                          <w:p w14:paraId="4CB5702B" w14:textId="77777777" w:rsidR="00534BCD" w:rsidRPr="00534BCD" w:rsidRDefault="00534BCD" w:rsidP="00534BC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37C72B" id="_x0000_t202" coordsize="21600,21600" o:spt="202" path="m,l,21600r21600,l21600,xe">
                <v:stroke joinstyle="miter"/>
                <v:path gradientshapeok="t" o:connecttype="rect"/>
              </v:shapetype>
              <v:shape id="Textfeld 9" o:spid="_x0000_s1026" type="#_x0000_t202" style="position:absolute;left:0;text-align:left;margin-left:.1pt;margin-top:298.15pt;width:41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UqUFQIAADgEAAAOAAAAZHJzL2Uyb0RvYy54bWysU8GO0zAQvSPxD5bvNG3RLh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tHkzn336MKWUpNzt+5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" stroked="f">
                <v:textbox style="mso-fit-shape-to-text:t" inset="0,0,0,0">
                  <w:txbxContent>
                    <w:p w14:paraId="5AEB0598" w14:textId="11C209EA" w:rsidR="00AF3838" w:rsidRDefault="00AF3838" w:rsidP="0089489D">
                      <w:pPr>
                        <w:pStyle w:val="Beschriftung"/>
                        <w:ind w:hanging="880"/>
                        <w:jc w:val="left"/>
                      </w:pPr>
                      <w:r w:rsidRPr="0089489D">
                        <w:t xml:space="preserve">Abbildung </w:t>
                      </w:r>
                      <w:r w:rsidR="00065690">
                        <w:fldChar w:fldCharType="begin"/>
                      </w:r>
                      <w:r w:rsidR="00065690">
                        <w:instrText xml:space="preserve"> STYLEREF 1 \s </w:instrText>
                      </w:r>
                      <w:r w:rsidR="00065690">
                        <w:fldChar w:fldCharType="separate"/>
                      </w:r>
                      <w:r w:rsidR="00A7695D">
                        <w:rPr>
                          <w:noProof/>
                        </w:rPr>
                        <w:t>C</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1</w:t>
                      </w:r>
                      <w:r w:rsidR="00065690">
                        <w:rPr>
                          <w:noProof/>
                        </w:rPr>
                        <w:fldChar w:fldCharType="end"/>
                      </w:r>
                      <w:r w:rsidRPr="0089489D">
                        <w:t xml:space="preserve">, Durchschnittliche Ausführungszeiten </w:t>
                      </w:r>
                      <w:r w:rsidR="0089489D" w:rsidRPr="0089489D">
                        <w:t xml:space="preserve">pro Frame der Funktionen FarnebackPolyExp, FarnebackUpdateMatrices und </w:t>
                      </w:r>
                      <w:r w:rsidR="0089489D">
                        <w:t>FarnebackUpdateFlow_Blur.</w:t>
                      </w:r>
                      <w:r w:rsidR="00534BCD">
                        <w:tab/>
                      </w:r>
                      <w:r w:rsidR="00534BCD">
                        <w:tab/>
                        <w:t xml:space="preserve">           Gemessen auf einer Intel(R) Core(TM) i7-9850H CPU.</w:t>
                      </w:r>
                    </w:p>
                    <w:p w14:paraId="4CB5702B" w14:textId="77777777" w:rsidR="00534BCD" w:rsidRPr="00534BCD" w:rsidRDefault="00534BCD" w:rsidP="00534BCD"/>
                  </w:txbxContent>
                </v:textbox>
                <w10:wrap type="topAndBottom"/>
              </v:shape>
            </w:pict>
          </mc:Fallback>
        </mc:AlternateContent>
      </w:r>
      <w:r w:rsidR="007410AC">
        <w:rPr>
          <w:noProof/>
        </w:rPr>
        <w:drawing>
          <wp:inline distT="0" distB="0" distL="0" distR="0" wp14:anchorId="6FA58094" wp14:editId="7EC9A7E9">
            <wp:extent cx="5219700" cy="3728085"/>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219700" cy="3728085"/>
                    </a:xfrm>
                    <a:prstGeom prst="rect">
                      <a:avLst/>
                    </a:prstGeom>
                  </pic:spPr>
                </pic:pic>
              </a:graphicData>
            </a:graphic>
          </wp:inline>
        </w:drawing>
      </w:r>
    </w:p>
    <w:p w14:paraId="027D4A66" w14:textId="77777777" w:rsidR="00A441B2" w:rsidRPr="00B7132B" w:rsidRDefault="00A441B2" w:rsidP="0089489D">
      <w:pPr>
        <w:pStyle w:val="Textkrper"/>
      </w:pPr>
    </w:p>
    <w:tbl>
      <w:tblPr>
        <w:tblStyle w:val="Gitternetztabelle1hell"/>
        <w:tblW w:w="0" w:type="auto"/>
        <w:tblLook w:val="04A0" w:firstRow="1" w:lastRow="0" w:firstColumn="1" w:lastColumn="0" w:noHBand="0" w:noVBand="1"/>
      </w:tblPr>
      <w:tblGrid>
        <w:gridCol w:w="4105"/>
        <w:gridCol w:w="4105"/>
      </w:tblGrid>
      <w:tr w:rsidR="0048745D" w14:paraId="0A0D7550" w14:textId="77777777" w:rsidTr="0048745D">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669C349C" w14:textId="55978A17" w:rsidR="0048745D" w:rsidRDefault="0048745D" w:rsidP="0048745D">
            <w:pPr>
              <w:pStyle w:val="Textkrper"/>
              <w:jc w:val="center"/>
            </w:pPr>
            <w:r w:rsidRPr="0048745D">
              <w:t>Funktion</w:t>
            </w:r>
          </w:p>
        </w:tc>
        <w:tc>
          <w:tcPr>
            <w:tcW w:w="4105" w:type="dxa"/>
          </w:tcPr>
          <w:p w14:paraId="119B3358" w14:textId="52F7B2D1" w:rsidR="0048745D" w:rsidRDefault="0048745D" w:rsidP="0048745D">
            <w:pPr>
              <w:pStyle w:val="Textkrper"/>
              <w:jc w:val="center"/>
              <w:cnfStyle w:val="100000000000" w:firstRow="1" w:lastRow="0" w:firstColumn="0" w:lastColumn="0" w:oddVBand="0" w:evenVBand="0" w:oddHBand="0" w:evenHBand="0" w:firstRowFirstColumn="0" w:firstRowLastColumn="0" w:lastRowFirstColumn="0" w:lastRowLastColumn="0"/>
            </w:pPr>
            <w:r w:rsidRPr="0048745D">
              <w:t>berechnete Ausführungszeit</w:t>
            </w:r>
          </w:p>
        </w:tc>
      </w:tr>
      <w:tr w:rsidR="0048745D" w14:paraId="75C8CD3A" w14:textId="77777777" w:rsidTr="0048745D">
        <w:trPr>
          <w:trHeight w:val="363"/>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415A3655" w14:textId="3DAB04A4" w:rsidR="0048745D" w:rsidRPr="0048745D" w:rsidRDefault="0048745D" w:rsidP="00FC3E88">
            <w:pPr>
              <w:pStyle w:val="Textkrper"/>
              <w:spacing w:line="240" w:lineRule="auto"/>
              <w:jc w:val="left"/>
              <w:rPr>
                <w:b w:val="0"/>
                <w:bCs w:val="0"/>
              </w:rPr>
            </w:pPr>
            <w:proofErr w:type="spellStart"/>
            <w:r w:rsidRPr="0048745D">
              <w:rPr>
                <w:b w:val="0"/>
                <w:bCs w:val="0"/>
              </w:rPr>
              <w:t>FarnebackPoly</w:t>
            </w:r>
            <w:r>
              <w:rPr>
                <w:b w:val="0"/>
                <w:bCs w:val="0"/>
              </w:rPr>
              <w:t>Exp</w:t>
            </w:r>
            <w:proofErr w:type="spellEnd"/>
          </w:p>
        </w:tc>
        <w:tc>
          <w:tcPr>
            <w:tcW w:w="4105" w:type="dxa"/>
          </w:tcPr>
          <w:p w14:paraId="3CE34487" w14:textId="002ACA6E"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4,428 </w:t>
            </w:r>
            <w:proofErr w:type="spellStart"/>
            <w:r>
              <w:t>ms</w:t>
            </w:r>
            <w:proofErr w:type="spellEnd"/>
          </w:p>
        </w:tc>
      </w:tr>
      <w:tr w:rsidR="0048745D" w14:paraId="6999E3C6"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33761046" w14:textId="1292394B" w:rsidR="0048745D" w:rsidRPr="00FC3E88" w:rsidRDefault="00FC3E88" w:rsidP="00FC3E88">
            <w:pPr>
              <w:pStyle w:val="Textkrper"/>
              <w:spacing w:line="240" w:lineRule="auto"/>
              <w:jc w:val="left"/>
              <w:rPr>
                <w:b w:val="0"/>
                <w:bCs w:val="0"/>
              </w:rPr>
            </w:pPr>
            <w:proofErr w:type="spellStart"/>
            <w:r w:rsidRPr="00FC3E88">
              <w:rPr>
                <w:b w:val="0"/>
                <w:bCs w:val="0"/>
              </w:rPr>
              <w:t>FarnebackUpdateMatrices</w:t>
            </w:r>
            <w:proofErr w:type="spellEnd"/>
          </w:p>
        </w:tc>
        <w:tc>
          <w:tcPr>
            <w:tcW w:w="4105" w:type="dxa"/>
          </w:tcPr>
          <w:p w14:paraId="535B1DFA" w14:textId="04A49783"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 xml:space="preserve">3,359 </w:t>
            </w:r>
            <w:proofErr w:type="spellStart"/>
            <w:r>
              <w:t>ms</w:t>
            </w:r>
            <w:proofErr w:type="spellEnd"/>
          </w:p>
        </w:tc>
      </w:tr>
      <w:tr w:rsidR="0048745D" w14:paraId="27C3CF47"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4FC4089B" w14:textId="2070DFF0" w:rsidR="0048745D" w:rsidRPr="00FC3E88" w:rsidRDefault="00FC3E88" w:rsidP="00FC3E88">
            <w:pPr>
              <w:pStyle w:val="Textkrper"/>
              <w:spacing w:line="240" w:lineRule="auto"/>
              <w:jc w:val="left"/>
              <w:rPr>
                <w:b w:val="0"/>
                <w:bCs w:val="0"/>
              </w:rPr>
            </w:pPr>
            <w:proofErr w:type="spellStart"/>
            <w:r w:rsidRPr="00FC3E88">
              <w:rPr>
                <w:b w:val="0"/>
                <w:bCs w:val="0"/>
              </w:rPr>
              <w:t>FarnebackUpdateFlow_Blur</w:t>
            </w:r>
            <w:proofErr w:type="spellEnd"/>
          </w:p>
        </w:tc>
        <w:tc>
          <w:tcPr>
            <w:tcW w:w="4105" w:type="dxa"/>
          </w:tcPr>
          <w:p w14:paraId="2E8B0ECE" w14:textId="2BA05071" w:rsidR="0048745D" w:rsidRDefault="00FC3E88" w:rsidP="0089489D">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t>2,73</w:t>
            </w:r>
            <w:r w:rsidR="00305A98">
              <w:t>3</w:t>
            </w:r>
            <w:r>
              <w:t xml:space="preserve"> </w:t>
            </w:r>
            <w:proofErr w:type="spellStart"/>
            <w:r>
              <w:t>ms</w:t>
            </w:r>
            <w:proofErr w:type="spellEnd"/>
          </w:p>
        </w:tc>
      </w:tr>
    </w:tbl>
    <w:p w14:paraId="499F4BF8" w14:textId="560E4E30" w:rsidR="0048745D" w:rsidRDefault="0089489D" w:rsidP="0089489D">
      <w:pPr>
        <w:pStyle w:val="Beschriftung"/>
        <w:ind w:hanging="880"/>
        <w:jc w:val="left"/>
      </w:pPr>
      <w:r>
        <w:t xml:space="preserve">Tabelle </w:t>
      </w:r>
      <w:r w:rsidR="00065690">
        <w:fldChar w:fldCharType="begin"/>
      </w:r>
      <w:r w:rsidR="00065690">
        <w:instrText xml:space="preserve"> STYLEREF 1 \s </w:instrText>
      </w:r>
      <w:r w:rsidR="00065690">
        <w:fldChar w:fldCharType="separate"/>
      </w:r>
      <w:r w:rsidR="00173691">
        <w:rPr>
          <w:noProof/>
        </w:rPr>
        <w:t>C</w:t>
      </w:r>
      <w:r w:rsidR="00065690">
        <w:rPr>
          <w:noProof/>
        </w:rPr>
        <w:fldChar w:fldCharType="end"/>
      </w:r>
      <w:r w:rsidR="00173691">
        <w:t>.</w:t>
      </w:r>
      <w:r w:rsidR="00065690">
        <w:fldChar w:fldCharType="begin"/>
      </w:r>
      <w:r w:rsidR="00065690">
        <w:instrText xml:space="preserve"> SEQ Tabelle \* ARABIC \s 1 </w:instrText>
      </w:r>
      <w:r w:rsidR="00065690">
        <w:fldChar w:fldCharType="separate"/>
      </w:r>
      <w:r w:rsidR="00173691">
        <w:rPr>
          <w:noProof/>
        </w:rPr>
        <w:t>1</w:t>
      </w:r>
      <w:r w:rsidR="00065690">
        <w:rPr>
          <w:noProof/>
        </w:rPr>
        <w:fldChar w:fldCharType="end"/>
      </w:r>
      <w:r>
        <w:t xml:space="preserve">, </w:t>
      </w:r>
      <w:r w:rsidR="00534BCD">
        <w:t xml:space="preserve">berechnete Ausführungszeiten von </w:t>
      </w:r>
      <w:proofErr w:type="spellStart"/>
      <w:r w:rsidR="00534BCD" w:rsidRPr="0089489D">
        <w:t>FarnebackPolyExp</w:t>
      </w:r>
      <w:proofErr w:type="spellEnd"/>
      <w:r w:rsidR="00534BCD" w:rsidRPr="0089489D">
        <w:t xml:space="preserve">, </w:t>
      </w:r>
      <w:proofErr w:type="spellStart"/>
      <w:r w:rsidR="00534BCD" w:rsidRPr="0089489D">
        <w:t>FarnebackUpdateMatrices</w:t>
      </w:r>
      <w:proofErr w:type="spellEnd"/>
      <w:r w:rsidR="00534BCD" w:rsidRPr="0089489D">
        <w:t xml:space="preserve"> und</w:t>
      </w:r>
      <w:r w:rsidR="00534BCD">
        <w:t xml:space="preserve"> </w:t>
      </w:r>
      <w:proofErr w:type="spellStart"/>
      <w:r w:rsidR="00534BCD">
        <w:t>FarnebackUpdateFlow_Blur</w:t>
      </w:r>
      <w:proofErr w:type="spellEnd"/>
      <w:r w:rsidR="00534BCD">
        <w:t xml:space="preserve"> in Millisekunden.</w:t>
      </w:r>
    </w:p>
    <w:p w14:paraId="27D2A444" w14:textId="70FBB75A" w:rsidR="00534BCD" w:rsidRDefault="00534BCD" w:rsidP="00534BCD"/>
    <w:p w14:paraId="03B5E5FE" w14:textId="74450322" w:rsidR="00B7132B" w:rsidRDefault="00B7132B" w:rsidP="00534BCD"/>
    <w:p w14:paraId="16962298" w14:textId="18B9E2C9" w:rsidR="00B7132B" w:rsidRDefault="00B7132B" w:rsidP="00534BCD"/>
    <w:p w14:paraId="2E3DEA06" w14:textId="1847BA14" w:rsidR="00B7132B" w:rsidRDefault="00B7132B" w:rsidP="00534BCD"/>
    <w:p w14:paraId="27ADB835" w14:textId="77777777" w:rsidR="00B7132B" w:rsidRDefault="00B7132B" w:rsidP="0048745D">
      <w:pPr>
        <w:pStyle w:val="Textkrper"/>
      </w:pPr>
    </w:p>
    <w:p w14:paraId="0A165A0D" w14:textId="11FCBB64" w:rsidR="00FC3E88" w:rsidRDefault="00FC3E88" w:rsidP="0048745D">
      <w:pPr>
        <w:pStyle w:val="Textkrper"/>
      </w:pPr>
      <w:r>
        <w:lastRenderedPageBreak/>
        <w:t xml:space="preserve">Auf den ersten Blick ist </w:t>
      </w:r>
      <w:proofErr w:type="spellStart"/>
      <w:r>
        <w:t>FarnebackPolyExp</w:t>
      </w:r>
      <w:proofErr w:type="spellEnd"/>
      <w:r>
        <w:t xml:space="preserve"> die Funktion mit der längsten durchschnittlichen Ausführungszeit. Dennoch sollte auch in Betracht gezogen werden, dass die Funktionen mehr als einmal von </w:t>
      </w:r>
      <w:proofErr w:type="spellStart"/>
      <w:r>
        <w:t>calcOpticalFlowFarneback</w:t>
      </w:r>
      <w:proofErr w:type="spellEnd"/>
      <w:r>
        <w:t xml:space="preserve"> aufgerufen werden. Deshalb wird neben den durchschnittlichen Ausführungszeiten auch die Verteilung der Ausführungszeit von </w:t>
      </w:r>
      <w:proofErr w:type="spellStart"/>
      <w:r>
        <w:t>calcOpticalFlowFarneback</w:t>
      </w:r>
      <w:proofErr w:type="spellEnd"/>
      <w:r>
        <w:t xml:space="preserve"> auf die einzelnen Funktionen betrachtet</w:t>
      </w:r>
      <w:r w:rsidR="00230EC0">
        <w:t xml:space="preserve"> und in Abbildung C.2 festgehalten</w:t>
      </w:r>
      <w:r>
        <w:t>.</w:t>
      </w:r>
    </w:p>
    <w:p w14:paraId="7FB95825" w14:textId="77777777" w:rsidR="00534BCD" w:rsidRDefault="00CC6079" w:rsidP="00534BCD">
      <w:pPr>
        <w:pStyle w:val="Textkrper"/>
        <w:keepNext/>
      </w:pPr>
      <w:r w:rsidRPr="00CC6079">
        <w:rPr>
          <w:noProof/>
        </w:rPr>
        <w:drawing>
          <wp:inline distT="0" distB="0" distL="0" distR="0" wp14:anchorId="0EEF2D89" wp14:editId="6179AC47">
            <wp:extent cx="5219700" cy="3070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219700" cy="3070225"/>
                    </a:xfrm>
                    <a:prstGeom prst="rect">
                      <a:avLst/>
                    </a:prstGeom>
                  </pic:spPr>
                </pic:pic>
              </a:graphicData>
            </a:graphic>
          </wp:inline>
        </w:drawing>
      </w:r>
    </w:p>
    <w:p w14:paraId="308620F0" w14:textId="6C0ECB22" w:rsidR="00CC6079" w:rsidRDefault="00534BCD" w:rsidP="00534BCD">
      <w:pPr>
        <w:pStyle w:val="Beschriftung"/>
        <w:ind w:hanging="880"/>
        <w:jc w:val="left"/>
      </w:pPr>
      <w:r>
        <w:t xml:space="preserve">Abbildung </w:t>
      </w:r>
      <w:r w:rsidR="00065690">
        <w:fldChar w:fldCharType="begin"/>
      </w:r>
      <w:r w:rsidR="00065690">
        <w:instrText xml:space="preserve"> STYLEREF 1 \s </w:instrText>
      </w:r>
      <w:r w:rsidR="00065690">
        <w:fldChar w:fldCharType="separate"/>
      </w:r>
      <w:r w:rsidR="00A7695D">
        <w:rPr>
          <w:noProof/>
        </w:rPr>
        <w:t>C</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2</w:t>
      </w:r>
      <w:r w:rsidR="00065690">
        <w:rPr>
          <w:noProof/>
        </w:rPr>
        <w:fldChar w:fldCharType="end"/>
      </w:r>
      <w:r>
        <w:t xml:space="preserve">, Verteilung der </w:t>
      </w:r>
      <w:proofErr w:type="spellStart"/>
      <w:r>
        <w:t>Ausführungzeiten</w:t>
      </w:r>
      <w:proofErr w:type="spellEnd"/>
      <w:r>
        <w:t xml:space="preserve"> von </w:t>
      </w:r>
      <w:proofErr w:type="spellStart"/>
      <w:r>
        <w:t>calcOpticalFlowFarneback</w:t>
      </w:r>
      <w:proofErr w:type="spellEnd"/>
      <w:r w:rsidRPr="0089489D">
        <w:t xml:space="preserve"> </w:t>
      </w:r>
      <w:r>
        <w:t xml:space="preserve">auf die Funktionen </w:t>
      </w:r>
      <w:proofErr w:type="spellStart"/>
      <w:r w:rsidRPr="0089489D">
        <w:t>FarnebackPolyExp</w:t>
      </w:r>
      <w:proofErr w:type="spellEnd"/>
      <w:r w:rsidRPr="0089489D">
        <w:t xml:space="preserve">, </w:t>
      </w:r>
      <w:proofErr w:type="spellStart"/>
      <w:r w:rsidRPr="0089489D">
        <w:t>FarnebackUpdateMatrices</w:t>
      </w:r>
      <w:proofErr w:type="spellEnd"/>
      <w:r w:rsidRPr="0089489D">
        <w:t xml:space="preserve"> und</w:t>
      </w:r>
      <w:r>
        <w:t xml:space="preserve"> </w:t>
      </w:r>
      <w:proofErr w:type="spellStart"/>
      <w:r>
        <w:t>FarnebackUpdateFlow_Blur</w:t>
      </w:r>
      <w:proofErr w:type="spellEnd"/>
      <w:r>
        <w:t>.</w:t>
      </w:r>
    </w:p>
    <w:p w14:paraId="6CB32649" w14:textId="77777777" w:rsidR="00534BCD" w:rsidRPr="00534BCD" w:rsidRDefault="00534BCD" w:rsidP="00534BCD"/>
    <w:p w14:paraId="79DE2019" w14:textId="51238886" w:rsidR="00FC3E88" w:rsidRPr="007F46F2" w:rsidRDefault="00733963" w:rsidP="00FB0895">
      <w:pPr>
        <w:pStyle w:val="Textkrper"/>
      </w:pPr>
      <w:r>
        <w:t>Other bezeichnet hier Code</w:t>
      </w:r>
      <w:r w:rsidR="00230EC0">
        <w:t xml:space="preserve">, </w:t>
      </w:r>
      <w:r>
        <w:t xml:space="preserve">welcher von </w:t>
      </w:r>
      <w:proofErr w:type="spellStart"/>
      <w:r>
        <w:t>calcOpticalFlowFarneback</w:t>
      </w:r>
      <w:proofErr w:type="spellEnd"/>
      <w:r>
        <w:t xml:space="preserve"> direkt ausgeführt wird und nicht in eine andere Funktion ausgelagert ist. Zu bemerken ist, dass </w:t>
      </w:r>
      <w:proofErr w:type="spellStart"/>
      <w:r>
        <w:t>FarnebackUpdateFlow_Blur</w:t>
      </w:r>
      <w:proofErr w:type="spellEnd"/>
      <w:r>
        <w:t xml:space="preserve"> einen signifikanten Anteil der Ausführungszeit von </w:t>
      </w:r>
      <w:proofErr w:type="spellStart"/>
      <w:r>
        <w:t>ca</w:t>
      </w:r>
      <w:r w:rsidR="001031FF">
        <w:t>lc</w:t>
      </w:r>
      <w:r>
        <w:t>OpticalFlowFarneback</w:t>
      </w:r>
      <w:proofErr w:type="spellEnd"/>
      <w:r>
        <w:t xml:space="preserve"> zu verschulden hat. Obwohl </w:t>
      </w:r>
      <w:proofErr w:type="spellStart"/>
      <w:r>
        <w:t>FarnebackUpdateFlow_Blur</w:t>
      </w:r>
      <w:proofErr w:type="spellEnd"/>
      <w:r>
        <w:t xml:space="preserve"> die niedrigste durchschnittliche Ausführungszeit vorzeigt, hat sie einen ähnlich großen Anteil der Ausführungszeit von </w:t>
      </w:r>
      <w:proofErr w:type="spellStart"/>
      <w:r>
        <w:t>calcOpticalFlowFarneback</w:t>
      </w:r>
      <w:proofErr w:type="spellEnd"/>
      <w:r>
        <w:t xml:space="preserve"> wie </w:t>
      </w:r>
      <w:proofErr w:type="spellStart"/>
      <w:r>
        <w:t>FarnebackPolyExp</w:t>
      </w:r>
      <w:proofErr w:type="spellEnd"/>
      <w:r>
        <w:t xml:space="preserve">. </w:t>
      </w:r>
      <w:r w:rsidR="001031FF">
        <w:t xml:space="preserve">Dies kann begründet werden durch die unterschiedliche Anzahl der jeweiligen Funktionsaufrufe innerhalb eines Aufrufs von </w:t>
      </w:r>
      <w:proofErr w:type="spellStart"/>
      <w:r w:rsidR="001031FF">
        <w:t>calcOpticalFlowFarneback</w:t>
      </w:r>
      <w:proofErr w:type="spellEnd"/>
      <w:r w:rsidR="001031FF">
        <w:t>.</w:t>
      </w:r>
      <w:r w:rsidR="009865EA">
        <w:t xml:space="preserve"> </w:t>
      </w:r>
      <w:r w:rsidR="001031FF">
        <w:t xml:space="preserve">Mit den in der Messung verwendeten Parametern von </w:t>
      </w:r>
      <w:proofErr w:type="spellStart"/>
      <w:r w:rsidR="001031FF">
        <w:t>calcOpticalFlowFarneback</w:t>
      </w:r>
      <w:proofErr w:type="spellEnd"/>
      <w:r w:rsidR="001031FF">
        <w:t xml:space="preserve"> wird </w:t>
      </w:r>
      <w:proofErr w:type="spellStart"/>
      <w:r w:rsidR="001031FF">
        <w:lastRenderedPageBreak/>
        <w:t>FarnebackPolyExp</w:t>
      </w:r>
      <w:proofErr w:type="spellEnd"/>
      <w:r w:rsidR="001031FF">
        <w:t xml:space="preserve"> acht male, </w:t>
      </w:r>
      <w:proofErr w:type="spellStart"/>
      <w:r w:rsidR="001031FF">
        <w:t>FarnebackUpdateMatrices</w:t>
      </w:r>
      <w:proofErr w:type="spellEnd"/>
      <w:r w:rsidR="001031FF">
        <w:t xml:space="preserve"> vier male und </w:t>
      </w:r>
      <w:proofErr w:type="spellStart"/>
      <w:r w:rsidR="001031FF">
        <w:t>FarnebackUpdateFlow_Blur</w:t>
      </w:r>
      <w:proofErr w:type="spellEnd"/>
      <w:r w:rsidR="001031FF">
        <w:t xml:space="preserve"> zwölf male aufgerufen. </w:t>
      </w:r>
    </w:p>
    <w:p w14:paraId="3343EBAD" w14:textId="63F61D0F" w:rsidR="007F46F2" w:rsidRDefault="007F46F2" w:rsidP="00FB0895">
      <w:pPr>
        <w:pStyle w:val="Textkrper"/>
      </w:pPr>
      <w:r>
        <w:t>Auch nach mehreren Ausführungen von „</w:t>
      </w:r>
      <w:proofErr w:type="spellStart"/>
      <w:r>
        <w:t>densFlow</w:t>
      </w:r>
      <w:proofErr w:type="spellEnd"/>
      <w:r>
        <w:t xml:space="preserve">“ </w:t>
      </w:r>
      <w:r w:rsidR="00556334">
        <w:t>sind</w:t>
      </w:r>
      <w:r>
        <w:t xml:space="preserve"> keine nennenswerte</w:t>
      </w:r>
      <w:r w:rsidR="00556334">
        <w:t>n</w:t>
      </w:r>
      <w:r>
        <w:t xml:space="preserve"> Änderung</w:t>
      </w:r>
      <w:r w:rsidR="00556334">
        <w:t>en</w:t>
      </w:r>
      <w:r>
        <w:t xml:space="preserve"> der </w:t>
      </w:r>
      <w:r w:rsidR="00556334">
        <w:t xml:space="preserve">Messergebnisse </w:t>
      </w:r>
      <w:r>
        <w:t xml:space="preserve">zu </w:t>
      </w:r>
      <w:r w:rsidR="00556334">
        <w:t>beobachten</w:t>
      </w:r>
      <w:r>
        <w:t xml:space="preserve">. Daraus lässt sich schließen, dass im Durchschnitt </w:t>
      </w:r>
      <w:r w:rsidR="00556334">
        <w:t xml:space="preserve">die Funktion </w:t>
      </w:r>
      <w:proofErr w:type="spellStart"/>
      <w:r>
        <w:t>FarnebackPolyExp</w:t>
      </w:r>
      <w:proofErr w:type="spellEnd"/>
      <w:r>
        <w:t xml:space="preserve"> die meiste Zeit</w:t>
      </w:r>
      <w:r w:rsidR="00B0703D">
        <w:t xml:space="preserve"> für ihre Ausführung</w:t>
      </w:r>
      <w:r>
        <w:t xml:space="preserve"> benötigt</w:t>
      </w:r>
      <w:r w:rsidR="00556334">
        <w:t>.</w:t>
      </w:r>
    </w:p>
    <w:p w14:paraId="5FC20A3A" w14:textId="77777777" w:rsidR="00861DEA" w:rsidRDefault="00556334" w:rsidP="00FB0895">
      <w:pPr>
        <w:pStyle w:val="Textkrper"/>
      </w:pPr>
      <w:r>
        <w:t xml:space="preserve">Aufgrund der erfassten Gegebenheiten wird die Funktion </w:t>
      </w:r>
      <w:proofErr w:type="spellStart"/>
      <w:r>
        <w:t>FarnebackPolyExp</w:t>
      </w:r>
      <w:proofErr w:type="spellEnd"/>
      <w:r>
        <w:t xml:space="preserve"> auf mögliche Parallelisierung geprüft. Hierbei soll besonders Wert auf Datenparallelität gelegt werden.</w:t>
      </w:r>
    </w:p>
    <w:p w14:paraId="4540750E" w14:textId="5A7A0B3A" w:rsidR="00A374B4" w:rsidRDefault="00D1358C" w:rsidP="00FB0895">
      <w:pPr>
        <w:pStyle w:val="Textkrper"/>
      </w:pPr>
      <w:r>
        <w:t>Als erstes sollen verwendete Schleifen analysiert werden</w:t>
      </w:r>
      <w:r w:rsidR="00861DEA">
        <w:t xml:space="preserve">, da diese </w:t>
      </w:r>
      <w:r w:rsidR="00B0703D">
        <w:t xml:space="preserve">in der Regel </w:t>
      </w:r>
      <w:r w:rsidR="00644B95">
        <w:t>am meisten Zeit in Anspruch nehmen.</w:t>
      </w:r>
    </w:p>
    <w:p w14:paraId="16BFF85D" w14:textId="557FAF79" w:rsidR="00A374B4" w:rsidRPr="00100B5C" w:rsidRDefault="00100B5C" w:rsidP="00FB0895">
      <w:pPr>
        <w:pStyle w:val="Textkrper"/>
      </w:pPr>
      <w:proofErr w:type="spellStart"/>
      <w:r w:rsidRPr="00100B5C">
        <w:t>FarnebackPolyExp</w:t>
      </w:r>
      <w:proofErr w:type="spellEnd"/>
      <w:r>
        <w:t xml:space="preserve"> beinhaltet insgesamt sieben Schleifen</w:t>
      </w:r>
      <w:r w:rsidR="001D55DA">
        <w:t>, welche in Codeausschnitt C.1 zusammengefasst sind.</w:t>
      </w:r>
      <w:r w:rsidR="00A313B6">
        <w:t xml:space="preserve"> </w:t>
      </w:r>
      <w:r w:rsidR="00305A98">
        <w:t>Die steuernden Parameter dieser Schleifen sind „</w:t>
      </w:r>
      <w:proofErr w:type="spellStart"/>
      <w:r w:rsidR="00305A98">
        <w:t>height</w:t>
      </w:r>
      <w:proofErr w:type="spellEnd"/>
      <w:r w:rsidR="00305A98">
        <w:t>“, „</w:t>
      </w:r>
      <w:proofErr w:type="spellStart"/>
      <w:r w:rsidR="00305A98">
        <w:t>width</w:t>
      </w:r>
      <w:proofErr w:type="spellEnd"/>
      <w:r w:rsidR="00305A98">
        <w:t>“ und n. Bei „</w:t>
      </w:r>
      <w:proofErr w:type="spellStart"/>
      <w:r w:rsidR="00305A98">
        <w:t>height</w:t>
      </w:r>
      <w:proofErr w:type="spellEnd"/>
      <w:r w:rsidR="00305A98">
        <w:t>“ und „</w:t>
      </w:r>
      <w:proofErr w:type="spellStart"/>
      <w:r w:rsidR="00305A98">
        <w:t>width</w:t>
      </w:r>
      <w:proofErr w:type="spellEnd"/>
      <w:r w:rsidR="00305A98">
        <w:t xml:space="preserve">“ handelt es sich um Höhe und Breite des Inputframes. Der Parameter n gibt den Radius des </w:t>
      </w:r>
      <w:proofErr w:type="spellStart"/>
      <w:r w:rsidR="00305A98">
        <w:t>Neighbourhoods</w:t>
      </w:r>
      <w:proofErr w:type="spellEnd"/>
      <w:r w:rsidR="00305A98">
        <w:t xml:space="preserve"> an in welchem das Polynom angenähert wird. </w:t>
      </w:r>
      <w:r w:rsidR="00A313B6">
        <w:t xml:space="preserve">Die komplette </w:t>
      </w:r>
      <w:proofErr w:type="spellStart"/>
      <w:r w:rsidR="00A313B6">
        <w:t>FarnebackPolyExp</w:t>
      </w:r>
      <w:proofErr w:type="spellEnd"/>
      <w:r w:rsidR="00A313B6">
        <w:t xml:space="preserve"> Funktion ist im Anhang zu finden.</w:t>
      </w:r>
    </w:p>
    <w:bookmarkStart w:id="58" w:name="_MON_1706867447"/>
    <w:bookmarkEnd w:id="58"/>
    <w:p w14:paraId="1E31149C" w14:textId="3A3FFA89" w:rsidR="00230EC0" w:rsidRDefault="00305A98" w:rsidP="00230EC0">
      <w:pPr>
        <w:pStyle w:val="Textkrper"/>
        <w:keepNext/>
      </w:pPr>
      <w:r>
        <w:rPr>
          <w:color w:val="FF0000"/>
        </w:rPr>
        <w:object w:dxaOrig="8277" w:dyaOrig="5752" w14:anchorId="239A2D81">
          <v:shape id="_x0000_i1122" type="#_x0000_t75" style="width:413.85pt;height:287.6pt" o:ole="">
            <v:imagedata r:id="rId35" o:title=""/>
          </v:shape>
          <o:OLEObject Type="Embed" ProgID="Word.Document.12" ShapeID="_x0000_i1122" DrawAspect="Content" ObjectID="_1709712661" r:id="rId36">
            <o:FieldCodes>\s</o:FieldCodes>
          </o:OLEObject>
        </w:object>
      </w:r>
    </w:p>
    <w:p w14:paraId="22562ECC" w14:textId="4C673131" w:rsidR="00100B5C" w:rsidRDefault="00230EC0" w:rsidP="001D55DA">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w:instrText>
      </w:r>
      <w:r w:rsidR="00065690">
        <w:instrText xml:space="preserve">Codeausschnitt \* ARABIC \s 1 </w:instrText>
      </w:r>
      <w:r w:rsidR="00065690">
        <w:fldChar w:fldCharType="separate"/>
      </w:r>
      <w:r w:rsidR="00226DA9">
        <w:rPr>
          <w:noProof/>
        </w:rPr>
        <w:t>1</w:t>
      </w:r>
      <w:r w:rsidR="00065690">
        <w:rPr>
          <w:noProof/>
        </w:rPr>
        <w:fldChar w:fldCharType="end"/>
      </w:r>
      <w:r>
        <w:t xml:space="preserve">, Darstellung der </w:t>
      </w:r>
      <w:r w:rsidR="001D55DA">
        <w:t>genutzten</w:t>
      </w:r>
      <w:r>
        <w:t xml:space="preserve"> Schleifen in </w:t>
      </w:r>
      <w:r w:rsidR="001D55DA">
        <w:t xml:space="preserve">der Funktion </w:t>
      </w:r>
      <w:proofErr w:type="spellStart"/>
      <w:r>
        <w:t>FarnebackPolyExp</w:t>
      </w:r>
      <w:proofErr w:type="spellEnd"/>
      <w:r>
        <w:t>.</w:t>
      </w:r>
    </w:p>
    <w:p w14:paraId="5A053B06" w14:textId="77777777" w:rsidR="00230EC0" w:rsidRPr="00230EC0" w:rsidRDefault="00230EC0" w:rsidP="00230EC0"/>
    <w:p w14:paraId="4FFAF227" w14:textId="77777777" w:rsidR="009865EA" w:rsidRDefault="009865EA" w:rsidP="00FB0895">
      <w:pPr>
        <w:pStyle w:val="Textkrper"/>
      </w:pPr>
    </w:p>
    <w:p w14:paraId="78E52D82" w14:textId="1A79DC09" w:rsidR="00493251" w:rsidRDefault="00100B5C" w:rsidP="00FB0895">
      <w:pPr>
        <w:pStyle w:val="Textkrper"/>
      </w:pPr>
      <w:r>
        <w:t>Die Schleife in Zeile 132 iteriert über die Höhe des übergebenen Frames. Innerhalb dieser Schleife wird dann mehrmals über die Breite des Frames iteriert.</w:t>
      </w:r>
      <w:r w:rsidR="00BF2053">
        <w:t xml:space="preserve"> </w:t>
      </w:r>
      <w:r>
        <w:t xml:space="preserve">Hier in Zeile </w:t>
      </w:r>
      <w:r w:rsidR="00BF2053">
        <w:t>138, Zeile 150 und Zeile 169 zu sehen.</w:t>
      </w:r>
      <w:r>
        <w:t xml:space="preserve"> Außerdem sind Schleifen vorhanden, die</w:t>
      </w:r>
      <w:r w:rsidR="00BF2053">
        <w:t xml:space="preserve"> in Bezug zur Variable n ausgeführt werden. Die Variable n beschreibt hier d</w:t>
      </w:r>
      <w:r w:rsidR="00B0703D">
        <w:t>en</w:t>
      </w:r>
      <w:r w:rsidR="00BF2053">
        <w:t xml:space="preserve"> </w:t>
      </w:r>
      <w:r w:rsidR="00B0703D">
        <w:t>Radius</w:t>
      </w:r>
      <w:r w:rsidR="00BF2053">
        <w:t xml:space="preserve"> des </w:t>
      </w:r>
      <w:r w:rsidR="00493251">
        <w:t xml:space="preserve">verwendeten </w:t>
      </w:r>
      <w:proofErr w:type="spellStart"/>
      <w:r w:rsidR="00BF2053" w:rsidRPr="00BF2053">
        <w:rPr>
          <w:color w:val="4472C4" w:themeColor="accent1"/>
        </w:rPr>
        <w:t>Neighbourho</w:t>
      </w:r>
      <w:r w:rsidR="00BF2053">
        <w:rPr>
          <w:color w:val="4472C4" w:themeColor="accent1"/>
        </w:rPr>
        <w:t>o</w:t>
      </w:r>
      <w:r w:rsidR="00BF2053" w:rsidRPr="00BF2053">
        <w:rPr>
          <w:color w:val="4472C4" w:themeColor="accent1"/>
        </w:rPr>
        <w:t>ds</w:t>
      </w:r>
      <w:proofErr w:type="spellEnd"/>
      <w:r w:rsidR="00493251">
        <w:rPr>
          <w:color w:val="4472C4" w:themeColor="accent1"/>
        </w:rPr>
        <w:t xml:space="preserve"> </w:t>
      </w:r>
      <w:r w:rsidR="00BF2053">
        <w:t>und liegt in realistischen Anwendungen bei Ganzzahlwerten zwischen fünf und sieben.</w:t>
      </w:r>
    </w:p>
    <w:p w14:paraId="441FAFA4" w14:textId="1B2C729F" w:rsidR="002B3820" w:rsidRDefault="00BF2053" w:rsidP="00FB0895">
      <w:pPr>
        <w:pStyle w:val="Textkrper"/>
        <w:rPr>
          <w:rFonts w:cs="Arial"/>
          <w:color w:val="000000"/>
        </w:rPr>
      </w:pPr>
      <w:r w:rsidRPr="00BF2053">
        <w:rPr>
          <w:color w:val="4472C4" w:themeColor="accent1"/>
        </w:rPr>
        <w:t>Wie in Kapitel B</w:t>
      </w:r>
      <w:r w:rsidR="00493251">
        <w:rPr>
          <w:color w:val="4472C4" w:themeColor="accent1"/>
        </w:rPr>
        <w:t>-</w:t>
      </w:r>
      <w:r w:rsidRPr="00BF2053">
        <w:rPr>
          <w:color w:val="4472C4" w:themeColor="accent1"/>
        </w:rPr>
        <w:t xml:space="preserve">III angesprochen </w:t>
      </w:r>
      <w:r>
        <w:t xml:space="preserve">berechnet </w:t>
      </w:r>
      <w:proofErr w:type="spellStart"/>
      <w:r>
        <w:t>FarnebackPolyExp</w:t>
      </w:r>
      <w:proofErr w:type="spellEnd"/>
      <w:r>
        <w:t xml:space="preserve"> die </w:t>
      </w:r>
      <w:r w:rsidR="00B0703D">
        <w:t xml:space="preserve">Koeffizienten </w:t>
      </w:r>
      <w:r>
        <w:t xml:space="preserve">des Polynoms mithilfe eines </w:t>
      </w:r>
      <w:proofErr w:type="spellStart"/>
      <w:r w:rsidRPr="00E27826">
        <w:rPr>
          <w:color w:val="4472C4" w:themeColor="accent1"/>
        </w:rPr>
        <w:t>Neighbourhoods</w:t>
      </w:r>
      <w:proofErr w:type="spellEnd"/>
      <w:r w:rsidR="00E27826">
        <w:t xml:space="preserve">. </w:t>
      </w:r>
      <w:r>
        <w:t xml:space="preserve"> </w:t>
      </w:r>
      <w:proofErr w:type="spellStart"/>
      <w:r w:rsidR="00E27826">
        <w:t>FarnebackPolyExp</w:t>
      </w:r>
      <w:proofErr w:type="spellEnd"/>
      <w:r w:rsidR="00E27826">
        <w:t xml:space="preserve"> ist soweit optimiert, dass das iterieren über den kompletten Inputframe in einen horizontalen und einen vertikalen Teil aufgeteilt wird. </w:t>
      </w:r>
      <w:r w:rsidR="002B3820">
        <w:rPr>
          <w:rFonts w:cs="Arial"/>
          <w:color w:val="000000"/>
        </w:rPr>
        <w:t xml:space="preserve">Aufgrund dieser </w:t>
      </w:r>
      <w:r w:rsidR="00D1358C">
        <w:rPr>
          <w:rFonts w:cs="Arial"/>
          <w:color w:val="000000"/>
        </w:rPr>
        <w:t>Gegebenheit</w:t>
      </w:r>
      <w:r w:rsidR="002B3820">
        <w:rPr>
          <w:rFonts w:cs="Arial"/>
          <w:color w:val="000000"/>
        </w:rPr>
        <w:t xml:space="preserve"> kann die Schleifenstruktur von </w:t>
      </w:r>
      <w:proofErr w:type="spellStart"/>
      <w:r w:rsidR="002B3820">
        <w:rPr>
          <w:rFonts w:cs="Arial"/>
          <w:color w:val="000000"/>
        </w:rPr>
        <w:t>FarnebackPolyExp</w:t>
      </w:r>
      <w:proofErr w:type="spellEnd"/>
      <w:r w:rsidR="002B3820">
        <w:rPr>
          <w:rFonts w:cs="Arial"/>
          <w:color w:val="000000"/>
        </w:rPr>
        <w:t xml:space="preserve"> so zusammengefasst werden, dass die Schleifen im Grunde über den ganzen Inputframe iterieren</w:t>
      </w:r>
      <w:r w:rsidR="00493251">
        <w:rPr>
          <w:rFonts w:cs="Arial"/>
          <w:color w:val="000000"/>
        </w:rPr>
        <w:t>.</w:t>
      </w:r>
      <w:r w:rsidR="002B3820">
        <w:rPr>
          <w:rFonts w:cs="Arial"/>
          <w:color w:val="000000"/>
        </w:rPr>
        <w:t xml:space="preserve">  Berechnungen </w:t>
      </w:r>
      <w:r w:rsidR="00493251">
        <w:rPr>
          <w:rFonts w:cs="Arial"/>
          <w:color w:val="000000"/>
        </w:rPr>
        <w:t xml:space="preserve">durch das </w:t>
      </w:r>
      <w:proofErr w:type="spellStart"/>
      <w:r w:rsidR="002B3820" w:rsidRPr="002B3820">
        <w:rPr>
          <w:rFonts w:cs="Arial"/>
          <w:color w:val="4472C4" w:themeColor="accent1"/>
        </w:rPr>
        <w:lastRenderedPageBreak/>
        <w:t>Neigbourhood</w:t>
      </w:r>
      <w:proofErr w:type="spellEnd"/>
      <w:r w:rsidR="002B3820">
        <w:rPr>
          <w:rFonts w:cs="Arial"/>
          <w:color w:val="000000"/>
        </w:rPr>
        <w:t xml:space="preserve"> um einen Pixelwert</w:t>
      </w:r>
      <w:r w:rsidR="00D1358C">
        <w:rPr>
          <w:rFonts w:cs="Arial"/>
          <w:color w:val="000000"/>
        </w:rPr>
        <w:t xml:space="preserve"> herum</w:t>
      </w:r>
      <w:r w:rsidR="00493251">
        <w:rPr>
          <w:rFonts w:cs="Arial"/>
          <w:color w:val="000000"/>
        </w:rPr>
        <w:t xml:space="preserve"> gemacht</w:t>
      </w:r>
      <w:r w:rsidR="002B3820">
        <w:rPr>
          <w:rFonts w:cs="Arial"/>
          <w:color w:val="000000"/>
        </w:rPr>
        <w:t xml:space="preserve">. Dies deutet stark auf Datenparallelität hin. </w:t>
      </w:r>
    </w:p>
    <w:p w14:paraId="50D22898" w14:textId="77777777" w:rsidR="009865EA" w:rsidRPr="002B3820" w:rsidRDefault="009865EA" w:rsidP="00FB0895">
      <w:pPr>
        <w:pStyle w:val="Textkrper"/>
        <w:rPr>
          <w:rFonts w:cs="Arial"/>
          <w:color w:val="000000"/>
        </w:rPr>
      </w:pPr>
    </w:p>
    <w:p w14:paraId="1F1DCE04" w14:textId="17CC9A8D" w:rsidR="003F39DB" w:rsidRDefault="003F39DB" w:rsidP="003F39DB">
      <w:pPr>
        <w:pStyle w:val="berschrift2"/>
      </w:pPr>
      <w:bookmarkStart w:id="59" w:name="_Toc97632502"/>
      <w:bookmarkStart w:id="60" w:name="_Toc97632579"/>
      <w:bookmarkStart w:id="61" w:name="_Toc99091806"/>
      <w:r>
        <w:t>Lösungsansätze / Probleme</w:t>
      </w:r>
      <w:bookmarkEnd w:id="59"/>
      <w:bookmarkEnd w:id="60"/>
      <w:bookmarkEnd w:id="61"/>
    </w:p>
    <w:p w14:paraId="2A10CF13" w14:textId="4E806CA4" w:rsidR="000141FD" w:rsidRDefault="000141FD" w:rsidP="0056157A">
      <w:pPr>
        <w:pStyle w:val="berschrift3"/>
        <w:numPr>
          <w:ilvl w:val="1"/>
          <w:numId w:val="31"/>
        </w:numPr>
      </w:pPr>
      <w:bookmarkStart w:id="62" w:name="_Toc99091807"/>
      <w:r>
        <w:t>Beschreibung möglicher Lösungsansätze</w:t>
      </w:r>
      <w:bookmarkEnd w:id="62"/>
    </w:p>
    <w:p w14:paraId="730E7153" w14:textId="1D874E32" w:rsidR="00FF7938" w:rsidRDefault="00E403F0" w:rsidP="004657AC">
      <w:pPr>
        <w:pStyle w:val="Textkrper"/>
      </w:pPr>
      <w:r>
        <w:t xml:space="preserve">Im Ersten Lösungsansatz soll die Reihenfolge der Operationen </w:t>
      </w:r>
      <w:r w:rsidR="002723C9">
        <w:t xml:space="preserve">beibehalten werden um eine mögliche Einführung von Fehlern in der Berechnung zu verhindern. Außerdem soll der Grundgedanke der </w:t>
      </w:r>
      <w:r w:rsidR="000141FD" w:rsidRPr="002723C9">
        <w:rPr>
          <w:color w:val="4472C4" w:themeColor="accent1"/>
        </w:rPr>
        <w:t>separablen</w:t>
      </w:r>
      <w:r w:rsidR="002723C9" w:rsidRPr="002723C9">
        <w:rPr>
          <w:color w:val="4472C4" w:themeColor="accent1"/>
        </w:rPr>
        <w:t xml:space="preserve"> </w:t>
      </w:r>
      <w:r w:rsidR="000141FD">
        <w:rPr>
          <w:color w:val="4472C4" w:themeColor="accent1"/>
        </w:rPr>
        <w:t xml:space="preserve">Faltung </w:t>
      </w:r>
      <w:r w:rsidR="002723C9">
        <w:t>beibehalten werden.</w:t>
      </w:r>
      <w:r w:rsidR="00FF7938">
        <w:t xml:space="preserve"> Da es sich bei den Schleifen von </w:t>
      </w:r>
      <w:proofErr w:type="spellStart"/>
      <w:r w:rsidR="00FF7938">
        <w:t>FarnebackPolyExp</w:t>
      </w:r>
      <w:proofErr w:type="spellEnd"/>
      <w:r w:rsidR="00FF7938">
        <w:t xml:space="preserve"> um einfache </w:t>
      </w:r>
      <w:proofErr w:type="spellStart"/>
      <w:r w:rsidR="00FF7938">
        <w:t>for</w:t>
      </w:r>
      <w:proofErr w:type="spellEnd"/>
      <w:r w:rsidR="00FF7938">
        <w:t xml:space="preserve">-Schleifen handelt, können diese in Befehle der </w:t>
      </w:r>
      <w:proofErr w:type="spellStart"/>
      <w:r w:rsidR="00FF7938">
        <w:t>Allgorithms</w:t>
      </w:r>
      <w:proofErr w:type="spellEnd"/>
      <w:r w:rsidR="00FF7938">
        <w:t xml:space="preserve"> Library übersetzt </w:t>
      </w:r>
      <w:r w:rsidR="000141FD">
        <w:t xml:space="preserve">und parallelisiert </w:t>
      </w:r>
      <w:r w:rsidR="00FF7938">
        <w:t>werden</w:t>
      </w:r>
      <w:r w:rsidR="004B6173">
        <w:t>.</w:t>
      </w:r>
      <w:r w:rsidR="00FF7938">
        <w:t xml:space="preserve"> Vor allem Befehle wie „</w:t>
      </w:r>
      <w:proofErr w:type="spellStart"/>
      <w:proofErr w:type="gramStart"/>
      <w:r w:rsidR="00FF7938">
        <w:t>std</w:t>
      </w:r>
      <w:proofErr w:type="spellEnd"/>
      <w:r w:rsidR="00FF7938">
        <w:t>::</w:t>
      </w:r>
      <w:proofErr w:type="spellStart"/>
      <w:proofErr w:type="gramEnd"/>
      <w:r w:rsidR="00FF7938">
        <w:t>for_each</w:t>
      </w:r>
      <w:proofErr w:type="spellEnd"/>
      <w:r w:rsidR="00FF7938">
        <w:t>“ oder „</w:t>
      </w:r>
      <w:proofErr w:type="spellStart"/>
      <w:r w:rsidR="00FF7938">
        <w:t>std</w:t>
      </w:r>
      <w:proofErr w:type="spellEnd"/>
      <w:r w:rsidR="00FF7938">
        <w:t>::</w:t>
      </w:r>
      <w:proofErr w:type="spellStart"/>
      <w:r w:rsidR="00FF7938">
        <w:t>transform</w:t>
      </w:r>
      <w:proofErr w:type="spellEnd"/>
      <w:r w:rsidR="00FF7938">
        <w:t xml:space="preserve">“ sind dafür geeignet. </w:t>
      </w:r>
    </w:p>
    <w:p w14:paraId="56926E42" w14:textId="69289470" w:rsidR="00D42446" w:rsidRDefault="00FF7938" w:rsidP="004657AC">
      <w:pPr>
        <w:pStyle w:val="Textkrper"/>
      </w:pPr>
      <w:r>
        <w:t xml:space="preserve">Der zweite Lösungsansatz </w:t>
      </w:r>
      <w:r w:rsidR="00CA60EE">
        <w:t xml:space="preserve">greift mehr in die Struktur des originalen Codes ein. Die originale Implementierung von </w:t>
      </w:r>
      <w:proofErr w:type="spellStart"/>
      <w:r w:rsidR="00CA60EE">
        <w:t>FarnebackPolExp</w:t>
      </w:r>
      <w:proofErr w:type="spellEnd"/>
      <w:r w:rsidR="00CA60EE">
        <w:t xml:space="preserve"> berechnet die</w:t>
      </w:r>
      <w:r w:rsidR="004B6173">
        <w:t xml:space="preserve"> Polynomkoeffizienten </w:t>
      </w:r>
      <w:r w:rsidR="00CA60EE">
        <w:t>Bildzeile für Bildzeile und nicht Pixel für Pixel.</w:t>
      </w:r>
      <w:r w:rsidR="004B6173">
        <w:t xml:space="preserve"> </w:t>
      </w:r>
      <w:r w:rsidR="00CA60EE">
        <w:t xml:space="preserve">Da es sich um eine Implementierung von </w:t>
      </w:r>
      <w:proofErr w:type="spellStart"/>
      <w:r w:rsidR="00CA60EE">
        <w:t>OpenCV</w:t>
      </w:r>
      <w:proofErr w:type="spellEnd"/>
      <w:r w:rsidR="00CA60EE">
        <w:t xml:space="preserve"> handelt, werden viele </w:t>
      </w:r>
      <w:proofErr w:type="spellStart"/>
      <w:r w:rsidR="00CA60EE">
        <w:t>OpenCV</w:t>
      </w:r>
      <w:proofErr w:type="spellEnd"/>
      <w:r w:rsidR="00CA60EE">
        <w:t xml:space="preserve"> eigene Klassen verwendet. Dies könnte ein Grund für die Aufteilung in Bildzeilen sein. Um die Möglichkeiten einer GPU auszuschöpfen, soll in diesem Ansatz die Berechnung Pixel für Pixel von statten gehen. In dieser Weise </w:t>
      </w:r>
      <w:r w:rsidR="004B6173">
        <w:t>wird</w:t>
      </w:r>
      <w:r w:rsidR="00CA60EE">
        <w:t xml:space="preserve"> dann auch </w:t>
      </w:r>
      <w:r w:rsidR="004B6173">
        <w:t xml:space="preserve">von der </w:t>
      </w:r>
      <w:r w:rsidR="00CA60EE">
        <w:t xml:space="preserve">Datenparallelität </w:t>
      </w:r>
      <w:r w:rsidR="005A72C6">
        <w:t>Gebrauch</w:t>
      </w:r>
      <w:r w:rsidR="004B6173">
        <w:t xml:space="preserve"> gemacht</w:t>
      </w:r>
      <w:r w:rsidR="00D42446">
        <w:t>.</w:t>
      </w:r>
    </w:p>
    <w:p w14:paraId="54D37776" w14:textId="77777777" w:rsidR="009865EA" w:rsidRPr="00D42446" w:rsidRDefault="009865EA" w:rsidP="004657AC">
      <w:pPr>
        <w:pStyle w:val="Textkrper"/>
      </w:pPr>
    </w:p>
    <w:p w14:paraId="1BB95D3D" w14:textId="34FF0B98" w:rsidR="00D42446" w:rsidRDefault="00D42446" w:rsidP="0056157A">
      <w:pPr>
        <w:pStyle w:val="berschrift3"/>
        <w:numPr>
          <w:ilvl w:val="1"/>
          <w:numId w:val="31"/>
        </w:numPr>
      </w:pPr>
      <w:bookmarkStart w:id="63" w:name="_Toc99091808"/>
      <w:r>
        <w:t xml:space="preserve">Evaluierung der </w:t>
      </w:r>
      <w:r w:rsidR="000141FD">
        <w:t>Lösungsa</w:t>
      </w:r>
      <w:r>
        <w:t>nsätze</w:t>
      </w:r>
      <w:bookmarkEnd w:id="63"/>
    </w:p>
    <w:p w14:paraId="7E643328" w14:textId="77777777" w:rsidR="009865EA" w:rsidRDefault="00D42446" w:rsidP="004657AC">
      <w:pPr>
        <w:pStyle w:val="Textkrper"/>
        <w:rPr>
          <w:color w:val="000000" w:themeColor="text1"/>
        </w:rPr>
      </w:pPr>
      <w:r>
        <w:rPr>
          <w:color w:val="000000" w:themeColor="text1"/>
        </w:rPr>
        <w:t xml:space="preserve">Ein Hauptproblem des ersten Ansatzes ist die </w:t>
      </w:r>
      <w:proofErr w:type="spellStart"/>
      <w:r>
        <w:rPr>
          <w:color w:val="000000" w:themeColor="text1"/>
        </w:rPr>
        <w:t>komplexität</w:t>
      </w:r>
      <w:proofErr w:type="spellEnd"/>
      <w:r>
        <w:rPr>
          <w:color w:val="000000" w:themeColor="text1"/>
        </w:rPr>
        <w:t xml:space="preserve"> des</w:t>
      </w:r>
      <w:r w:rsidR="00CF17C5">
        <w:rPr>
          <w:color w:val="000000" w:themeColor="text1"/>
        </w:rPr>
        <w:t xml:space="preserve"> </w:t>
      </w:r>
      <w:proofErr w:type="spellStart"/>
      <w:r w:rsidR="00CF17C5">
        <w:rPr>
          <w:color w:val="000000" w:themeColor="text1"/>
        </w:rPr>
        <w:t>orginalen</w:t>
      </w:r>
      <w:proofErr w:type="spellEnd"/>
      <w:r w:rsidR="00CF17C5">
        <w:rPr>
          <w:color w:val="000000" w:themeColor="text1"/>
        </w:rPr>
        <w:t xml:space="preserve"> Codes. Wird der originale Code in Befehle der </w:t>
      </w:r>
      <w:proofErr w:type="spellStart"/>
      <w:r w:rsidR="00CF17C5">
        <w:rPr>
          <w:color w:val="000000" w:themeColor="text1"/>
        </w:rPr>
        <w:t>Allgorihms</w:t>
      </w:r>
      <w:proofErr w:type="spellEnd"/>
      <w:r w:rsidR="00CF17C5">
        <w:rPr>
          <w:color w:val="000000" w:themeColor="text1"/>
        </w:rPr>
        <w:t xml:space="preserve"> Library übersetz, kann es zu Performance-Einbußen kommen. Für jeden Befehl der </w:t>
      </w:r>
      <w:proofErr w:type="spellStart"/>
      <w:r w:rsidR="00CF17C5">
        <w:rPr>
          <w:color w:val="000000" w:themeColor="text1"/>
        </w:rPr>
        <w:t>Allgorithms</w:t>
      </w:r>
      <w:proofErr w:type="spellEnd"/>
      <w:r w:rsidR="00CF17C5">
        <w:rPr>
          <w:color w:val="000000" w:themeColor="text1"/>
        </w:rPr>
        <w:t xml:space="preserve"> Library, der mit einer </w:t>
      </w:r>
      <w:proofErr w:type="spellStart"/>
      <w:r w:rsidR="00CF17C5">
        <w:rPr>
          <w:color w:val="000000" w:themeColor="text1"/>
        </w:rPr>
        <w:t>Execution</w:t>
      </w:r>
      <w:proofErr w:type="spellEnd"/>
      <w:r w:rsidR="00CF17C5">
        <w:rPr>
          <w:color w:val="000000" w:themeColor="text1"/>
        </w:rPr>
        <w:t xml:space="preserve"> Policy versehen ist, </w:t>
      </w:r>
      <w:r w:rsidR="004B6173">
        <w:rPr>
          <w:color w:val="000000" w:themeColor="text1"/>
        </w:rPr>
        <w:t xml:space="preserve">wird </w:t>
      </w:r>
      <w:r w:rsidR="00CF17C5">
        <w:rPr>
          <w:color w:val="000000" w:themeColor="text1"/>
        </w:rPr>
        <w:t xml:space="preserve">ein Kernel gestartet und auf der GPU ausgeführt. </w:t>
      </w:r>
      <w:r w:rsidR="0000164A">
        <w:rPr>
          <w:color w:val="000000" w:themeColor="text1"/>
        </w:rPr>
        <w:t xml:space="preserve">Wenn für jede Zeile des Bildes </w:t>
      </w:r>
      <w:proofErr w:type="gramStart"/>
      <w:r w:rsidR="0000164A">
        <w:rPr>
          <w:color w:val="000000" w:themeColor="text1"/>
        </w:rPr>
        <w:t>ein neuer Kernel</w:t>
      </w:r>
      <w:proofErr w:type="gramEnd"/>
      <w:r w:rsidR="0000164A">
        <w:rPr>
          <w:color w:val="000000" w:themeColor="text1"/>
        </w:rPr>
        <w:t xml:space="preserve"> aufgerufen wird besteht die Möglichkeit, dass mehr Zeit gebraucht wird um die Kernel</w:t>
      </w:r>
      <w:r w:rsidR="004B6173">
        <w:rPr>
          <w:color w:val="000000" w:themeColor="text1"/>
        </w:rPr>
        <w:t xml:space="preserve"> zu starten</w:t>
      </w:r>
      <w:r w:rsidR="0000164A">
        <w:rPr>
          <w:color w:val="000000" w:themeColor="text1"/>
        </w:rPr>
        <w:t xml:space="preserve"> als sie auszuführen. Diese Möglichkeit entsteht durch das Synchronisieren der Daten zwischen den Kernelaufrufen</w:t>
      </w:r>
      <w:r w:rsidR="009433F0">
        <w:rPr>
          <w:color w:val="000000" w:themeColor="text1"/>
        </w:rPr>
        <w:t xml:space="preserve">. </w:t>
      </w:r>
      <w:r w:rsidR="0000164A">
        <w:rPr>
          <w:color w:val="000000" w:themeColor="text1"/>
        </w:rPr>
        <w:t xml:space="preserve">Deshalb ist es sinnvoller nur einen </w:t>
      </w:r>
      <w:r w:rsidR="004B6173">
        <w:rPr>
          <w:color w:val="000000" w:themeColor="text1"/>
        </w:rPr>
        <w:t xml:space="preserve">einzigen </w:t>
      </w:r>
      <w:r w:rsidR="0000164A">
        <w:rPr>
          <w:color w:val="000000" w:themeColor="text1"/>
        </w:rPr>
        <w:t xml:space="preserve">Kernelaufruf zu haben, welcher jeden Pixel des </w:t>
      </w:r>
      <w:r w:rsidR="0081653A">
        <w:rPr>
          <w:color w:val="000000" w:themeColor="text1"/>
        </w:rPr>
        <w:t>Bildes verwendet. Der zweite Lösungsansatz mach</w:t>
      </w:r>
      <w:r w:rsidR="00EA676A">
        <w:rPr>
          <w:color w:val="000000" w:themeColor="text1"/>
        </w:rPr>
        <w:t>t</w:t>
      </w:r>
      <w:r w:rsidR="0081653A">
        <w:rPr>
          <w:color w:val="000000" w:themeColor="text1"/>
        </w:rPr>
        <w:t xml:space="preserve"> genau dies, indem nur ein </w:t>
      </w:r>
      <w:proofErr w:type="spellStart"/>
      <w:r w:rsidR="0081653A">
        <w:rPr>
          <w:color w:val="000000" w:themeColor="text1"/>
        </w:rPr>
        <w:lastRenderedPageBreak/>
        <w:t>Algorithms</w:t>
      </w:r>
      <w:proofErr w:type="spellEnd"/>
      <w:r w:rsidR="0081653A">
        <w:rPr>
          <w:color w:val="000000" w:themeColor="text1"/>
        </w:rPr>
        <w:t xml:space="preserve"> Library Befehl aufgerufen wird. Da es Ziel dieses Ansatzes ist die Berechnung für jeden Pixel einzeln zu machen,</w:t>
      </w:r>
      <w:r w:rsidR="00EA676A">
        <w:rPr>
          <w:color w:val="000000" w:themeColor="text1"/>
        </w:rPr>
        <w:t xml:space="preserve"> wird nur ein </w:t>
      </w:r>
      <w:proofErr w:type="spellStart"/>
      <w:r w:rsidR="00EA676A">
        <w:rPr>
          <w:color w:val="000000" w:themeColor="text1"/>
        </w:rPr>
        <w:t>Algorithms</w:t>
      </w:r>
      <w:proofErr w:type="spellEnd"/>
      <w:r w:rsidR="00EA676A">
        <w:rPr>
          <w:color w:val="000000" w:themeColor="text1"/>
        </w:rPr>
        <w:t xml:space="preserve"> Library </w:t>
      </w:r>
      <w:proofErr w:type="spellStart"/>
      <w:r w:rsidR="00EA676A">
        <w:rPr>
          <w:color w:val="000000" w:themeColor="text1"/>
        </w:rPr>
        <w:t>befehl</w:t>
      </w:r>
      <w:proofErr w:type="spellEnd"/>
      <w:r w:rsidR="00EA676A">
        <w:rPr>
          <w:color w:val="000000" w:themeColor="text1"/>
        </w:rPr>
        <w:t xml:space="preserve"> benötigt</w:t>
      </w:r>
      <w:r w:rsidR="0081653A">
        <w:rPr>
          <w:color w:val="000000" w:themeColor="text1"/>
        </w:rPr>
        <w:t>. Da der originale Code signifikant geändert werden muss, wird der zweite Lösungsansatz einen höheren Aufwand bedeuten.</w:t>
      </w:r>
    </w:p>
    <w:p w14:paraId="5CBAE406" w14:textId="4F9ABD7D" w:rsidR="00D42446" w:rsidRPr="00D42446" w:rsidRDefault="00EA676A" w:rsidP="004657AC">
      <w:pPr>
        <w:pStyle w:val="Textkrper"/>
        <w:rPr>
          <w:color w:val="000000" w:themeColor="text1"/>
        </w:rPr>
      </w:pPr>
      <w:r>
        <w:rPr>
          <w:color w:val="000000" w:themeColor="text1"/>
        </w:rPr>
        <w:t xml:space="preserve"> </w:t>
      </w:r>
      <w:r w:rsidR="0081653A">
        <w:rPr>
          <w:color w:val="000000" w:themeColor="text1"/>
        </w:rPr>
        <w:t xml:space="preserve">  </w:t>
      </w:r>
      <w:r w:rsidR="0000164A">
        <w:rPr>
          <w:color w:val="000000" w:themeColor="text1"/>
        </w:rPr>
        <w:t xml:space="preserve"> </w:t>
      </w:r>
    </w:p>
    <w:p w14:paraId="3E5AFA29" w14:textId="5C9B4CFA" w:rsidR="000F3870" w:rsidRDefault="000F3870" w:rsidP="001066C9">
      <w:pPr>
        <w:pStyle w:val="berschrift2"/>
      </w:pPr>
      <w:bookmarkStart w:id="64" w:name="_Toc97632503"/>
      <w:bookmarkStart w:id="65" w:name="_Toc97632580"/>
      <w:bookmarkStart w:id="66" w:name="_Toc99091809"/>
      <w:r>
        <w:t xml:space="preserve">Ausgewählter Ansatz und </w:t>
      </w:r>
      <w:r w:rsidR="00905C5C">
        <w:t>Durchführung</w:t>
      </w:r>
      <w:bookmarkEnd w:id="64"/>
      <w:bookmarkEnd w:id="65"/>
      <w:bookmarkEnd w:id="66"/>
    </w:p>
    <w:p w14:paraId="0181BA70" w14:textId="4434C2CC" w:rsidR="0017330B" w:rsidRDefault="009433F0" w:rsidP="006363AD">
      <w:pPr>
        <w:pStyle w:val="Textkrper"/>
      </w:pPr>
      <w:r>
        <w:t>Erste Versuche den ersten Lösungsansatz zu implementieren zeigten sehr schlechte Performance.</w:t>
      </w:r>
      <w:r w:rsidR="001B1852">
        <w:t xml:space="preserve"> Deshalb wird </w:t>
      </w:r>
      <w:r w:rsidR="006363AD">
        <w:t xml:space="preserve">der zweite Lösungsansatz, den originalen Code </w:t>
      </w:r>
      <w:proofErr w:type="gramStart"/>
      <w:r w:rsidR="00FF7D6B">
        <w:t>in eine Pixel</w:t>
      </w:r>
      <w:proofErr w:type="gramEnd"/>
      <w:r w:rsidR="00FF7D6B">
        <w:t xml:space="preserve"> für Pixel Berechnung umzuschreiben und zu parallelisieren</w:t>
      </w:r>
      <w:r w:rsidR="001B1852">
        <w:t>, ausgewählt</w:t>
      </w:r>
      <w:r w:rsidR="00FF7D6B">
        <w:t xml:space="preserve">. Hierfür ist folgende Vorgehensweise geplant. Zuerst soll der originale Code </w:t>
      </w:r>
      <w:proofErr w:type="gramStart"/>
      <w:r w:rsidR="00FF7D6B">
        <w:t>in eine Pixel</w:t>
      </w:r>
      <w:proofErr w:type="gramEnd"/>
      <w:r w:rsidR="00FF7D6B">
        <w:t xml:space="preserve"> für Pixel Berechnung übersetzt werden. Ist dies gelungen, wird mit</w:t>
      </w:r>
      <w:r w:rsidR="000141FD">
        <w:t xml:space="preserve"> H</w:t>
      </w:r>
      <w:r w:rsidR="00FF7D6B">
        <w:t xml:space="preserve">ilfe der von </w:t>
      </w:r>
      <w:proofErr w:type="spellStart"/>
      <w:r w:rsidR="00FF7D6B">
        <w:t>Algorithms</w:t>
      </w:r>
      <w:proofErr w:type="spellEnd"/>
      <w:r w:rsidR="00FF7D6B">
        <w:t xml:space="preserve"> Library bereitgestellten Befehle und </w:t>
      </w:r>
      <w:proofErr w:type="spellStart"/>
      <w:r w:rsidR="00FF7D6B">
        <w:t>Execution</w:t>
      </w:r>
      <w:proofErr w:type="spellEnd"/>
      <w:r w:rsidR="00FF7D6B">
        <w:t xml:space="preserve"> </w:t>
      </w:r>
      <w:proofErr w:type="spellStart"/>
      <w:r w:rsidR="00FF7D6B">
        <w:t>Policies</w:t>
      </w:r>
      <w:proofErr w:type="spellEnd"/>
      <w:r w:rsidR="00FF7D6B">
        <w:t xml:space="preserve"> parallelisiert. Danach soll der parallelisierte</w:t>
      </w:r>
      <w:r w:rsidR="006363AD">
        <w:t xml:space="preserve"> </w:t>
      </w:r>
      <w:r w:rsidR="00FF7D6B">
        <w:t xml:space="preserve">Code mit dem </w:t>
      </w:r>
      <w:r w:rsidR="0056157A">
        <w:t>NVC</w:t>
      </w:r>
      <w:r w:rsidR="00FF7D6B">
        <w:t>++ Compiler der Nvid</w:t>
      </w:r>
      <w:r w:rsidR="0056157A">
        <w:t>i</w:t>
      </w:r>
      <w:r w:rsidR="00FF7D6B">
        <w:t xml:space="preserve">a HPC SDK </w:t>
      </w:r>
      <w:r w:rsidR="0056157A">
        <w:t>kompiliert</w:t>
      </w:r>
      <w:r w:rsidR="00FF7D6B">
        <w:t xml:space="preserve"> und gebaut werden um ihn auf der GPU auszuführen.</w:t>
      </w:r>
    </w:p>
    <w:p w14:paraId="3721ED84" w14:textId="331B95DA" w:rsidR="0056157A" w:rsidRDefault="0056157A" w:rsidP="006363AD">
      <w:pPr>
        <w:pStyle w:val="Textkrper"/>
      </w:pPr>
    </w:p>
    <w:p w14:paraId="445090E8" w14:textId="77777777" w:rsidR="009865EA" w:rsidRDefault="009865EA" w:rsidP="006363AD">
      <w:pPr>
        <w:pStyle w:val="Textkrper"/>
      </w:pPr>
    </w:p>
    <w:p w14:paraId="774B469F" w14:textId="315D1493" w:rsidR="0056157A" w:rsidRDefault="0056157A" w:rsidP="0056157A">
      <w:pPr>
        <w:pStyle w:val="berschrift3"/>
        <w:numPr>
          <w:ilvl w:val="1"/>
          <w:numId w:val="33"/>
        </w:numPr>
      </w:pPr>
      <w:bookmarkStart w:id="67" w:name="_Toc99091810"/>
      <w:r>
        <w:t>Detailanalyse der Polynomkoeffizienten Berechnung</w:t>
      </w:r>
      <w:bookmarkEnd w:id="67"/>
      <w:r>
        <w:t xml:space="preserve"> </w:t>
      </w:r>
    </w:p>
    <w:p w14:paraId="76E8B590" w14:textId="58FB2417" w:rsidR="00E46E82" w:rsidRDefault="003C62EA" w:rsidP="006363AD">
      <w:pPr>
        <w:pStyle w:val="Textkrper"/>
      </w:pPr>
      <w:r>
        <w:t xml:space="preserve">Um die Berechnung </w:t>
      </w:r>
      <w:proofErr w:type="gramStart"/>
      <w:r>
        <w:t>in eine Pixel</w:t>
      </w:r>
      <w:proofErr w:type="gramEnd"/>
      <w:r>
        <w:t xml:space="preserve"> für Pixel Berechnung umzuschreiben, wird im Detail analysiert, wie der originale Code die Polynom</w:t>
      </w:r>
      <w:r w:rsidR="0056157A">
        <w:t>koeffizienten</w:t>
      </w:r>
      <w:r>
        <w:t xml:space="preserve"> berechnet.</w:t>
      </w:r>
      <w:r w:rsidR="00E46E82">
        <w:t xml:space="preserve"> Codeausschnitt C.2 zeigt den Beginn der Polynomkoeffizienten Berechnung.</w:t>
      </w:r>
      <w:r>
        <w:t xml:space="preserve"> Sämtliche Berechnung findet innerhalb der Schleife in Zeile 13</w:t>
      </w:r>
      <w:r w:rsidR="00F30780">
        <w:t>2</w:t>
      </w:r>
      <w:r>
        <w:t xml:space="preserve"> statt. Diese Schleife nimmt die variable y = 0 als Startwert und inkrementiert sie bis zur Höhe des Inputframes. </w:t>
      </w:r>
      <w:r w:rsidR="00F30780">
        <w:t xml:space="preserve">In Zeile 135 wird die </w:t>
      </w:r>
      <w:r>
        <w:t>variable y dann verwendet um Pointer auf korrespondierenden Zeilen des Inputframes</w:t>
      </w:r>
      <w:r w:rsidR="00AA3706">
        <w:t xml:space="preserve"> </w:t>
      </w:r>
      <w:r>
        <w:t>zu erhalten</w:t>
      </w:r>
      <w:r w:rsidR="00AA3706">
        <w:t>. Der Inputframe ist in der Matrix „</w:t>
      </w:r>
      <w:proofErr w:type="spellStart"/>
      <w:r w:rsidR="00AA3706">
        <w:t>src</w:t>
      </w:r>
      <w:proofErr w:type="spellEnd"/>
      <w:r w:rsidR="00AA3706">
        <w:t xml:space="preserve">“, welche als Parameter an die Funktion übergeben wurde, gespeichert. </w:t>
      </w:r>
      <w:r w:rsidR="00DC1B1D">
        <w:t xml:space="preserve"> In Zeile 136 wird</w:t>
      </w:r>
      <w:r w:rsidR="00AA3706">
        <w:t xml:space="preserve"> ein Pointer auf die Zeile einer weiteren Matrix „</w:t>
      </w:r>
      <w:proofErr w:type="spellStart"/>
      <w:r w:rsidR="00AA3706">
        <w:t>dst</w:t>
      </w:r>
      <w:proofErr w:type="spellEnd"/>
      <w:r w:rsidR="00AA3706">
        <w:t>“ gespeichert. Auch diese wurde als Parameter übergeben und dient später zur Speicherung der Polynomfaktoren.</w:t>
      </w:r>
      <w:r w:rsidR="00DC1B1D">
        <w:t xml:space="preserve"> </w:t>
      </w:r>
    </w:p>
    <w:p w14:paraId="7CF6A3B0" w14:textId="77777777" w:rsidR="00E46E82" w:rsidRDefault="00E46E82" w:rsidP="006363AD">
      <w:pPr>
        <w:pStyle w:val="Textkrper"/>
      </w:pPr>
    </w:p>
    <w:bookmarkStart w:id="68" w:name="_MON_1707034304"/>
    <w:bookmarkEnd w:id="68"/>
    <w:p w14:paraId="0722B3D6" w14:textId="77777777" w:rsidR="00E46E82" w:rsidRDefault="0036007D" w:rsidP="00E46E82">
      <w:pPr>
        <w:pStyle w:val="Textkrper"/>
        <w:keepNext/>
      </w:pPr>
      <w:r>
        <w:object w:dxaOrig="8277" w:dyaOrig="1730" w14:anchorId="0123E99C">
          <v:shape id="_x0000_i1123" type="#_x0000_t75" style="width:413.85pt;height:86.5pt" o:ole="">
            <v:imagedata r:id="rId37" o:title=""/>
          </v:shape>
          <o:OLEObject Type="Embed" ProgID="Word.Document.12" ShapeID="_x0000_i1123" DrawAspect="Content" ObjectID="_1709712662" r:id="rId38">
            <o:FieldCodes>\s</o:FieldCodes>
          </o:OLEObject>
        </w:object>
      </w:r>
    </w:p>
    <w:p w14:paraId="404D026C" w14:textId="17C0DBC9" w:rsidR="00F30780" w:rsidRDefault="00E46E82" w:rsidP="00E46E82">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2</w:t>
      </w:r>
      <w:r w:rsidR="00065690">
        <w:rPr>
          <w:noProof/>
        </w:rPr>
        <w:fldChar w:fldCharType="end"/>
      </w:r>
      <w:r>
        <w:t>, Pointer werden verwendet Zeilen des Inputframes referenzieren zu können.</w:t>
      </w:r>
    </w:p>
    <w:p w14:paraId="2D92C691" w14:textId="77777777" w:rsidR="00E46E82" w:rsidRPr="00E46E82" w:rsidRDefault="00E46E82" w:rsidP="00E46E82"/>
    <w:p w14:paraId="7198DADA" w14:textId="1E712D14" w:rsidR="008F7D21" w:rsidRDefault="00F30780" w:rsidP="006363AD">
      <w:pPr>
        <w:pStyle w:val="Textkrper"/>
      </w:pPr>
      <w:r>
        <w:t>Die Schleife in Zeile 138</w:t>
      </w:r>
      <w:r w:rsidR="00E46E82">
        <w:t xml:space="preserve"> des Codeausschnitts C.3</w:t>
      </w:r>
      <w:r w:rsidR="008F7D21" w:rsidRPr="008F7D21">
        <w:t xml:space="preserve"> </w:t>
      </w:r>
      <w:r w:rsidR="008F7D21">
        <w:t>nimmt die variable x</w:t>
      </w:r>
      <w:r w:rsidR="00301D9D">
        <w:t xml:space="preserve"> </w:t>
      </w:r>
      <w:r w:rsidR="008F7D21">
        <w:t>=</w:t>
      </w:r>
      <w:r w:rsidR="00301D9D">
        <w:t xml:space="preserve"> </w:t>
      </w:r>
      <w:r w:rsidR="008F7D21">
        <w:t>0 als Startwert und inkrementiert sie bis zur Breite des Inputframes.</w:t>
      </w:r>
      <w:r>
        <w:t xml:space="preserve"> </w:t>
      </w:r>
      <w:r w:rsidR="008F7D21">
        <w:t>Genutzt wird sie zum be</w:t>
      </w:r>
      <w:r>
        <w:t>füll</w:t>
      </w:r>
      <w:r w:rsidR="008F7D21">
        <w:t>en</w:t>
      </w:r>
      <w:r>
        <w:t xml:space="preserve"> ein</w:t>
      </w:r>
      <w:r w:rsidR="008F7D21">
        <w:t>es Buffer</w:t>
      </w:r>
      <w:r w:rsidR="00AA3706">
        <w:t>s</w:t>
      </w:r>
      <w:r w:rsidR="008F7D21">
        <w:t xml:space="preserve"> „</w:t>
      </w:r>
      <w:proofErr w:type="spellStart"/>
      <w:r w:rsidR="008F7D21">
        <w:t>row</w:t>
      </w:r>
      <w:proofErr w:type="spellEnd"/>
      <w:r w:rsidR="008F7D21">
        <w:t>“ mit Initialwerten. Es ist zu beobachten, dass der Buffer für jeden x-Wert drei Werte speichert.</w:t>
      </w:r>
    </w:p>
    <w:p w14:paraId="76DB2391" w14:textId="77777777" w:rsidR="00A734E5" w:rsidRDefault="00A734E5" w:rsidP="006363AD">
      <w:pPr>
        <w:pStyle w:val="Textkrper"/>
      </w:pPr>
    </w:p>
    <w:bookmarkStart w:id="69" w:name="_MON_1707035037"/>
    <w:bookmarkEnd w:id="69"/>
    <w:p w14:paraId="324DC98F" w14:textId="59AD1334" w:rsidR="00A734E5" w:rsidRDefault="00A734E5" w:rsidP="00A734E5">
      <w:pPr>
        <w:pStyle w:val="Textkrper"/>
        <w:keepNext/>
      </w:pPr>
      <w:r>
        <w:object w:dxaOrig="8277" w:dyaOrig="1720" w14:anchorId="36FFE2F0">
          <v:shape id="_x0000_i1124" type="#_x0000_t75" style="width:413.85pt;height:86pt" o:ole="">
            <v:imagedata r:id="rId39" o:title=""/>
          </v:shape>
          <o:OLEObject Type="Embed" ProgID="Word.Document.12" ShapeID="_x0000_i1124" DrawAspect="Content" ObjectID="_1709712663" r:id="rId40">
            <o:FieldCodes>\s</o:FieldCodes>
          </o:OLEObject>
        </w:object>
      </w:r>
    </w:p>
    <w:p w14:paraId="37D2D4E3" w14:textId="77FCB838" w:rsidR="00F30780" w:rsidRDefault="00A734E5" w:rsidP="00A734E5">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3</w:t>
      </w:r>
      <w:r w:rsidR="00065690">
        <w:rPr>
          <w:noProof/>
        </w:rPr>
        <w:fldChar w:fldCharType="end"/>
      </w:r>
      <w:r>
        <w:t xml:space="preserve">, ein Buffer wird mit Initialwerten befüllt. </w:t>
      </w:r>
    </w:p>
    <w:p w14:paraId="204016F9" w14:textId="77777777" w:rsidR="00A734E5" w:rsidRDefault="00A734E5" w:rsidP="006363AD">
      <w:pPr>
        <w:pStyle w:val="Textkrper"/>
      </w:pPr>
    </w:p>
    <w:p w14:paraId="7696D092" w14:textId="27FE8AF3" w:rsidR="008F7D21" w:rsidRDefault="008F7D21" w:rsidP="006363AD">
      <w:pPr>
        <w:pStyle w:val="Textkrper"/>
      </w:pPr>
      <w:r>
        <w:t>Direkt im Anschluss</w:t>
      </w:r>
      <w:r w:rsidR="00301D9D">
        <w:t xml:space="preserve"> folgt </w:t>
      </w:r>
      <w:r w:rsidR="00A734E5">
        <w:t xml:space="preserve">in Codeausschnitt C.4 </w:t>
      </w:r>
      <w:r w:rsidR="00301D9D">
        <w:t xml:space="preserve">eine Schleife, welche mit </w:t>
      </w:r>
      <w:r w:rsidR="00A734E5">
        <w:t>„</w:t>
      </w:r>
      <w:r w:rsidR="00301D9D">
        <w:t>k</w:t>
      </w:r>
      <w:r w:rsidR="00A734E5">
        <w:t xml:space="preserve"> </w:t>
      </w:r>
      <w:r w:rsidR="00301D9D">
        <w:t>=</w:t>
      </w:r>
      <w:r w:rsidR="00A734E5">
        <w:t xml:space="preserve"> </w:t>
      </w:r>
      <w:r w:rsidR="00301D9D">
        <w:t>1</w:t>
      </w:r>
      <w:r w:rsidR="00A734E5">
        <w:t>“</w:t>
      </w:r>
      <w:r>
        <w:t xml:space="preserve"> </w:t>
      </w:r>
      <w:r w:rsidR="00301D9D">
        <w:t>startet und bis zur variable n inkrementiert. Innerhalb dieser Schleife befindet sich</w:t>
      </w:r>
      <w:r w:rsidR="00AC2D8E">
        <w:t xml:space="preserve"> in Zeile 149 </w:t>
      </w:r>
      <w:r w:rsidR="00301D9D">
        <w:t>eine weiter Schleife, die wie in Zeile 138 zuvor über Werte gleich der Breite des Inputframes iteriert. In den Zeilen 146 und 147 werden jeweils Pointer zu Inputframezeilen über und unter der anfangs in Zeile 135 genannten Zeile akquiriert. Hierbei wird der Abstand durch die variable k festgelegt.</w:t>
      </w:r>
      <w:r w:rsidR="00AC2D8E">
        <w:t xml:space="preserve"> Dies deutet auf die Berechnung innerhalb eines </w:t>
      </w:r>
      <w:proofErr w:type="spellStart"/>
      <w:r w:rsidR="00AC2D8E" w:rsidRPr="00AC2D8E">
        <w:rPr>
          <w:color w:val="4472C4" w:themeColor="accent1"/>
        </w:rPr>
        <w:t>Neighbourhoods</w:t>
      </w:r>
      <w:proofErr w:type="spellEnd"/>
      <w:r w:rsidR="00AC2D8E">
        <w:t xml:space="preserve"> hin. Die eben erwähnte Schleife in Zeile 149 berechnet dann Werte mithilfe der zwei in Zeilen 146 und 147 erhaltenen Inputframezeilen und addiert diese jeweils zu den bereits vorhandenen Werten im „</w:t>
      </w:r>
      <w:proofErr w:type="spellStart"/>
      <w:r w:rsidR="00AC2D8E">
        <w:t>row</w:t>
      </w:r>
      <w:proofErr w:type="spellEnd"/>
      <w:r w:rsidR="00AC2D8E">
        <w:t>“ Buffer. Auch hier werden wieder drei Werte für jeden x-Wert berechnet.</w:t>
      </w:r>
    </w:p>
    <w:p w14:paraId="6B25564E" w14:textId="77777777" w:rsidR="008A7B3C" w:rsidRDefault="008A7B3C" w:rsidP="006363AD">
      <w:pPr>
        <w:pStyle w:val="Textkrper"/>
      </w:pPr>
    </w:p>
    <w:bookmarkStart w:id="70" w:name="_MON_1707036559"/>
    <w:bookmarkEnd w:id="70"/>
    <w:p w14:paraId="3D3C0056" w14:textId="77777777" w:rsidR="00A734E5" w:rsidRDefault="0036007D" w:rsidP="00A734E5">
      <w:pPr>
        <w:pStyle w:val="Textkrper"/>
        <w:keepNext/>
      </w:pPr>
      <w:r>
        <w:object w:dxaOrig="8277" w:dyaOrig="5470" w14:anchorId="218E1D2F">
          <v:shape id="_x0000_i1125" type="#_x0000_t75" style="width:413.85pt;height:273.5pt" o:ole="">
            <v:imagedata r:id="rId41" o:title=""/>
          </v:shape>
          <o:OLEObject Type="Embed" ProgID="Word.Document.12" ShapeID="_x0000_i1125" DrawAspect="Content" ObjectID="_1709712664" r:id="rId42">
            <o:FieldCodes>\s</o:FieldCodes>
          </o:OLEObject>
        </w:object>
      </w:r>
    </w:p>
    <w:p w14:paraId="7B0AF60A" w14:textId="49101B46" w:rsidR="00035A76" w:rsidRDefault="00A734E5" w:rsidP="008A7B3C">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4</w:t>
      </w:r>
      <w:r w:rsidR="00065690">
        <w:rPr>
          <w:noProof/>
        </w:rPr>
        <w:fldChar w:fldCharType="end"/>
      </w:r>
      <w:r>
        <w:t>, der vertikale Teil der Faltung wird</w:t>
      </w:r>
      <w:r w:rsidR="008A7B3C">
        <w:t xml:space="preserve"> für eine Zeile </w:t>
      </w:r>
      <w:r>
        <w:t>berechnet und im Buffer</w:t>
      </w:r>
      <w:r w:rsidR="008A7B3C">
        <w:t xml:space="preserve"> </w:t>
      </w:r>
      <w:r>
        <w:t>gespeichert</w:t>
      </w:r>
      <w:r w:rsidR="008A7B3C">
        <w:t>.</w:t>
      </w:r>
    </w:p>
    <w:p w14:paraId="4896BF76" w14:textId="77777777" w:rsidR="009865EA" w:rsidRDefault="009865EA" w:rsidP="00C501C3">
      <w:pPr>
        <w:pStyle w:val="Textkrper"/>
      </w:pPr>
    </w:p>
    <w:p w14:paraId="453EEDE9" w14:textId="77777777" w:rsidR="009865EA" w:rsidRDefault="00035A76" w:rsidP="00C501C3">
      <w:pPr>
        <w:pStyle w:val="Textkrper"/>
      </w:pPr>
      <w:r>
        <w:t xml:space="preserve">Wichtig festzuhalten ist, dass bis zu diesem Punkt Werte aus einem </w:t>
      </w:r>
      <w:r w:rsidR="00E72C4C">
        <w:t xml:space="preserve">vertikalen </w:t>
      </w:r>
      <w:proofErr w:type="spellStart"/>
      <w:r w:rsidRPr="003C31A6">
        <w:rPr>
          <w:color w:val="4472C4" w:themeColor="accent1"/>
        </w:rPr>
        <w:t>Neigbourhood</w:t>
      </w:r>
      <w:proofErr w:type="spellEnd"/>
      <w:r>
        <w:t xml:space="preserve"> in „</w:t>
      </w:r>
      <w:proofErr w:type="spellStart"/>
      <w:r>
        <w:t>row</w:t>
      </w:r>
      <w:proofErr w:type="spellEnd"/>
      <w:r>
        <w:t xml:space="preserve">“ </w:t>
      </w:r>
      <w:r w:rsidR="00E72C4C">
        <w:t xml:space="preserve">zusammengefügt </w:t>
      </w:r>
      <w:r>
        <w:t xml:space="preserve">wurden. Außerdem werden die Ränder des Inputframes bei der Akquisition der Inputframezeilen im </w:t>
      </w:r>
      <w:proofErr w:type="spellStart"/>
      <w:r w:rsidRPr="003C31A6">
        <w:rPr>
          <w:color w:val="4472C4" w:themeColor="accent1"/>
        </w:rPr>
        <w:t>Neigbourhood</w:t>
      </w:r>
      <w:proofErr w:type="spellEnd"/>
      <w:r w:rsidRPr="003C31A6">
        <w:rPr>
          <w:color w:val="4472C4" w:themeColor="accent1"/>
        </w:rPr>
        <w:t xml:space="preserve"> </w:t>
      </w:r>
      <w:r w:rsidR="00A14503">
        <w:t>ebenfalls be</w:t>
      </w:r>
      <w:r w:rsidR="00E72C4C">
        <w:t>achtet</w:t>
      </w:r>
      <w:r w:rsidR="00A14503">
        <w:t>.</w:t>
      </w:r>
    </w:p>
    <w:p w14:paraId="051147A3" w14:textId="1A39EFEB" w:rsidR="00971AAF" w:rsidRDefault="00A14503" w:rsidP="00C501C3">
      <w:pPr>
        <w:pStyle w:val="Textkrper"/>
      </w:pPr>
      <w:r>
        <w:t>„</w:t>
      </w:r>
      <w:proofErr w:type="spellStart"/>
      <w:proofErr w:type="gramStart"/>
      <w:r>
        <w:t>std</w:t>
      </w:r>
      <w:proofErr w:type="spellEnd"/>
      <w:r>
        <w:t>::</w:t>
      </w:r>
      <w:proofErr w:type="spellStart"/>
      <w:proofErr w:type="gramEnd"/>
      <w:r>
        <w:t>max</w:t>
      </w:r>
      <w:proofErr w:type="spellEnd"/>
      <w:r>
        <w:t>“ und „</w:t>
      </w:r>
      <w:proofErr w:type="spellStart"/>
      <w:r>
        <w:t>std</w:t>
      </w:r>
      <w:proofErr w:type="spellEnd"/>
      <w:r>
        <w:t>::min“</w:t>
      </w:r>
      <w:r w:rsidR="00505D54">
        <w:t xml:space="preserve"> sorgen dafür, dass falls das </w:t>
      </w:r>
      <w:proofErr w:type="spellStart"/>
      <w:r w:rsidR="00505D54" w:rsidRPr="003C31A6">
        <w:rPr>
          <w:color w:val="4472C4" w:themeColor="accent1"/>
        </w:rPr>
        <w:t>Neighborhood</w:t>
      </w:r>
      <w:proofErr w:type="spellEnd"/>
      <w:r w:rsidR="00505D54" w:rsidRPr="003C31A6">
        <w:rPr>
          <w:color w:val="4472C4" w:themeColor="accent1"/>
        </w:rPr>
        <w:t xml:space="preserve"> </w:t>
      </w:r>
      <w:r w:rsidR="00505D54">
        <w:t>auf eine Inpu</w:t>
      </w:r>
      <w:r w:rsidR="003C31A6">
        <w:t>t</w:t>
      </w:r>
      <w:r w:rsidR="00505D54">
        <w:t>framezeile außerhalb des Inputframes zugreifen möchte, die Randzeile des Inputframes stattdessen genommen wird. Somit wird die Randzeile effektiv kopiert und imaginär an den Rand des Inputframes angehängt.</w:t>
      </w:r>
      <w:r w:rsidR="00E72C4C">
        <w:t xml:space="preserve"> Zusammengefasst </w:t>
      </w:r>
      <w:r w:rsidR="00971AAF">
        <w:t xml:space="preserve">wurde in vertikaler Richtung das </w:t>
      </w:r>
      <w:proofErr w:type="spellStart"/>
      <w:r w:rsidR="00971AAF" w:rsidRPr="003C31A6">
        <w:rPr>
          <w:color w:val="4472C4" w:themeColor="accent1"/>
        </w:rPr>
        <w:t>Neigbourhood</w:t>
      </w:r>
      <w:proofErr w:type="spellEnd"/>
      <w:r w:rsidR="00971AAF" w:rsidRPr="003C31A6">
        <w:rPr>
          <w:color w:val="4472C4" w:themeColor="accent1"/>
        </w:rPr>
        <w:t xml:space="preserve"> </w:t>
      </w:r>
      <w:r w:rsidR="00971AAF">
        <w:t xml:space="preserve">für jeden x-Wert der Inputframezeile bearbeitet. </w:t>
      </w:r>
    </w:p>
    <w:p w14:paraId="7EB572C3" w14:textId="22584D3A" w:rsidR="003C31A6" w:rsidRDefault="00971AAF" w:rsidP="00C501C3">
      <w:pPr>
        <w:pStyle w:val="Textkrper"/>
      </w:pPr>
      <w:r>
        <w:t xml:space="preserve">Um für die Randbehandlung die gleiche Funktionalität wie bisher bieten zu können, werden mit der Schleife in </w:t>
      </w:r>
      <w:r w:rsidR="008A7B3C">
        <w:t xml:space="preserve">Codeausschnitt C.5 </w:t>
      </w:r>
      <w:r>
        <w:t>die ersten drei Werte am Anfang des Buffers n</w:t>
      </w:r>
      <w:r w:rsidR="008A7B3C">
        <w:t>-</w:t>
      </w:r>
      <w:r>
        <w:t>mal an den Anfang angefügt und die letzten drei Werte des Buffer n</w:t>
      </w:r>
      <w:r w:rsidR="008A7B3C">
        <w:t>-</w:t>
      </w:r>
      <w:r>
        <w:t>mal an das Ende angefügt.</w:t>
      </w:r>
    </w:p>
    <w:p w14:paraId="59D3CAA4" w14:textId="77777777" w:rsidR="003C31A6" w:rsidRDefault="003C31A6" w:rsidP="00C501C3">
      <w:pPr>
        <w:pStyle w:val="Textkrper"/>
      </w:pPr>
    </w:p>
    <w:bookmarkStart w:id="71" w:name="_MON_1707047620"/>
    <w:bookmarkEnd w:id="71"/>
    <w:p w14:paraId="0656B22C" w14:textId="77777777" w:rsidR="008A7B3C" w:rsidRDefault="0036007D" w:rsidP="008A7B3C">
      <w:pPr>
        <w:pStyle w:val="Textkrper"/>
        <w:keepNext/>
      </w:pPr>
      <w:r>
        <w:object w:dxaOrig="8292" w:dyaOrig="1730" w14:anchorId="3DB5F3F6">
          <v:shape id="_x0000_i1126" type="#_x0000_t75" style="width:414.6pt;height:86.5pt" o:ole="">
            <v:imagedata r:id="rId43" o:title=""/>
          </v:shape>
          <o:OLEObject Type="Embed" ProgID="Word.Document.12" ShapeID="_x0000_i1126" DrawAspect="Content" ObjectID="_1709712665" r:id="rId44">
            <o:FieldCodes>\s</o:FieldCodes>
          </o:OLEObject>
        </w:object>
      </w:r>
    </w:p>
    <w:p w14:paraId="1C1D9A8E" w14:textId="1448131A" w:rsidR="008A7B3C" w:rsidRDefault="008A7B3C" w:rsidP="008A7B3C">
      <w:pPr>
        <w:pStyle w:val="Beschriftung"/>
        <w:ind w:hanging="880"/>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5</w:t>
      </w:r>
      <w:r w:rsidR="00065690">
        <w:rPr>
          <w:noProof/>
        </w:rPr>
        <w:fldChar w:fldCharType="end"/>
      </w:r>
      <w:r>
        <w:t>, Randwerte werden kopiert um „out-</w:t>
      </w:r>
      <w:proofErr w:type="spellStart"/>
      <w:r>
        <w:t>of</w:t>
      </w:r>
      <w:proofErr w:type="spellEnd"/>
      <w:r>
        <w:t>-</w:t>
      </w:r>
      <w:proofErr w:type="spellStart"/>
      <w:r>
        <w:t>bounds</w:t>
      </w:r>
      <w:proofErr w:type="spellEnd"/>
      <w:r>
        <w:t>“ Zugriffe zu vermeiden.</w:t>
      </w:r>
    </w:p>
    <w:p w14:paraId="0AE58796" w14:textId="720DF284" w:rsidR="003C31A6" w:rsidRDefault="008A7B3C" w:rsidP="008A7B3C">
      <w:pPr>
        <w:pStyle w:val="Beschriftung"/>
      </w:pPr>
      <w:r>
        <w:t xml:space="preserve"> </w:t>
      </w:r>
    </w:p>
    <w:p w14:paraId="2B554CF6" w14:textId="77777777" w:rsidR="008A7B3C" w:rsidRDefault="008A7B3C" w:rsidP="00C501C3">
      <w:pPr>
        <w:pStyle w:val="Textkrper"/>
      </w:pPr>
    </w:p>
    <w:p w14:paraId="5C61AF11" w14:textId="7AC9D09F" w:rsidR="00B91852" w:rsidRDefault="000D3145" w:rsidP="00C501C3">
      <w:pPr>
        <w:pStyle w:val="Textkrper"/>
      </w:pPr>
      <w:r>
        <w:t xml:space="preserve">Es </w:t>
      </w:r>
      <w:r w:rsidR="00B91852">
        <w:t>ist festzuhalten, dass die Randbehandlung sowohl in vertikaler als auch in horizontaler Richtung durch kopieren der Randwerte realisiert ist.</w:t>
      </w:r>
    </w:p>
    <w:p w14:paraId="58FFD69A" w14:textId="6E85BC37" w:rsidR="005F3EC9" w:rsidRDefault="00B91852" w:rsidP="00C501C3">
      <w:pPr>
        <w:pStyle w:val="Textkrper"/>
      </w:pPr>
      <w:r>
        <w:t xml:space="preserve">Da der vertikale Teil der Berechnung für eine Inputframezeile abgearbeitet ist, </w:t>
      </w:r>
      <w:r w:rsidR="008A7B3C">
        <w:t xml:space="preserve">folgt </w:t>
      </w:r>
      <w:r>
        <w:t>nun</w:t>
      </w:r>
      <w:r w:rsidR="008A7B3C">
        <w:t xml:space="preserve"> in Codeaus</w:t>
      </w:r>
      <w:r w:rsidR="002F572D">
        <w:t>s</w:t>
      </w:r>
      <w:r w:rsidR="008A7B3C">
        <w:t>chn</w:t>
      </w:r>
      <w:r w:rsidR="002F572D">
        <w:t>itt C.6</w:t>
      </w:r>
      <w:r>
        <w:t xml:space="preserve"> der horizontale Teil.</w:t>
      </w:r>
      <w:r w:rsidR="002F572D">
        <w:t xml:space="preserve"> Zeilen 172 – 174 </w:t>
      </w:r>
      <w:r>
        <w:t>initialisier</w:t>
      </w:r>
      <w:r w:rsidR="002F572D">
        <w:t>en V</w:t>
      </w:r>
      <w:r>
        <w:t>ariablen für die zu berechnenden Polynomfaktoren.</w:t>
      </w:r>
      <w:r w:rsidR="005F3EC9">
        <w:t xml:space="preserve"> Die Schleife in Zeile 175 wird verwendet um das horizontale </w:t>
      </w:r>
      <w:proofErr w:type="spellStart"/>
      <w:r w:rsidR="005F3EC9" w:rsidRPr="005F3EC9">
        <w:rPr>
          <w:color w:val="4472C4" w:themeColor="accent1"/>
        </w:rPr>
        <w:t>Neighbourhood</w:t>
      </w:r>
      <w:proofErr w:type="spellEnd"/>
      <w:r w:rsidR="005F3EC9">
        <w:t xml:space="preserve"> jedes x-Wertes zu bearbeiten. Die aus diesem </w:t>
      </w:r>
      <w:proofErr w:type="spellStart"/>
      <w:r w:rsidR="005F3EC9" w:rsidRPr="005F3EC9">
        <w:rPr>
          <w:color w:val="4472C4" w:themeColor="accent1"/>
        </w:rPr>
        <w:t>Neigbourhood</w:t>
      </w:r>
      <w:proofErr w:type="spellEnd"/>
      <w:r w:rsidR="005F3EC9">
        <w:t xml:space="preserve"> berechneten </w:t>
      </w:r>
      <w:r w:rsidR="008255CE">
        <w:t>W</w:t>
      </w:r>
      <w:r w:rsidR="005F3EC9">
        <w:t>erte werden dann in der jeweiligen Faktorvariable</w:t>
      </w:r>
      <w:r w:rsidR="00DC1B1D">
        <w:t xml:space="preserve"> gespeichert</w:t>
      </w:r>
      <w:r w:rsidR="005F3EC9">
        <w:t>.</w:t>
      </w:r>
      <w:r w:rsidR="008255CE">
        <w:t xml:space="preserve"> Nachdem das </w:t>
      </w:r>
      <w:proofErr w:type="spellStart"/>
      <w:r w:rsidR="008255CE">
        <w:t>Neigbourhood</w:t>
      </w:r>
      <w:proofErr w:type="spellEnd"/>
      <w:r w:rsidR="008255CE">
        <w:t xml:space="preserve"> für einen x-Wert abgearbeitet ist werden die endgültigen Polynomfaktoren berechnet und in der Matrixzeile „</w:t>
      </w:r>
      <w:proofErr w:type="spellStart"/>
      <w:r w:rsidR="008255CE">
        <w:t>drow</w:t>
      </w:r>
      <w:proofErr w:type="spellEnd"/>
      <w:r w:rsidR="008255CE">
        <w:t>“ der 5-Chanel Matrix „</w:t>
      </w:r>
      <w:proofErr w:type="spellStart"/>
      <w:r w:rsidR="008255CE">
        <w:t>dst</w:t>
      </w:r>
      <w:proofErr w:type="spellEnd"/>
      <w:r w:rsidR="008255CE">
        <w:t>“ gespeichert. Dies geschieht in Zeile 187 – 191.</w:t>
      </w:r>
      <w:r w:rsidR="00DC1B1D">
        <w:t xml:space="preserve"> Damit ist dann eine Iteration der ersten Schleife aus Zeile 132 beendet. </w:t>
      </w:r>
    </w:p>
    <w:p w14:paraId="1B9ECE75" w14:textId="77777777" w:rsidR="008255CE" w:rsidRDefault="008255CE" w:rsidP="00C501C3">
      <w:pPr>
        <w:pStyle w:val="Textkrper"/>
      </w:pPr>
    </w:p>
    <w:bookmarkStart w:id="72" w:name="_MON_1707121202"/>
    <w:bookmarkEnd w:id="72"/>
    <w:p w14:paraId="2E87097C" w14:textId="77777777" w:rsidR="002F572D" w:rsidRDefault="009B00D5" w:rsidP="002F572D">
      <w:pPr>
        <w:pStyle w:val="Textkrper"/>
        <w:keepNext/>
      </w:pPr>
      <w:r>
        <w:object w:dxaOrig="8277" w:dyaOrig="7480" w14:anchorId="4C60AF64">
          <v:shape id="_x0000_i1127" type="#_x0000_t75" style="width:413.85pt;height:374pt" o:ole="">
            <v:imagedata r:id="rId45" o:title=""/>
          </v:shape>
          <o:OLEObject Type="Embed" ProgID="Word.Document.12" ShapeID="_x0000_i1127" DrawAspect="Content" ObjectID="_1709712666" r:id="rId46">
            <o:FieldCodes>\s</o:FieldCodes>
          </o:OLEObject>
        </w:object>
      </w:r>
    </w:p>
    <w:p w14:paraId="0825EC0F" w14:textId="62F5C80B" w:rsidR="000D3145" w:rsidRDefault="002F572D" w:rsidP="002F572D">
      <w:pPr>
        <w:pStyle w:val="Beschriftung"/>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6</w:t>
      </w:r>
      <w:r w:rsidR="00065690">
        <w:rPr>
          <w:noProof/>
        </w:rPr>
        <w:fldChar w:fldCharType="end"/>
      </w:r>
      <w:r>
        <w:t>, der Horizontale Teil der Faltung wird abgearbeitet und die Polynomkoeffizienten werden berechnet.</w:t>
      </w:r>
      <w:r w:rsidR="00B91852">
        <w:t xml:space="preserve">    </w:t>
      </w:r>
    </w:p>
    <w:p w14:paraId="75E14421" w14:textId="77777777" w:rsidR="002F572D" w:rsidRDefault="002F572D" w:rsidP="00B75D43">
      <w:pPr>
        <w:pStyle w:val="Textkrper"/>
      </w:pPr>
    </w:p>
    <w:p w14:paraId="679325F9" w14:textId="7F0C0710" w:rsidR="002461C0" w:rsidRDefault="008255CE" w:rsidP="00B75D43">
      <w:pPr>
        <w:pStyle w:val="Textkrper"/>
      </w:pPr>
      <w:r>
        <w:t>Zusammenfassen</w:t>
      </w:r>
      <w:r w:rsidR="00DC1B1D">
        <w:t xml:space="preserve">d wird im originalen Code der Inputframe Zeile für Zeile eingelesen. Dann werden über ein </w:t>
      </w:r>
      <w:proofErr w:type="spellStart"/>
      <w:r w:rsidR="00DC1B1D" w:rsidRPr="00410E12">
        <w:t>Neigbourhood</w:t>
      </w:r>
      <w:proofErr w:type="spellEnd"/>
      <w:r w:rsidR="00DC1B1D">
        <w:t xml:space="preserve"> für jeden Pixel der Inputframezeile drei Werte berechnet.</w:t>
      </w:r>
      <w:r w:rsidR="001F7952">
        <w:t xml:space="preserve"> Mit Hilfe dieser drei Werte werden dann die Polynomfaktoren berechnet</w:t>
      </w:r>
      <w:r w:rsidR="002461C0">
        <w:t xml:space="preserve"> und in der Zielmatrix gespeichert</w:t>
      </w:r>
      <w:r w:rsidR="001F7952">
        <w:t>.</w:t>
      </w:r>
      <w:r w:rsidR="00A7695D">
        <w:t xml:space="preserve"> Das Schema der Zusammenführung des </w:t>
      </w:r>
      <w:proofErr w:type="spellStart"/>
      <w:r w:rsidR="00A7695D">
        <w:t>Neigbourhoods</w:t>
      </w:r>
      <w:proofErr w:type="spellEnd"/>
      <w:r w:rsidR="00A7695D">
        <w:t xml:space="preserve"> einer Inputframezeile wird durch Abbildung </w:t>
      </w:r>
      <w:r w:rsidR="00410E12">
        <w:t>C.3</w:t>
      </w:r>
      <w:r w:rsidR="00A7695D">
        <w:t xml:space="preserve"> veranschaulicht.</w:t>
      </w:r>
    </w:p>
    <w:p w14:paraId="3C5C2872" w14:textId="77777777" w:rsidR="00A7695D" w:rsidRDefault="00A7695D" w:rsidP="00A7695D">
      <w:pPr>
        <w:pStyle w:val="Textkrper"/>
        <w:keepNext/>
      </w:pPr>
      <w:r>
        <w:rPr>
          <w:noProof/>
        </w:rPr>
        <w:lastRenderedPageBreak/>
        <w:drawing>
          <wp:inline distT="0" distB="0" distL="0" distR="0" wp14:anchorId="6192B61B" wp14:editId="507D28D9">
            <wp:extent cx="5219700" cy="3157855"/>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219700" cy="3157855"/>
                    </a:xfrm>
                    <a:prstGeom prst="rect">
                      <a:avLst/>
                    </a:prstGeom>
                  </pic:spPr>
                </pic:pic>
              </a:graphicData>
            </a:graphic>
          </wp:inline>
        </w:drawing>
      </w:r>
    </w:p>
    <w:p w14:paraId="3501A741" w14:textId="3B903869" w:rsidR="002F572D" w:rsidRDefault="00A7695D" w:rsidP="00260DD9">
      <w:pPr>
        <w:pStyle w:val="Beschriftung"/>
        <w:ind w:hanging="1012"/>
      </w:pPr>
      <w:r>
        <w:t xml:space="preserve">Abbildung </w:t>
      </w:r>
      <w:r w:rsidR="00065690">
        <w:fldChar w:fldCharType="begin"/>
      </w:r>
      <w:r w:rsidR="00065690">
        <w:instrText xml:space="preserve"> STYLEREF 1 \s </w:instrText>
      </w:r>
      <w:r w:rsidR="00065690">
        <w:fldChar w:fldCharType="separate"/>
      </w:r>
      <w:r>
        <w:rPr>
          <w:noProof/>
        </w:rPr>
        <w:t>C</w:t>
      </w:r>
      <w:r w:rsidR="00065690">
        <w:rPr>
          <w:noProof/>
        </w:rPr>
        <w:fldChar w:fldCharType="end"/>
      </w:r>
      <w:r>
        <w:t>.</w:t>
      </w:r>
      <w:r w:rsidR="00065690">
        <w:fldChar w:fldCharType="begin"/>
      </w:r>
      <w:r w:rsidR="00065690">
        <w:instrText xml:space="preserve"> SEQ Abbildung \* ARABIC \s 1 </w:instrText>
      </w:r>
      <w:r w:rsidR="00065690">
        <w:fldChar w:fldCharType="separate"/>
      </w:r>
      <w:r>
        <w:rPr>
          <w:noProof/>
        </w:rPr>
        <w:t>3</w:t>
      </w:r>
      <w:r w:rsidR="00065690">
        <w:rPr>
          <w:noProof/>
        </w:rPr>
        <w:fldChar w:fldCharType="end"/>
      </w:r>
      <w:r>
        <w:t xml:space="preserve">, zuerst wird das </w:t>
      </w:r>
      <w:proofErr w:type="spellStart"/>
      <w:r w:rsidRPr="00260DD9">
        <w:t>Neigbourhood</w:t>
      </w:r>
      <w:proofErr w:type="spellEnd"/>
      <w:r w:rsidRPr="00260DD9">
        <w:t xml:space="preserve"> der Inputzeile </w:t>
      </w:r>
      <w:r>
        <w:t xml:space="preserve">in vertikaler Richtung in eine Zeile zusammengefügt. Danach wird </w:t>
      </w:r>
      <w:r w:rsidR="00260DD9">
        <w:t xml:space="preserve">für jeden Wert der Zeile das </w:t>
      </w:r>
      <w:proofErr w:type="spellStart"/>
      <w:r w:rsidR="00260DD9">
        <w:t>Neighbourhood</w:t>
      </w:r>
      <w:proofErr w:type="spellEnd"/>
      <w:r w:rsidR="00260DD9">
        <w:t xml:space="preserve"> in </w:t>
      </w:r>
      <w:r>
        <w:t>horizontaler Richtung zusammengefügt</w:t>
      </w:r>
      <w:r w:rsidR="00260DD9">
        <w:t>.</w:t>
      </w:r>
    </w:p>
    <w:p w14:paraId="26D0D808" w14:textId="77777777" w:rsidR="00260DD9" w:rsidRPr="00260DD9" w:rsidRDefault="00260DD9" w:rsidP="00260DD9"/>
    <w:p w14:paraId="37073436" w14:textId="573D258D" w:rsidR="00C409E1" w:rsidRDefault="00C409E1" w:rsidP="00C409E1">
      <w:pPr>
        <w:pStyle w:val="berschrift3"/>
      </w:pPr>
      <w:bookmarkStart w:id="73" w:name="_Toc99091811"/>
      <w:r>
        <w:t>Übersetzung in Per-Pixel-Berechnung</w:t>
      </w:r>
      <w:bookmarkEnd w:id="73"/>
    </w:p>
    <w:p w14:paraId="009B79F9" w14:textId="227EBE59" w:rsidR="007329B5" w:rsidRDefault="002461C0" w:rsidP="00B75D43">
      <w:pPr>
        <w:pStyle w:val="Textkrper"/>
      </w:pPr>
      <w:r>
        <w:t xml:space="preserve">Das zuvor beschriebene verhalten wird </w:t>
      </w:r>
      <w:r w:rsidR="00B75D43">
        <w:t xml:space="preserve">nun </w:t>
      </w:r>
      <w:proofErr w:type="gramStart"/>
      <w:r w:rsidR="00B75D43">
        <w:t>in eine Pixel</w:t>
      </w:r>
      <w:proofErr w:type="gramEnd"/>
      <w:r w:rsidR="00B75D43">
        <w:t xml:space="preserve"> für Pixel Berechnung übersetzt.</w:t>
      </w:r>
      <w:r w:rsidR="00442D2B">
        <w:t xml:space="preserve"> Der vollständige Code ist in Anhang A zu finden.</w:t>
      </w:r>
      <w:r w:rsidR="00AA5138">
        <w:t xml:space="preserve"> Die Eigenschaft der Aufteilung der Berechnung in einen vertikalen und horizontalen Teil soll dabei beibehalten werden. </w:t>
      </w:r>
      <w:r w:rsidR="002F572D">
        <w:t>Abbildung C.</w:t>
      </w:r>
      <w:r w:rsidR="00A7695D">
        <w:t>4</w:t>
      </w:r>
      <w:r w:rsidR="002F572D">
        <w:t xml:space="preserve"> veranschaulicht das Schema, in dem d</w:t>
      </w:r>
      <w:r w:rsidR="00AA5138">
        <w:t xml:space="preserve">as </w:t>
      </w:r>
      <w:proofErr w:type="spellStart"/>
      <w:r w:rsidR="00AA5138">
        <w:t>Neibourhood</w:t>
      </w:r>
      <w:proofErr w:type="spellEnd"/>
      <w:r w:rsidR="00AA5138">
        <w:t xml:space="preserve"> bearbeitet werden</w:t>
      </w:r>
      <w:r w:rsidR="002F572D">
        <w:t xml:space="preserve"> soll.</w:t>
      </w:r>
    </w:p>
    <w:p w14:paraId="2A264EE6" w14:textId="77777777" w:rsidR="00E52EF6" w:rsidRDefault="007329B5" w:rsidP="00E52EF6">
      <w:pPr>
        <w:pStyle w:val="Textkrper"/>
        <w:keepNext/>
      </w:pPr>
      <w:r>
        <w:rPr>
          <w:noProof/>
        </w:rPr>
        <w:lastRenderedPageBreak/>
        <w:drawing>
          <wp:inline distT="0" distB="0" distL="0" distR="0" wp14:anchorId="65E41242" wp14:editId="039B18A9">
            <wp:extent cx="5219700" cy="29406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219700" cy="2940685"/>
                    </a:xfrm>
                    <a:prstGeom prst="rect">
                      <a:avLst/>
                    </a:prstGeom>
                  </pic:spPr>
                </pic:pic>
              </a:graphicData>
            </a:graphic>
          </wp:inline>
        </w:drawing>
      </w:r>
    </w:p>
    <w:p w14:paraId="57076985" w14:textId="69BC1B89" w:rsidR="00E52EF6" w:rsidRDefault="00E52EF6" w:rsidP="00E52EF6">
      <w:pPr>
        <w:pStyle w:val="Beschriftung"/>
        <w:ind w:hanging="880"/>
        <w:jc w:val="left"/>
      </w:pPr>
      <w:r>
        <w:t xml:space="preserve">Abbildung </w:t>
      </w:r>
      <w:r w:rsidR="00065690">
        <w:fldChar w:fldCharType="begin"/>
      </w:r>
      <w:r w:rsidR="00065690">
        <w:instrText xml:space="preserve"> STYLEREF 1 \s </w:instrText>
      </w:r>
      <w:r w:rsidR="00065690">
        <w:fldChar w:fldCharType="separate"/>
      </w:r>
      <w:r w:rsidR="00A7695D">
        <w:rPr>
          <w:noProof/>
        </w:rPr>
        <w:t>C</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4</w:t>
      </w:r>
      <w:r w:rsidR="00065690">
        <w:rPr>
          <w:noProof/>
        </w:rPr>
        <w:fldChar w:fldCharType="end"/>
      </w:r>
      <w:r>
        <w:t xml:space="preserve">, zuerst wird das </w:t>
      </w:r>
      <w:proofErr w:type="spellStart"/>
      <w:r w:rsidRPr="00BB4F76">
        <w:rPr>
          <w:color w:val="4472C4" w:themeColor="accent1"/>
        </w:rPr>
        <w:t>Neigbourhood</w:t>
      </w:r>
      <w:proofErr w:type="spellEnd"/>
      <w:r>
        <w:t xml:space="preserve"> in vertikaler Richtung in eine Zeile zusammengefügt. Danach wird diese Zeile in horizontaler Richtung zusammengefügt</w:t>
      </w:r>
    </w:p>
    <w:p w14:paraId="10ED67FE" w14:textId="44A96A61" w:rsidR="007329B5" w:rsidRDefault="007329B5" w:rsidP="00B75D43">
      <w:pPr>
        <w:pStyle w:val="Textkrper"/>
      </w:pPr>
    </w:p>
    <w:p w14:paraId="3A04A835" w14:textId="244BD130" w:rsidR="002461C0" w:rsidRDefault="0017330B" w:rsidP="00B75D43">
      <w:pPr>
        <w:pStyle w:val="Textkrper"/>
      </w:pPr>
      <w:r>
        <w:t xml:space="preserve">Um </w:t>
      </w:r>
      <w:r w:rsidR="00B75D43">
        <w:t>über den kompletten Inputframe iterieren</w:t>
      </w:r>
      <w:r>
        <w:t xml:space="preserve"> zu können werden zwei verschachtelte Schleifen benötigt. </w:t>
      </w:r>
      <w:r w:rsidR="00B75D43">
        <w:t>Die Variablen „</w:t>
      </w:r>
      <w:proofErr w:type="spellStart"/>
      <w:r w:rsidR="00B75D43">
        <w:t>height</w:t>
      </w:r>
      <w:proofErr w:type="spellEnd"/>
      <w:r w:rsidR="00B75D43">
        <w:t>“ und „</w:t>
      </w:r>
      <w:proofErr w:type="spellStart"/>
      <w:r w:rsidR="00B75D43">
        <w:t>width</w:t>
      </w:r>
      <w:proofErr w:type="spellEnd"/>
      <w:r w:rsidR="00B75D43">
        <w:t>“ entsprechen hier der Höhe und der Breite des Inputframes.</w:t>
      </w:r>
      <w:r w:rsidR="00094FCF">
        <w:t xml:space="preserve"> Außerdem wird ein Buffer benötigt, welcher dreimal so groß ist wie das </w:t>
      </w:r>
      <w:proofErr w:type="spellStart"/>
      <w:r w:rsidR="00094FCF" w:rsidRPr="00094FCF">
        <w:rPr>
          <w:color w:val="4472C4" w:themeColor="accent1"/>
        </w:rPr>
        <w:t>Neigbourhood</w:t>
      </w:r>
      <w:proofErr w:type="spellEnd"/>
      <w:r w:rsidR="00094FCF">
        <w:t>, um alle benötigten Werte zwischenspeichern zu können.</w:t>
      </w:r>
      <w:r w:rsidR="00E52EF6">
        <w:t xml:space="preserve"> Codeausschnitt C.7 zeigt den Aufbau dieser Schleifen.</w:t>
      </w:r>
    </w:p>
    <w:p w14:paraId="0BA4F176" w14:textId="77777777" w:rsidR="00E52EF6" w:rsidRDefault="00E52EF6" w:rsidP="00B75D43">
      <w:pPr>
        <w:pStyle w:val="Textkrper"/>
      </w:pPr>
    </w:p>
    <w:bookmarkStart w:id="74" w:name="_MON_1707125034"/>
    <w:bookmarkEnd w:id="74"/>
    <w:p w14:paraId="4AFF90D2" w14:textId="77777777" w:rsidR="00E52EF6" w:rsidRDefault="00E64808" w:rsidP="00E52EF6">
      <w:pPr>
        <w:pStyle w:val="Textkrper"/>
        <w:keepNext/>
        <w:jc w:val="left"/>
      </w:pPr>
      <w:r>
        <w:object w:dxaOrig="8382" w:dyaOrig="1744" w14:anchorId="76E64723">
          <v:shape id="_x0000_i1128" type="#_x0000_t75" style="width:417.4pt;height:86.4pt" o:ole="">
            <v:imagedata r:id="rId51" o:title=""/>
          </v:shape>
          <o:OLEObject Type="Embed" ProgID="Word.Document.12" ShapeID="_x0000_i1128" DrawAspect="Content" ObjectID="_1709712667" r:id="rId52">
            <o:FieldCodes>\s</o:FieldCodes>
          </o:OLEObject>
        </w:object>
      </w:r>
    </w:p>
    <w:p w14:paraId="46F350CA" w14:textId="4F33A554" w:rsidR="00E52EF6" w:rsidRPr="00E52EF6" w:rsidRDefault="00E52EF6" w:rsidP="00E52EF6">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7</w:t>
      </w:r>
      <w:r w:rsidR="00065690">
        <w:rPr>
          <w:noProof/>
        </w:rPr>
        <w:fldChar w:fldCharType="end"/>
      </w:r>
      <w:r>
        <w:t>, zwei verschachtle Schleifen werden verwendet um über den Inputframe zu iterieren. Außerdem wird ein Buffer eingeführt um benötigte werte Zwischenzuspeichern.</w:t>
      </w:r>
    </w:p>
    <w:p w14:paraId="5012D843" w14:textId="77777777" w:rsidR="00E52EF6" w:rsidRDefault="00E52EF6" w:rsidP="00C501C3">
      <w:pPr>
        <w:pStyle w:val="Textkrper"/>
        <w:jc w:val="left"/>
      </w:pPr>
    </w:p>
    <w:p w14:paraId="0927FE39" w14:textId="77777777" w:rsidR="00E52EF6" w:rsidRDefault="00E52EF6" w:rsidP="00C501C3">
      <w:pPr>
        <w:pStyle w:val="Textkrper"/>
        <w:jc w:val="left"/>
      </w:pPr>
    </w:p>
    <w:p w14:paraId="4F8D4C08" w14:textId="77777777" w:rsidR="00E52EF6" w:rsidRDefault="00E52EF6" w:rsidP="00C501C3">
      <w:pPr>
        <w:pStyle w:val="Textkrper"/>
        <w:jc w:val="left"/>
      </w:pPr>
    </w:p>
    <w:p w14:paraId="0E9C6E75" w14:textId="77777777" w:rsidR="00CC75C8" w:rsidRDefault="00094FCF" w:rsidP="00CC75C8">
      <w:pPr>
        <w:pStyle w:val="Textkrper"/>
      </w:pPr>
      <w:r>
        <w:lastRenderedPageBreak/>
        <w:t>Danach wird der vertikale Teil</w:t>
      </w:r>
      <w:r w:rsidR="00CC75C8">
        <w:t xml:space="preserve">, veranschaulicht durch Codeausschnitt C.8, </w:t>
      </w:r>
      <w:r>
        <w:t xml:space="preserve">des </w:t>
      </w:r>
      <w:proofErr w:type="spellStart"/>
      <w:r w:rsidRPr="00094FCF">
        <w:rPr>
          <w:color w:val="4472C4" w:themeColor="accent1"/>
        </w:rPr>
        <w:t>Neigbourhoods</w:t>
      </w:r>
      <w:proofErr w:type="spellEnd"/>
      <w:r>
        <w:t xml:space="preserve"> um einen Pixel bearbeitet.</w:t>
      </w:r>
      <w:r w:rsidR="00E64808">
        <w:t xml:space="preserve"> Dies geschieht durch zwei verschachtelte Schleifen. Die äußere Schleife iteriert über die Breite des </w:t>
      </w:r>
      <w:proofErr w:type="spellStart"/>
      <w:r w:rsidR="00E64808" w:rsidRPr="00E64808">
        <w:rPr>
          <w:color w:val="4472C4" w:themeColor="accent1"/>
        </w:rPr>
        <w:t>Neighbourhoods</w:t>
      </w:r>
      <w:proofErr w:type="spellEnd"/>
      <w:r w:rsidR="00E64808">
        <w:t xml:space="preserve">, welches durch </w:t>
      </w:r>
      <w:r w:rsidR="00D2137E">
        <w:t xml:space="preserve">den Term </w:t>
      </w:r>
      <w:r w:rsidR="00E52EF6">
        <w:t>„</w:t>
      </w:r>
      <w:r w:rsidR="00E64808">
        <w:t>2*n+1</w:t>
      </w:r>
      <w:r w:rsidR="00E52EF6">
        <w:t>“</w:t>
      </w:r>
      <w:r w:rsidR="00E64808">
        <w:t xml:space="preserve"> beschrieben werden kann.</w:t>
      </w:r>
      <w:r w:rsidR="00707301">
        <w:t xml:space="preserve"> Außerdem wird eine neue variable „</w:t>
      </w:r>
      <w:proofErr w:type="spellStart"/>
      <w:r w:rsidR="00707301">
        <w:t>neighX</w:t>
      </w:r>
      <w:proofErr w:type="spellEnd"/>
      <w:r w:rsidR="00707301">
        <w:t xml:space="preserve">“ eingeführt, welche als x-Koordinate für das </w:t>
      </w:r>
      <w:proofErr w:type="spellStart"/>
      <w:r w:rsidR="00707301" w:rsidRPr="00707301">
        <w:rPr>
          <w:color w:val="4472C4" w:themeColor="accent1"/>
        </w:rPr>
        <w:t>Neighbourhood</w:t>
      </w:r>
      <w:proofErr w:type="spellEnd"/>
      <w:r w:rsidR="00707301">
        <w:t xml:space="preserve"> dient. Die innere Schleife wird verwendet um</w:t>
      </w:r>
      <w:r w:rsidR="00BB4F76">
        <w:t xml:space="preserve"> Pixel in vertikaler Richtung innerhalb des </w:t>
      </w:r>
      <w:proofErr w:type="spellStart"/>
      <w:r w:rsidR="00BB4F76" w:rsidRPr="00BB4F76">
        <w:rPr>
          <w:color w:val="4472C4" w:themeColor="accent1"/>
        </w:rPr>
        <w:t>Neigbourhoods</w:t>
      </w:r>
      <w:proofErr w:type="spellEnd"/>
      <w:r w:rsidR="00BB4F76">
        <w:t xml:space="preserve"> </w:t>
      </w:r>
      <w:r w:rsidR="00707301">
        <w:t>abzuarbeiten. Zuerst werden neue variablen „neighY0“ und „neightY1“ eingeführt</w:t>
      </w:r>
      <w:r w:rsidR="00251018">
        <w:t xml:space="preserve"> um die y-Koordinaten im </w:t>
      </w:r>
      <w:proofErr w:type="spellStart"/>
      <w:r w:rsidR="00251018" w:rsidRPr="00251018">
        <w:rPr>
          <w:color w:val="4472C4" w:themeColor="accent1"/>
        </w:rPr>
        <w:t>Neighbourhood</w:t>
      </w:r>
      <w:proofErr w:type="spellEnd"/>
      <w:r w:rsidR="00251018">
        <w:t xml:space="preserve"> zu bestimmen. Dann werden für jede x-Koordinate im </w:t>
      </w:r>
      <w:proofErr w:type="spellStart"/>
      <w:r w:rsidR="00251018" w:rsidRPr="00251018">
        <w:rPr>
          <w:color w:val="4472C4" w:themeColor="accent1"/>
        </w:rPr>
        <w:t>Neighbourhood</w:t>
      </w:r>
      <w:proofErr w:type="spellEnd"/>
      <w:r w:rsidR="00251018">
        <w:t xml:space="preserve"> drei Werte berechnet und im Buffer gespeichert. Wie auch im originalen Code wird die Randbehandlung durch „</w:t>
      </w:r>
      <w:proofErr w:type="spellStart"/>
      <w:proofErr w:type="gramStart"/>
      <w:r w:rsidR="00251018">
        <w:t>std</w:t>
      </w:r>
      <w:proofErr w:type="spellEnd"/>
      <w:r w:rsidR="00251018">
        <w:t>::</w:t>
      </w:r>
      <w:proofErr w:type="gramEnd"/>
      <w:r w:rsidR="00251018">
        <w:t>min“ und „</w:t>
      </w:r>
      <w:proofErr w:type="spellStart"/>
      <w:r w:rsidR="00251018">
        <w:t>std</w:t>
      </w:r>
      <w:proofErr w:type="spellEnd"/>
      <w:r w:rsidR="00251018">
        <w:t>::</w:t>
      </w:r>
      <w:proofErr w:type="spellStart"/>
      <w:r w:rsidR="00251018">
        <w:t>max</w:t>
      </w:r>
      <w:proofErr w:type="spellEnd"/>
      <w:r w:rsidR="00251018">
        <w:t xml:space="preserve">“ durchgeführt. Falls das </w:t>
      </w:r>
      <w:proofErr w:type="spellStart"/>
      <w:r w:rsidR="00251018" w:rsidRPr="00251018">
        <w:rPr>
          <w:color w:val="4472C4" w:themeColor="accent1"/>
        </w:rPr>
        <w:t>Neighbourhood</w:t>
      </w:r>
      <w:proofErr w:type="spellEnd"/>
      <w:r w:rsidR="00251018">
        <w:t xml:space="preserve"> auf Koordinaten außerhalb des Inputframes zugreifen würde, wird stattdessen die auf die Werte des Randes zugegriffen.</w:t>
      </w:r>
    </w:p>
    <w:p w14:paraId="03AF99F6" w14:textId="0C43583A" w:rsidR="00B75D43" w:rsidRDefault="00707301" w:rsidP="00C501C3">
      <w:pPr>
        <w:pStyle w:val="Textkrper"/>
        <w:jc w:val="left"/>
      </w:pPr>
      <w:r>
        <w:t xml:space="preserve"> </w:t>
      </w:r>
    </w:p>
    <w:bookmarkStart w:id="75" w:name="_MON_1707125856"/>
    <w:bookmarkEnd w:id="75"/>
    <w:p w14:paraId="1FABA0BA" w14:textId="77777777" w:rsidR="00CC75C8" w:rsidRDefault="009B00D5" w:rsidP="00CC75C8">
      <w:pPr>
        <w:pStyle w:val="Textkrper"/>
        <w:keepNext/>
        <w:jc w:val="left"/>
      </w:pPr>
      <w:r>
        <w:object w:dxaOrig="8277" w:dyaOrig="5040" w14:anchorId="22101A9C">
          <v:shape id="_x0000_i1129" type="#_x0000_t75" style="width:413.85pt;height:252pt" o:ole="">
            <v:imagedata r:id="rId53" o:title=""/>
          </v:shape>
          <o:OLEObject Type="Embed" ProgID="Word.Document.12" ShapeID="_x0000_i1129" DrawAspect="Content" ObjectID="_1709712668" r:id="rId54">
            <o:FieldCodes>\s</o:FieldCodes>
          </o:OLEObject>
        </w:object>
      </w:r>
    </w:p>
    <w:p w14:paraId="1B01ECE3" w14:textId="2FF5A14B" w:rsidR="00094FCF" w:rsidRDefault="00CC75C8" w:rsidP="00CC75C8">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8</w:t>
      </w:r>
      <w:r w:rsidR="00065690">
        <w:rPr>
          <w:noProof/>
        </w:rPr>
        <w:fldChar w:fldCharType="end"/>
      </w:r>
      <w:r>
        <w:t>, der vertikale Teil der Polynomkoeffizienten Berechnung für einen Pixel.</w:t>
      </w:r>
    </w:p>
    <w:p w14:paraId="030461DA" w14:textId="77777777" w:rsidR="00CC75C8" w:rsidRPr="00CC75C8" w:rsidRDefault="00CC75C8" w:rsidP="00CC75C8"/>
    <w:p w14:paraId="736BCEEE" w14:textId="77777777" w:rsidR="00CC75C8" w:rsidRDefault="00CC75C8" w:rsidP="00CC75C8">
      <w:pPr>
        <w:pStyle w:val="Textkrper"/>
      </w:pPr>
    </w:p>
    <w:p w14:paraId="1AF66C19" w14:textId="77777777" w:rsidR="00CC75C8" w:rsidRDefault="00CC75C8" w:rsidP="00CC75C8">
      <w:pPr>
        <w:pStyle w:val="Textkrper"/>
      </w:pPr>
    </w:p>
    <w:p w14:paraId="6A95DCCE" w14:textId="77777777" w:rsidR="00CC75C8" w:rsidRDefault="00F709C5" w:rsidP="00CC75C8">
      <w:pPr>
        <w:pStyle w:val="Textkrper"/>
      </w:pPr>
      <w:r>
        <w:lastRenderedPageBreak/>
        <w:t xml:space="preserve">Nachdem das </w:t>
      </w:r>
      <w:proofErr w:type="spellStart"/>
      <w:r w:rsidRPr="00F709C5">
        <w:rPr>
          <w:color w:val="4472C4" w:themeColor="accent1"/>
        </w:rPr>
        <w:t>Neigbourhood</w:t>
      </w:r>
      <w:proofErr w:type="spellEnd"/>
      <w:r>
        <w:t xml:space="preserve"> eines Pixels im vertikalen Teil auf eine Zeile des </w:t>
      </w:r>
      <w:proofErr w:type="spellStart"/>
      <w:r w:rsidRPr="00F709C5">
        <w:rPr>
          <w:color w:val="4472C4" w:themeColor="accent1"/>
        </w:rPr>
        <w:t>Neigbourhoods</w:t>
      </w:r>
      <w:proofErr w:type="spellEnd"/>
      <w:r>
        <w:t xml:space="preserve"> zusammengefasst wurde, wird nun</w:t>
      </w:r>
      <w:r w:rsidR="00CC75C8">
        <w:t xml:space="preserve"> in Codeausschnitt C.9</w:t>
      </w:r>
      <w:r>
        <w:t xml:space="preserve"> der horizontale Teil behandelt. Hierbei werden die Variablen „b1“ – „b6“ </w:t>
      </w:r>
      <w:r w:rsidR="0075032D">
        <w:t xml:space="preserve">verwendet </w:t>
      </w:r>
      <w:r>
        <w:t xml:space="preserve">um </w:t>
      </w:r>
      <w:r w:rsidR="00BB4F76">
        <w:t>nach dem</w:t>
      </w:r>
      <w:r>
        <w:t xml:space="preserve"> Zusammenfassen der </w:t>
      </w:r>
      <w:proofErr w:type="spellStart"/>
      <w:r w:rsidRPr="00F709C5">
        <w:rPr>
          <w:color w:val="4472C4" w:themeColor="accent1"/>
        </w:rPr>
        <w:t>Neigbourhoodzeile</w:t>
      </w:r>
      <w:proofErr w:type="spellEnd"/>
      <w:r>
        <w:t xml:space="preserve"> direkt die Polynomfaktoren berechnen zu können.</w:t>
      </w:r>
    </w:p>
    <w:p w14:paraId="7D0332F3" w14:textId="13DEEF7A" w:rsidR="00F709C5" w:rsidRDefault="0075032D" w:rsidP="00CC75C8">
      <w:pPr>
        <w:pStyle w:val="Textkrper"/>
      </w:pPr>
      <w:r>
        <w:t xml:space="preserve"> </w:t>
      </w:r>
    </w:p>
    <w:bookmarkStart w:id="76" w:name="_MON_1707206600"/>
    <w:bookmarkEnd w:id="76"/>
    <w:p w14:paraId="22E4C0F2" w14:textId="77777777" w:rsidR="00CC75C8" w:rsidRDefault="009B00D5" w:rsidP="00CC75C8">
      <w:pPr>
        <w:pStyle w:val="Textkrper"/>
        <w:keepNext/>
        <w:jc w:val="left"/>
      </w:pPr>
      <w:r>
        <w:object w:dxaOrig="8277" w:dyaOrig="2742" w14:anchorId="382C8610">
          <v:shape id="_x0000_i1130" type="#_x0000_t75" style="width:413.85pt;height:137.1pt" o:ole="">
            <v:imagedata r:id="rId55" o:title=""/>
          </v:shape>
          <o:OLEObject Type="Embed" ProgID="Word.Document.12" ShapeID="_x0000_i1130" DrawAspect="Content" ObjectID="_1709712669" r:id="rId56">
            <o:FieldCodes>\s</o:FieldCodes>
          </o:OLEObject>
        </w:object>
      </w:r>
    </w:p>
    <w:p w14:paraId="3CCAB8F7" w14:textId="1396A4B2" w:rsidR="00CC75C8" w:rsidRDefault="00CC75C8" w:rsidP="00AA314E">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9</w:t>
      </w:r>
      <w:r w:rsidR="00065690">
        <w:rPr>
          <w:noProof/>
        </w:rPr>
        <w:fldChar w:fldCharType="end"/>
      </w:r>
      <w:r>
        <w:t>, der horizontale Teil der Po</w:t>
      </w:r>
      <w:r w:rsidR="00AA314E">
        <w:t>l</w:t>
      </w:r>
      <w:r>
        <w:t>ynomkoeffizienten Berechnung</w:t>
      </w:r>
      <w:r w:rsidR="00AA314E">
        <w:t xml:space="preserve"> für einen Pixel.</w:t>
      </w:r>
    </w:p>
    <w:p w14:paraId="4BB5A2A0" w14:textId="4B47F73D" w:rsidR="00F709C5" w:rsidRDefault="00F709C5" w:rsidP="00C501C3">
      <w:pPr>
        <w:pStyle w:val="Textkrper"/>
        <w:jc w:val="left"/>
      </w:pPr>
      <w:r>
        <w:t xml:space="preserve"> </w:t>
      </w:r>
    </w:p>
    <w:p w14:paraId="4CDB8AA2" w14:textId="5DFBA8A1" w:rsidR="00AA314E" w:rsidRDefault="0075032D" w:rsidP="00CC75C8">
      <w:pPr>
        <w:pStyle w:val="Textkrper"/>
      </w:pPr>
      <w:r>
        <w:t>Die in den Variablen „b1“ – „b6“ gespeicherten Werte werden dann, wie im originalen Code zuvor, dazu verwendet die Polynom</w:t>
      </w:r>
      <w:r w:rsidR="00AA314E">
        <w:t xml:space="preserve">koeffizienten </w:t>
      </w:r>
      <w:r>
        <w:t xml:space="preserve">für einen Pixel zu </w:t>
      </w:r>
      <w:r w:rsidR="00442D2B">
        <w:t>berechnen</w:t>
      </w:r>
      <w:r w:rsidR="0029175C">
        <w:t xml:space="preserve"> und i</w:t>
      </w:r>
      <w:r w:rsidR="00BB09A1">
        <w:t>n</w:t>
      </w:r>
      <w:r w:rsidR="0029175C">
        <w:t xml:space="preserve"> der </w:t>
      </w:r>
      <w:r w:rsidR="00BB09A1">
        <w:t>Matrix „</w:t>
      </w:r>
      <w:proofErr w:type="spellStart"/>
      <w:r w:rsidR="00BB09A1">
        <w:t>dst</w:t>
      </w:r>
      <w:proofErr w:type="spellEnd"/>
      <w:r w:rsidR="00BB09A1">
        <w:t>“ zu speichern</w:t>
      </w:r>
      <w:r w:rsidR="00442D2B">
        <w:t>.</w:t>
      </w:r>
      <w:r w:rsidR="00AA314E">
        <w:t xml:space="preserve"> Dies wird in </w:t>
      </w:r>
      <w:proofErr w:type="spellStart"/>
      <w:r w:rsidR="00AA314E">
        <w:t>Codeasuchnitt</w:t>
      </w:r>
      <w:proofErr w:type="spellEnd"/>
      <w:r w:rsidR="00AA314E">
        <w:t xml:space="preserve"> C.10 dargestellt.</w:t>
      </w:r>
    </w:p>
    <w:p w14:paraId="60123609" w14:textId="77777777" w:rsidR="00AA314E" w:rsidRDefault="00AA314E" w:rsidP="00CC75C8">
      <w:pPr>
        <w:pStyle w:val="Textkrper"/>
      </w:pPr>
    </w:p>
    <w:bookmarkStart w:id="77" w:name="_MON_1707207000"/>
    <w:bookmarkEnd w:id="77"/>
    <w:p w14:paraId="08F425C4" w14:textId="77777777" w:rsidR="00AA314E" w:rsidRDefault="009B00D5" w:rsidP="00AA314E">
      <w:pPr>
        <w:pStyle w:val="Textkrper"/>
        <w:keepNext/>
      </w:pPr>
      <w:r>
        <w:object w:dxaOrig="8277" w:dyaOrig="1496" w14:anchorId="5E051966">
          <v:shape id="_x0000_i1131" type="#_x0000_t75" style="width:413.85pt;height:74.8pt" o:ole="">
            <v:imagedata r:id="rId57" o:title=""/>
          </v:shape>
          <o:OLEObject Type="Embed" ProgID="Word.Document.12" ShapeID="_x0000_i1131" DrawAspect="Content" ObjectID="_1709712670" r:id="rId58">
            <o:FieldCodes>\s</o:FieldCodes>
          </o:OLEObject>
        </w:object>
      </w:r>
    </w:p>
    <w:p w14:paraId="0D97F5B9" w14:textId="015B0AE9" w:rsidR="0075032D" w:rsidRDefault="00AA314E" w:rsidP="00AA314E">
      <w:pPr>
        <w:pStyle w:val="Beschriftung"/>
        <w:ind w:hanging="1012"/>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10</w:t>
      </w:r>
      <w:r w:rsidR="00065690">
        <w:rPr>
          <w:noProof/>
        </w:rPr>
        <w:fldChar w:fldCharType="end"/>
      </w:r>
      <w:r>
        <w:t>, die endgültigen Polynomkoeffizienten werden Berechnet und in einer Matrix gespeichert.</w:t>
      </w:r>
    </w:p>
    <w:p w14:paraId="0C25A713" w14:textId="77777777" w:rsidR="00AA314E" w:rsidRDefault="00AA314E">
      <w:pPr>
        <w:spacing w:after="0" w:line="240" w:lineRule="auto"/>
        <w:jc w:val="left"/>
        <w:rPr>
          <w:rStyle w:val="berschrift3Zchn"/>
          <w:bCs/>
        </w:rPr>
      </w:pPr>
      <w:r>
        <w:rPr>
          <w:rStyle w:val="berschrift3Zchn"/>
          <w:b w:val="0"/>
          <w:bCs/>
        </w:rPr>
        <w:br w:type="page"/>
      </w:r>
    </w:p>
    <w:p w14:paraId="57778D64" w14:textId="2087932B" w:rsidR="00442D2B" w:rsidRPr="00C409E1" w:rsidRDefault="00BB09A1" w:rsidP="00C409E1">
      <w:pPr>
        <w:pStyle w:val="berschrift3"/>
        <w:rPr>
          <w:b w:val="0"/>
          <w:bCs/>
        </w:rPr>
      </w:pPr>
      <w:bookmarkStart w:id="78" w:name="_Toc99091812"/>
      <w:r w:rsidRPr="00C409E1">
        <w:rPr>
          <w:rStyle w:val="berschrift3Zchn"/>
          <w:b/>
          <w:bCs/>
        </w:rPr>
        <w:lastRenderedPageBreak/>
        <w:t xml:space="preserve">Parallelisierung der </w:t>
      </w:r>
      <w:r w:rsidR="00C409E1">
        <w:rPr>
          <w:rStyle w:val="berschrift3Zchn"/>
          <w:b/>
          <w:bCs/>
        </w:rPr>
        <w:t>P</w:t>
      </w:r>
      <w:r w:rsidRPr="00C409E1">
        <w:rPr>
          <w:rStyle w:val="berschrift3Zchn"/>
          <w:b/>
          <w:bCs/>
        </w:rPr>
        <w:t>er</w:t>
      </w:r>
      <w:r w:rsidR="00C409E1">
        <w:rPr>
          <w:rStyle w:val="berschrift3Zchn"/>
          <w:b/>
          <w:bCs/>
        </w:rPr>
        <w:t>-</w:t>
      </w:r>
      <w:r w:rsidRPr="00C409E1">
        <w:rPr>
          <w:rStyle w:val="berschrift3Zchn"/>
          <w:b/>
          <w:bCs/>
        </w:rPr>
        <w:t>Pixel</w:t>
      </w:r>
      <w:r w:rsidR="00C409E1">
        <w:rPr>
          <w:rStyle w:val="berschrift3Zchn"/>
          <w:b/>
          <w:bCs/>
        </w:rPr>
        <w:t>-</w:t>
      </w:r>
      <w:r w:rsidRPr="00C409E1">
        <w:rPr>
          <w:rStyle w:val="berschrift3Zchn"/>
          <w:b/>
          <w:bCs/>
        </w:rPr>
        <w:t>Berechnung</w:t>
      </w:r>
      <w:r w:rsidRPr="00C409E1">
        <w:rPr>
          <w:b w:val="0"/>
          <w:bCs/>
        </w:rPr>
        <w:t>.</w:t>
      </w:r>
      <w:bookmarkEnd w:id="78"/>
      <w:r w:rsidRPr="00C409E1">
        <w:rPr>
          <w:b w:val="0"/>
          <w:bCs/>
        </w:rPr>
        <w:t xml:space="preserve"> </w:t>
      </w:r>
    </w:p>
    <w:p w14:paraId="36706D9C" w14:textId="26ECF01C" w:rsidR="00BB09A1" w:rsidRDefault="00BB09A1" w:rsidP="00CC75C8">
      <w:pPr>
        <w:pStyle w:val="Textkrper"/>
      </w:pPr>
      <w:r>
        <w:t xml:space="preserve">Die Funktion </w:t>
      </w:r>
      <w:proofErr w:type="spellStart"/>
      <w:r>
        <w:t>FarnebackPolyExp</w:t>
      </w:r>
      <w:proofErr w:type="spellEnd"/>
      <w:r>
        <w:t xml:space="preserve"> ist nun auch als per Pixel Berechnung implementiert. Unter Verwendung der </w:t>
      </w:r>
      <w:proofErr w:type="spellStart"/>
      <w:r>
        <w:t>Algorithms</w:t>
      </w:r>
      <w:proofErr w:type="spellEnd"/>
      <w:r>
        <w:t xml:space="preserve"> Library kann nun mit geringem Aufwand paralleler Code entstehen. Hierfür werden</w:t>
      </w:r>
      <w:r w:rsidR="00AA314E">
        <w:t xml:space="preserve"> in Codeausschnitt C.11</w:t>
      </w:r>
      <w:r>
        <w:t xml:space="preserve"> die zwei äußersten Schleifen, welche über den Inputframe iterieren, durch</w:t>
      </w:r>
      <w:r w:rsidR="00882F74">
        <w:t xml:space="preserve"> einen</w:t>
      </w:r>
      <w:r>
        <w:t xml:space="preserve"> „</w:t>
      </w:r>
      <w:proofErr w:type="spellStart"/>
      <w:proofErr w:type="gramStart"/>
      <w:r>
        <w:t>std</w:t>
      </w:r>
      <w:proofErr w:type="spellEnd"/>
      <w:r>
        <w:t>::</w:t>
      </w:r>
      <w:proofErr w:type="spellStart"/>
      <w:proofErr w:type="gramEnd"/>
      <w:r>
        <w:t>foreach</w:t>
      </w:r>
      <w:proofErr w:type="spellEnd"/>
      <w:r>
        <w:t xml:space="preserve">“ </w:t>
      </w:r>
      <w:r w:rsidR="00882F74">
        <w:t xml:space="preserve">Aufruf </w:t>
      </w:r>
      <w:r>
        <w:t>ersetzt.</w:t>
      </w:r>
      <w:r w:rsidR="00882F74">
        <w:t xml:space="preserve"> Da für jedes Pixelelement innerhalb der Schleifen mehr als nur eine Operation benötigt wird, sind „</w:t>
      </w:r>
      <w:proofErr w:type="spellStart"/>
      <w:proofErr w:type="gramStart"/>
      <w:r w:rsidR="00882F74">
        <w:t>std</w:t>
      </w:r>
      <w:proofErr w:type="spellEnd"/>
      <w:r w:rsidR="00882F74">
        <w:t>::</w:t>
      </w:r>
      <w:proofErr w:type="spellStart"/>
      <w:proofErr w:type="gramEnd"/>
      <w:r w:rsidR="00882F74">
        <w:t>transform</w:t>
      </w:r>
      <w:proofErr w:type="spellEnd"/>
      <w:r w:rsidR="00882F74">
        <w:t>“ und „</w:t>
      </w:r>
      <w:proofErr w:type="spellStart"/>
      <w:r w:rsidR="00882F74">
        <w:t>std</w:t>
      </w:r>
      <w:proofErr w:type="spellEnd"/>
      <w:r w:rsidR="00882F74">
        <w:t>::</w:t>
      </w:r>
      <w:proofErr w:type="spellStart"/>
      <w:r w:rsidR="00882F74">
        <w:t>transform_reduce</w:t>
      </w:r>
      <w:proofErr w:type="spellEnd"/>
      <w:r w:rsidR="00882F74">
        <w:t xml:space="preserve">“ nicht geeignet. Die übergebene </w:t>
      </w:r>
      <w:proofErr w:type="spellStart"/>
      <w:r w:rsidR="00882F74">
        <w:t>Execution</w:t>
      </w:r>
      <w:proofErr w:type="spellEnd"/>
      <w:r w:rsidR="00882F74">
        <w:t xml:space="preserve"> Policy signalisiert, dass der Aufruf parallelisiert werden darf. </w:t>
      </w:r>
    </w:p>
    <w:p w14:paraId="6AC42801" w14:textId="77777777" w:rsidR="00AA314E" w:rsidRDefault="00AA314E" w:rsidP="00CC75C8">
      <w:pPr>
        <w:pStyle w:val="Textkrper"/>
      </w:pPr>
    </w:p>
    <w:bookmarkStart w:id="79" w:name="_MON_1707208832"/>
    <w:bookmarkEnd w:id="79"/>
    <w:p w14:paraId="653564BA" w14:textId="77777777" w:rsidR="00AA314E" w:rsidRDefault="009B00D5" w:rsidP="00AA314E">
      <w:pPr>
        <w:pStyle w:val="Textkrper"/>
        <w:keepNext/>
      </w:pPr>
      <w:r>
        <w:object w:dxaOrig="8292" w:dyaOrig="1300" w14:anchorId="6F4B5A9E">
          <v:shape id="_x0000_i1132" type="#_x0000_t75" style="width:414.6pt;height:65pt" o:ole="">
            <v:imagedata r:id="rId59" o:title=""/>
          </v:shape>
          <o:OLEObject Type="Embed" ProgID="Word.Document.12" ShapeID="_x0000_i1132" DrawAspect="Content" ObjectID="_1709712671" r:id="rId60">
            <o:FieldCodes>\s</o:FieldCodes>
          </o:OLEObject>
        </w:object>
      </w:r>
    </w:p>
    <w:p w14:paraId="14102AB5" w14:textId="008F1D38" w:rsidR="00BB09A1" w:rsidRDefault="00AA314E" w:rsidP="00A14D8C">
      <w:pPr>
        <w:pStyle w:val="Beschriftung"/>
        <w:ind w:hanging="880"/>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nitt \* ARABIC \s 1 </w:instrText>
      </w:r>
      <w:r w:rsidR="00065690">
        <w:fldChar w:fldCharType="separate"/>
      </w:r>
      <w:r w:rsidR="00226DA9">
        <w:rPr>
          <w:noProof/>
        </w:rPr>
        <w:t>11</w:t>
      </w:r>
      <w:r w:rsidR="00065690">
        <w:rPr>
          <w:noProof/>
        </w:rPr>
        <w:fldChar w:fldCharType="end"/>
      </w:r>
      <w:r>
        <w:t>, „</w:t>
      </w:r>
      <w:proofErr w:type="spellStart"/>
      <w:proofErr w:type="gramStart"/>
      <w:r>
        <w:t>s</w:t>
      </w:r>
      <w:r w:rsidR="00A14D8C">
        <w:t>td</w:t>
      </w:r>
      <w:proofErr w:type="spellEnd"/>
      <w:r>
        <w:t>::</w:t>
      </w:r>
      <w:proofErr w:type="spellStart"/>
      <w:proofErr w:type="gramEnd"/>
      <w:r>
        <w:t>for_each</w:t>
      </w:r>
      <w:proofErr w:type="spellEnd"/>
      <w:r>
        <w:t>“ wird verwendet um</w:t>
      </w:r>
      <w:r w:rsidR="00A14D8C">
        <w:t xml:space="preserve"> über den Inputframe zu iterieren und macht Parallelisierung möglich.</w:t>
      </w:r>
    </w:p>
    <w:p w14:paraId="5C02717F" w14:textId="77777777" w:rsidR="00AA314E" w:rsidRDefault="00AA314E" w:rsidP="00CC75C8">
      <w:pPr>
        <w:pStyle w:val="Textkrper"/>
      </w:pPr>
    </w:p>
    <w:p w14:paraId="21369591" w14:textId="70E38706" w:rsidR="008057DC" w:rsidRDefault="00F263DE" w:rsidP="00CC75C8">
      <w:pPr>
        <w:pStyle w:val="Textkrper"/>
      </w:pPr>
      <w:r>
        <w:t xml:space="preserve">Innerhalb der Lambda-Funktion befindet sich fast </w:t>
      </w:r>
      <w:r w:rsidR="00882F74">
        <w:t>derselbe</w:t>
      </w:r>
      <w:r>
        <w:t xml:space="preserve"> Code wie innerhalb der ersetzen zweifach verschachtelten Schleifen. Da nun bei jeder Iteration nur ein Pixel des Inputframes zur </w:t>
      </w:r>
      <w:r w:rsidR="00882F74">
        <w:t>Verfügung</w:t>
      </w:r>
      <w:r>
        <w:t xml:space="preserve"> steht und</w:t>
      </w:r>
      <w:r w:rsidR="00882F74">
        <w:t xml:space="preserve"> keine Informationen zur Position des Pixels</w:t>
      </w:r>
      <w:r>
        <w:t xml:space="preserve">, </w:t>
      </w:r>
      <w:r w:rsidR="00E94EB3">
        <w:t xml:space="preserve">muss der Inhalt der Lambda-Funktion angepasst werden. Um auf Pixel des </w:t>
      </w:r>
      <w:proofErr w:type="spellStart"/>
      <w:r w:rsidR="00E94EB3">
        <w:t>Neighbourhoods</w:t>
      </w:r>
      <w:proofErr w:type="spellEnd"/>
      <w:r w:rsidR="00E94EB3">
        <w:t xml:space="preserve"> zuzugreifen werden x- und y-Koordinaten benötigt. Diese werden berechnet indem</w:t>
      </w:r>
      <w:r w:rsidR="00882F74">
        <w:t xml:space="preserve"> </w:t>
      </w:r>
      <w:r w:rsidR="00E94EB3">
        <w:t>de</w:t>
      </w:r>
      <w:r w:rsidR="00882F74">
        <w:t>r</w:t>
      </w:r>
      <w:r w:rsidR="00E94EB3">
        <w:t xml:space="preserve"> </w:t>
      </w:r>
      <w:r w:rsidR="008057DC">
        <w:t>Index</w:t>
      </w:r>
      <w:r w:rsidR="00E94EB3">
        <w:t xml:space="preserve"> des Pixel</w:t>
      </w:r>
      <w:r w:rsidR="00882F74">
        <w:t>s</w:t>
      </w:r>
      <w:r w:rsidR="00E94EB3">
        <w:t xml:space="preserve"> </w:t>
      </w:r>
      <w:r w:rsidR="008057DC">
        <w:t xml:space="preserve">mit Hilfe von Pointer-Arithmetik </w:t>
      </w:r>
      <w:r w:rsidR="00E94EB3">
        <w:t>berechnet wird</w:t>
      </w:r>
      <w:r w:rsidR="008057DC">
        <w:t>. Die Speicheradresse auf die der Pointer des Inputframes zeigt wird subtrahiert von der Speicheradresse des aktuellen Pixels. Mit dem dadurch berechneten Index w</w:t>
      </w:r>
      <w:r w:rsidR="00A14D8C">
        <w:t>erden</w:t>
      </w:r>
      <w:r w:rsidR="008057DC">
        <w:t xml:space="preserve"> x- und y-Koordinate berechnet.</w:t>
      </w:r>
      <w:r w:rsidR="00A14D8C">
        <w:t xml:space="preserve"> Codeausschnitt C.12 zeigt diese Berechnungen.</w:t>
      </w:r>
    </w:p>
    <w:p w14:paraId="63BFE026" w14:textId="77777777" w:rsidR="00A14D8C" w:rsidRDefault="00A14D8C" w:rsidP="00CC75C8">
      <w:pPr>
        <w:pStyle w:val="Textkrper"/>
      </w:pPr>
    </w:p>
    <w:bookmarkStart w:id="80" w:name="_MON_1707210462"/>
    <w:bookmarkEnd w:id="80"/>
    <w:p w14:paraId="115CDA33" w14:textId="77777777" w:rsidR="00A14D8C" w:rsidRDefault="009B00D5" w:rsidP="00A14D8C">
      <w:pPr>
        <w:pStyle w:val="Textkrper"/>
        <w:keepNext/>
      </w:pPr>
      <w:r>
        <w:object w:dxaOrig="8277" w:dyaOrig="748" w14:anchorId="70019512">
          <v:shape id="_x0000_i1133" type="#_x0000_t75" style="width:413.85pt;height:37.4pt" o:ole="">
            <v:imagedata r:id="rId61" o:title=""/>
          </v:shape>
          <o:OLEObject Type="Embed" ProgID="Word.Document.12" ShapeID="_x0000_i1133" DrawAspect="Content" ObjectID="_1709712672" r:id="rId62">
            <o:FieldCodes>\s</o:FieldCodes>
          </o:OLEObject>
        </w:object>
      </w:r>
    </w:p>
    <w:p w14:paraId="322B9C49" w14:textId="0C1BEDF4" w:rsidR="00A14D8C" w:rsidRDefault="00A14D8C" w:rsidP="00A14D8C">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sidR="00226DA9">
        <w:rPr>
          <w:noProof/>
        </w:rPr>
        <w:t>C</w:t>
      </w:r>
      <w:r w:rsidR="00065690">
        <w:rPr>
          <w:noProof/>
        </w:rPr>
        <w:fldChar w:fldCharType="end"/>
      </w:r>
      <w:r w:rsidR="00226DA9">
        <w:t>.</w:t>
      </w:r>
      <w:r w:rsidR="00065690">
        <w:fldChar w:fldCharType="begin"/>
      </w:r>
      <w:r w:rsidR="00065690">
        <w:instrText xml:space="preserve"> SEQ Codeaussch</w:instrText>
      </w:r>
      <w:r w:rsidR="00065690">
        <w:instrText xml:space="preserve">nitt \* ARABIC \s 1 </w:instrText>
      </w:r>
      <w:r w:rsidR="00065690">
        <w:fldChar w:fldCharType="separate"/>
      </w:r>
      <w:r w:rsidR="00226DA9">
        <w:rPr>
          <w:noProof/>
        </w:rPr>
        <w:t>12</w:t>
      </w:r>
      <w:r w:rsidR="00065690">
        <w:rPr>
          <w:noProof/>
        </w:rPr>
        <w:fldChar w:fldCharType="end"/>
      </w:r>
      <w:r>
        <w:t>,</w:t>
      </w:r>
      <w:r w:rsidR="007843E7">
        <w:t xml:space="preserve"> durch Pointer-Arithmetik wird der Index des verwendeten Pixels</w:t>
      </w:r>
      <w:r w:rsidR="00914FE2">
        <w:t xml:space="preserve"> </w:t>
      </w:r>
      <w:proofErr w:type="spellStart"/>
      <w:r w:rsidR="00914FE2">
        <w:t>brechnet</w:t>
      </w:r>
      <w:proofErr w:type="spellEnd"/>
      <w:r w:rsidR="00914FE2">
        <w:t>.</w:t>
      </w:r>
    </w:p>
    <w:p w14:paraId="22CA42EE" w14:textId="18AF1F9F" w:rsidR="00F263DE" w:rsidRDefault="00E94EB3" w:rsidP="00CC75C8">
      <w:pPr>
        <w:pStyle w:val="Textkrper"/>
      </w:pPr>
      <w:r>
        <w:t xml:space="preserve"> </w:t>
      </w:r>
      <w:r w:rsidR="00F263DE">
        <w:t xml:space="preserve">   </w:t>
      </w:r>
    </w:p>
    <w:p w14:paraId="2C66C717" w14:textId="77777777" w:rsidR="00DB0F16" w:rsidRDefault="00844F51" w:rsidP="00CC75C8">
      <w:pPr>
        <w:pStyle w:val="Textkrper"/>
      </w:pPr>
      <w:r>
        <w:lastRenderedPageBreak/>
        <w:t>Diese Berechnung ist nur dann möglich, wenn der Inputframe konsekutiv im Speicher liegt.</w:t>
      </w:r>
    </w:p>
    <w:p w14:paraId="43AD95BC" w14:textId="4E4AAFE1" w:rsidR="00DB0F16" w:rsidRDefault="00DB0F16" w:rsidP="00CC75C8">
      <w:pPr>
        <w:pStyle w:val="Textkrper"/>
      </w:pPr>
      <w:r>
        <w:t>Nachdem der parallele Code implementiert ist, kann dieser für die Ausführung auf einer GPU kompiliert und getestet werden. Hierfür wird der NVC++ Compiler der NVIDIA HPC SDK verwendet.</w:t>
      </w:r>
    </w:p>
    <w:p w14:paraId="6E817C9C" w14:textId="71B64208" w:rsidR="008057DC" w:rsidRDefault="00DB0F16" w:rsidP="00CC75C8">
      <w:pPr>
        <w:pStyle w:val="Textkrper"/>
      </w:pPr>
      <w:r>
        <w:t>Versuche den Code mit Hilfe des NVC++ Compilers zu kompilieren erg</w:t>
      </w:r>
      <w:r w:rsidR="003B0C64">
        <w:t>eben</w:t>
      </w:r>
      <w:r>
        <w:t xml:space="preserve"> mehrere Probleme.</w:t>
      </w:r>
      <w:r w:rsidR="001B1852">
        <w:t xml:space="preserve"> </w:t>
      </w:r>
      <w:r w:rsidR="003B0C64">
        <w:t xml:space="preserve">Diese können zurückgeführt werden auf die Verwendung von </w:t>
      </w:r>
      <w:proofErr w:type="spellStart"/>
      <w:r w:rsidR="003B0C64">
        <w:t>OpenCV</w:t>
      </w:r>
      <w:proofErr w:type="spellEnd"/>
      <w:r w:rsidR="003B0C64">
        <w:t>.</w:t>
      </w:r>
      <w:r w:rsidR="001B1852">
        <w:t xml:space="preserve"> </w:t>
      </w:r>
      <w:r w:rsidR="003B0C64">
        <w:t xml:space="preserve">Der NVC++ Compiler kann die Definitionen der </w:t>
      </w:r>
      <w:proofErr w:type="spellStart"/>
      <w:r w:rsidR="003B0C64">
        <w:t>OpenCV</w:t>
      </w:r>
      <w:proofErr w:type="spellEnd"/>
      <w:r w:rsidR="003B0C64">
        <w:t xml:space="preserve"> Klassen nicht sehen, da die Klassen über die </w:t>
      </w:r>
      <w:proofErr w:type="spellStart"/>
      <w:r w:rsidR="003B0C64">
        <w:t>OpenCV</w:t>
      </w:r>
      <w:proofErr w:type="spellEnd"/>
      <w:r w:rsidR="003B0C64">
        <w:t xml:space="preserve"> Library inkludiert werden. Somit ist die Nutzung von </w:t>
      </w:r>
      <w:r w:rsidR="002F6C6E">
        <w:t xml:space="preserve">CUDA </w:t>
      </w:r>
      <w:r w:rsidR="003B0C64">
        <w:t>Unified Memory nicht möglich</w:t>
      </w:r>
      <w:r w:rsidR="00C40356">
        <w:t xml:space="preserve"> und der Code kann aufgrund dessen nicht erfolgreich ausgeführt werden</w:t>
      </w:r>
      <w:r w:rsidR="00E745FF">
        <w:t>.</w:t>
      </w:r>
      <w:r w:rsidR="00527EC3">
        <w:t xml:space="preserve"> </w:t>
      </w:r>
    </w:p>
    <w:p w14:paraId="65BA97C2" w14:textId="5DECD828" w:rsidR="00337976" w:rsidRDefault="00B21B52" w:rsidP="001066C9">
      <w:pPr>
        <w:pStyle w:val="Textkrper"/>
        <w:rPr>
          <w:color w:val="000000" w:themeColor="text1"/>
        </w:rPr>
      </w:pPr>
      <w:r>
        <w:rPr>
          <w:color w:val="000000" w:themeColor="text1"/>
        </w:rPr>
        <w:t xml:space="preserve">Die zuvor Beschriebenen Probleme erfordern umfassende Änderung der originalen Implementierung von </w:t>
      </w:r>
      <w:proofErr w:type="spellStart"/>
      <w:r>
        <w:rPr>
          <w:color w:val="000000" w:themeColor="text1"/>
        </w:rPr>
        <w:t>OpenCV</w:t>
      </w:r>
      <w:proofErr w:type="spellEnd"/>
      <w:r>
        <w:rPr>
          <w:color w:val="000000" w:themeColor="text1"/>
        </w:rPr>
        <w:t xml:space="preserve"> um sie zu lösen. Da die Parallelisierung</w:t>
      </w:r>
      <w:r w:rsidR="002F5632">
        <w:rPr>
          <w:color w:val="000000" w:themeColor="text1"/>
        </w:rPr>
        <w:t xml:space="preserve"> mit der </w:t>
      </w:r>
      <w:r w:rsidR="004800E1">
        <w:rPr>
          <w:color w:val="000000" w:themeColor="text1"/>
        </w:rPr>
        <w:t xml:space="preserve">Parallel STL </w:t>
      </w:r>
      <w:r>
        <w:rPr>
          <w:color w:val="000000" w:themeColor="text1"/>
        </w:rPr>
        <w:t>und die dadurch resultierende Performance</w:t>
      </w:r>
      <w:r w:rsidR="002F5632">
        <w:rPr>
          <w:color w:val="000000" w:themeColor="text1"/>
        </w:rPr>
        <w:t xml:space="preserve"> im </w:t>
      </w:r>
      <w:r w:rsidR="004800E1">
        <w:rPr>
          <w:color w:val="000000" w:themeColor="text1"/>
        </w:rPr>
        <w:t>Vordergrund</w:t>
      </w:r>
      <w:r w:rsidR="002F5632">
        <w:rPr>
          <w:color w:val="000000" w:themeColor="text1"/>
        </w:rPr>
        <w:t xml:space="preserve"> steht, wird </w:t>
      </w:r>
      <w:r w:rsidR="00315F47">
        <w:rPr>
          <w:color w:val="000000" w:themeColor="text1"/>
        </w:rPr>
        <w:t xml:space="preserve">die </w:t>
      </w:r>
      <w:r w:rsidR="002F5632">
        <w:rPr>
          <w:color w:val="000000" w:themeColor="text1"/>
        </w:rPr>
        <w:t xml:space="preserve">Funktion </w:t>
      </w:r>
      <w:proofErr w:type="spellStart"/>
      <w:r w:rsidR="002F5632">
        <w:rPr>
          <w:color w:val="000000" w:themeColor="text1"/>
        </w:rPr>
        <w:t>FarnebackPolyExp</w:t>
      </w:r>
      <w:proofErr w:type="spellEnd"/>
      <w:r w:rsidR="002F5632">
        <w:rPr>
          <w:color w:val="000000" w:themeColor="text1"/>
        </w:rPr>
        <w:t xml:space="preserve"> von der </w:t>
      </w:r>
      <w:proofErr w:type="spellStart"/>
      <w:r w:rsidR="002F5632">
        <w:rPr>
          <w:color w:val="000000" w:themeColor="text1"/>
        </w:rPr>
        <w:t>OpenCV</w:t>
      </w:r>
      <w:proofErr w:type="spellEnd"/>
      <w:r w:rsidR="002F5632">
        <w:rPr>
          <w:color w:val="000000" w:themeColor="text1"/>
        </w:rPr>
        <w:t xml:space="preserve"> Implementierung gekapselt.</w:t>
      </w:r>
      <w:r w:rsidR="002F121B">
        <w:rPr>
          <w:color w:val="000000" w:themeColor="text1"/>
        </w:rPr>
        <w:t xml:space="preserve"> Hierfür wird ein neues Programm erstellt, welches zur</w:t>
      </w:r>
      <w:r w:rsidR="002F5632">
        <w:rPr>
          <w:color w:val="000000" w:themeColor="text1"/>
        </w:rPr>
        <w:t xml:space="preserve"> Berechnun</w:t>
      </w:r>
      <w:r w:rsidR="002F121B">
        <w:rPr>
          <w:color w:val="000000" w:themeColor="text1"/>
        </w:rPr>
        <w:t xml:space="preserve">g </w:t>
      </w:r>
      <w:r w:rsidR="002F5632">
        <w:rPr>
          <w:color w:val="000000" w:themeColor="text1"/>
        </w:rPr>
        <w:t>Platzhalterdaten verwendet</w:t>
      </w:r>
      <w:r w:rsidR="002F121B">
        <w:rPr>
          <w:color w:val="000000" w:themeColor="text1"/>
        </w:rPr>
        <w:t xml:space="preserve">. Diese Platzhalterdaten sollen einem Videoframe ähneln. Auch die ursprüngliche Hauptfunktionalität soll beibehalten werden.  </w:t>
      </w:r>
    </w:p>
    <w:p w14:paraId="49A29110" w14:textId="0C6599DB" w:rsidR="00CB3AFB" w:rsidRDefault="002F6C6E" w:rsidP="001066C9">
      <w:pPr>
        <w:pStyle w:val="Textkrper"/>
      </w:pPr>
      <w:r>
        <w:t xml:space="preserve">Um die </w:t>
      </w:r>
      <w:r w:rsidR="00973567">
        <w:t>in „</w:t>
      </w:r>
      <w:proofErr w:type="gramStart"/>
      <w:r>
        <w:t>cv::</w:t>
      </w:r>
      <w:proofErr w:type="gramEnd"/>
      <w:r>
        <w:t>Mat</w:t>
      </w:r>
      <w:r w:rsidR="00973567">
        <w:t>“</w:t>
      </w:r>
      <w:r>
        <w:t xml:space="preserve"> Klassen</w:t>
      </w:r>
      <w:r w:rsidR="00973567">
        <w:t xml:space="preserve"> gespeicherten Videoframe</w:t>
      </w:r>
      <w:r w:rsidR="008866B8">
        <w:t>daten</w:t>
      </w:r>
      <w:r>
        <w:t xml:space="preserve"> zu ersetzen, geniert das neu </w:t>
      </w:r>
      <w:r w:rsidR="004800E1">
        <w:t>erstellte Programm „</w:t>
      </w:r>
      <w:proofErr w:type="spellStart"/>
      <w:r w:rsidR="004800E1">
        <w:t>polyExp-stl</w:t>
      </w:r>
      <w:proofErr w:type="spellEnd"/>
      <w:r w:rsidR="004800E1">
        <w:t>“</w:t>
      </w:r>
      <w:r>
        <w:t xml:space="preserve"> </w:t>
      </w:r>
      <w:r w:rsidR="004800E1">
        <w:t xml:space="preserve">Platzhalterdaten und speichert diese in einem </w:t>
      </w:r>
      <w:r w:rsidR="0079114D">
        <w:t>eindimensionalen „</w:t>
      </w:r>
      <w:proofErr w:type="spellStart"/>
      <w:r w:rsidR="0079114D">
        <w:t>std</w:t>
      </w:r>
      <w:proofErr w:type="spellEnd"/>
      <w:r w:rsidR="0079114D">
        <w:t>::</w:t>
      </w:r>
      <w:proofErr w:type="spellStart"/>
      <w:r w:rsidR="0079114D">
        <w:t>vector</w:t>
      </w:r>
      <w:proofErr w:type="spellEnd"/>
      <w:r w:rsidR="0079114D">
        <w:t>“ Array. „</w:t>
      </w:r>
      <w:proofErr w:type="spellStart"/>
      <w:proofErr w:type="gramStart"/>
      <w:r w:rsidR="0079114D">
        <w:t>std</w:t>
      </w:r>
      <w:proofErr w:type="spellEnd"/>
      <w:r w:rsidR="0079114D">
        <w:t>::</w:t>
      </w:r>
      <w:proofErr w:type="spellStart"/>
      <w:proofErr w:type="gramEnd"/>
      <w:r w:rsidR="0079114D">
        <w:t>vector</w:t>
      </w:r>
      <w:proofErr w:type="spellEnd"/>
      <w:r w:rsidR="0079114D">
        <w:t xml:space="preserve">“ wird verwendet, da der Speicher für diesen Vektor auf dem CPU Heap allokiert wird. </w:t>
      </w:r>
      <w:r>
        <w:t>Dies ist Voraussetzung um die Daten mit CUDA Unified Memory</w:t>
      </w:r>
      <w:r w:rsidR="00973567">
        <w:t xml:space="preserve"> </w:t>
      </w:r>
      <w:r>
        <w:t>nutzen</w:t>
      </w:r>
      <w:r w:rsidR="00973567">
        <w:t xml:space="preserve"> zu können</w:t>
      </w:r>
      <w:r>
        <w:t>. Die</w:t>
      </w:r>
      <w:r w:rsidR="00973567">
        <w:t xml:space="preserve"> </w:t>
      </w:r>
      <w:r>
        <w:t>berechneten Polynomkoeffizienten werden ebenfalls ein einem „</w:t>
      </w:r>
      <w:proofErr w:type="spellStart"/>
      <w:proofErr w:type="gramStart"/>
      <w:r>
        <w:t>std</w:t>
      </w:r>
      <w:proofErr w:type="spellEnd"/>
      <w:r>
        <w:t>::</w:t>
      </w:r>
      <w:proofErr w:type="spellStart"/>
      <w:proofErr w:type="gramEnd"/>
      <w:r>
        <w:t>vector</w:t>
      </w:r>
      <w:proofErr w:type="spellEnd"/>
      <w:r>
        <w:t>“ gespeichert.</w:t>
      </w:r>
      <w:r w:rsidR="008866B8">
        <w:t xml:space="preserve"> Die zuvor erarbeitete Per-Pixel-Implementierung der </w:t>
      </w:r>
      <w:proofErr w:type="spellStart"/>
      <w:r w:rsidR="008866B8">
        <w:t>FarnebackPolyExp</w:t>
      </w:r>
      <w:proofErr w:type="spellEnd"/>
      <w:r w:rsidR="008866B8">
        <w:t xml:space="preserve"> Funktion</w:t>
      </w:r>
      <w:r w:rsidR="00040A95">
        <w:t xml:space="preserve"> </w:t>
      </w:r>
      <w:r w:rsidR="008866B8">
        <w:t>wird von „</w:t>
      </w:r>
      <w:proofErr w:type="spellStart"/>
      <w:r w:rsidR="008866B8">
        <w:t>polyExp-stl</w:t>
      </w:r>
      <w:proofErr w:type="spellEnd"/>
      <w:r w:rsidR="008866B8">
        <w:t>“</w:t>
      </w:r>
      <w:r>
        <w:t xml:space="preserve"> </w:t>
      </w:r>
      <w:r w:rsidR="008866B8">
        <w:t>aufgerufen.</w:t>
      </w:r>
      <w:r w:rsidR="00CB3AFB">
        <w:t xml:space="preserve"> Anstatt der Videoframedaten werden nun die Platzhalterdaten als Parameter übergeben.</w:t>
      </w:r>
      <w:r w:rsidR="00CB3AFB" w:rsidRPr="00CB3AFB">
        <w:rPr>
          <w:color w:val="4472C4" w:themeColor="accent1"/>
        </w:rPr>
        <w:t xml:space="preserve"> </w:t>
      </w:r>
      <w:r w:rsidR="00CB3AFB" w:rsidRPr="006F5CE0">
        <w:rPr>
          <w:color w:val="4472C4" w:themeColor="accent1"/>
        </w:rPr>
        <w:t>(</w:t>
      </w:r>
      <w:proofErr w:type="spellStart"/>
      <w:r w:rsidR="00CB3AFB" w:rsidRPr="006F5CE0">
        <w:rPr>
          <w:color w:val="4472C4" w:themeColor="accent1"/>
        </w:rPr>
        <w:t>ig</w:t>
      </w:r>
      <w:proofErr w:type="spellEnd"/>
      <w:r w:rsidR="00CB3AFB" w:rsidRPr="006F5CE0">
        <w:rPr>
          <w:color w:val="4472C4" w:themeColor="accent1"/>
        </w:rPr>
        <w:t xml:space="preserve"> </w:t>
      </w:r>
      <w:proofErr w:type="spellStart"/>
      <w:r w:rsidR="00CB3AFB" w:rsidRPr="006F5CE0">
        <w:rPr>
          <w:color w:val="4472C4" w:themeColor="accent1"/>
        </w:rPr>
        <w:t>values</w:t>
      </w:r>
      <w:proofErr w:type="spellEnd"/>
      <w:r w:rsidR="00CB3AFB" w:rsidRPr="006F5CE0">
        <w:rPr>
          <w:color w:val="4472C4" w:themeColor="accent1"/>
        </w:rPr>
        <w:t xml:space="preserve"> </w:t>
      </w:r>
      <w:proofErr w:type="spellStart"/>
      <w:r w:rsidR="00CB3AFB" w:rsidRPr="006F5CE0">
        <w:rPr>
          <w:color w:val="4472C4" w:themeColor="accent1"/>
        </w:rPr>
        <w:t>static</w:t>
      </w:r>
      <w:proofErr w:type="spellEnd"/>
      <w:r w:rsidR="00CB3AFB" w:rsidRPr="006F5CE0">
        <w:rPr>
          <w:color w:val="4472C4" w:themeColor="accent1"/>
        </w:rPr>
        <w:t>)</w:t>
      </w:r>
      <w:r w:rsidR="00CB3AFB">
        <w:t xml:space="preserve"> </w:t>
      </w:r>
    </w:p>
    <w:p w14:paraId="352F8CBB" w14:textId="53FF41C5" w:rsidR="00040A95" w:rsidRDefault="00CB3AFB" w:rsidP="001066C9">
      <w:pPr>
        <w:pStyle w:val="Textkrper"/>
      </w:pPr>
      <w:r>
        <w:t xml:space="preserve">Erstmals kann nun die neue </w:t>
      </w:r>
      <w:proofErr w:type="spellStart"/>
      <w:r>
        <w:t>FarnebackPolyExp</w:t>
      </w:r>
      <w:proofErr w:type="spellEnd"/>
      <w:r>
        <w:t xml:space="preserve"> Implementierung auf der GPU ausgeführt werden. Erste </w:t>
      </w:r>
      <w:r w:rsidR="00232630">
        <w:t>Performance Messungen</w:t>
      </w:r>
      <w:r w:rsidR="00914FE2">
        <w:t xml:space="preserve"> sind in Abbildung C.</w:t>
      </w:r>
      <w:r w:rsidR="00260DD9">
        <w:t>5</w:t>
      </w:r>
      <w:r w:rsidR="00914FE2">
        <w:t xml:space="preserve"> dargestellt. </w:t>
      </w:r>
    </w:p>
    <w:p w14:paraId="358F55C2" w14:textId="77777777" w:rsidR="00914FE2" w:rsidRDefault="005E5777" w:rsidP="00914FE2">
      <w:pPr>
        <w:pStyle w:val="Textkrper"/>
        <w:keepNext/>
      </w:pPr>
      <w:r>
        <w:rPr>
          <w:noProof/>
        </w:rPr>
        <w:lastRenderedPageBreak/>
        <w:drawing>
          <wp:inline distT="0" distB="0" distL="0" distR="0" wp14:anchorId="0BF9A8D5" wp14:editId="596BF0A4">
            <wp:extent cx="5219700" cy="3728085"/>
            <wp:effectExtent l="0" t="0" r="0"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219700" cy="3728085"/>
                    </a:xfrm>
                    <a:prstGeom prst="rect">
                      <a:avLst/>
                    </a:prstGeom>
                  </pic:spPr>
                </pic:pic>
              </a:graphicData>
            </a:graphic>
          </wp:inline>
        </w:drawing>
      </w:r>
    </w:p>
    <w:p w14:paraId="6B080903" w14:textId="13B7CA5B" w:rsidR="00D5446F" w:rsidRDefault="00914FE2" w:rsidP="00914FE2">
      <w:pPr>
        <w:pStyle w:val="Beschriftung"/>
        <w:ind w:hanging="880"/>
        <w:jc w:val="left"/>
      </w:pPr>
      <w:r>
        <w:t xml:space="preserve">Abbildung </w:t>
      </w:r>
      <w:r w:rsidR="00065690">
        <w:fldChar w:fldCharType="begin"/>
      </w:r>
      <w:r w:rsidR="00065690">
        <w:instrText xml:space="preserve"> STYLEREF 1 \s </w:instrText>
      </w:r>
      <w:r w:rsidR="00065690">
        <w:fldChar w:fldCharType="separate"/>
      </w:r>
      <w:r w:rsidR="00A7695D">
        <w:rPr>
          <w:noProof/>
        </w:rPr>
        <w:t>C</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5</w:t>
      </w:r>
      <w:r w:rsidR="00065690">
        <w:rPr>
          <w:noProof/>
        </w:rPr>
        <w:fldChar w:fldCharType="end"/>
      </w:r>
      <w:r>
        <w:t xml:space="preserve">, Performance gemessen auf einer Nvidia Quadro P2200 GPU. Das Balkendiagramm zeigt die Durchschnittliche Ausführungszeit von </w:t>
      </w:r>
      <w:proofErr w:type="spellStart"/>
      <w:r>
        <w:t>FarnebackPolyExp</w:t>
      </w:r>
      <w:proofErr w:type="spellEnd"/>
      <w:r>
        <w:t xml:space="preserve"> pro Frame.</w:t>
      </w:r>
    </w:p>
    <w:p w14:paraId="38B44254" w14:textId="77777777" w:rsidR="00914FE2" w:rsidRDefault="00914FE2" w:rsidP="001066C9">
      <w:pPr>
        <w:pStyle w:val="Textkrper"/>
      </w:pPr>
    </w:p>
    <w:p w14:paraId="398409FF" w14:textId="7D7A2943" w:rsidR="00A924C8" w:rsidRPr="00A924C8" w:rsidRDefault="00D5446F" w:rsidP="001066C9">
      <w:pPr>
        <w:pStyle w:val="Textkrper"/>
      </w:pPr>
      <w:r>
        <w:t>Die erhaltenen Messergebnisse zeigen einen deutlichen Unterschied in der Ausführungszeit zwischen CPU und GPU.</w:t>
      </w:r>
      <w:r w:rsidR="00E56D27">
        <w:t xml:space="preserve"> </w:t>
      </w:r>
      <w:r w:rsidR="00E56D27" w:rsidRPr="00A924C8">
        <w:t xml:space="preserve">Um die unerwartet lange Ausführungszeit begründen zu können wird mit Hilfe von einem </w:t>
      </w:r>
      <w:proofErr w:type="spellStart"/>
      <w:r w:rsidR="00E56D27" w:rsidRPr="00A924C8">
        <w:t>Profiling</w:t>
      </w:r>
      <w:proofErr w:type="spellEnd"/>
      <w:r w:rsidR="00E56D27" w:rsidRPr="00A924C8">
        <w:t>-Tool der Nvidia HPC SDK die Ausführung genauer analysiert.</w:t>
      </w:r>
      <w:r w:rsidR="004D285E">
        <w:t xml:space="preserve"> Hierfür muss die GPU-Implementierung allerdings auf einer anderen GPU ausgeführt werden, da das </w:t>
      </w:r>
      <w:proofErr w:type="spellStart"/>
      <w:r w:rsidR="004D285E">
        <w:t>Profiling</w:t>
      </w:r>
      <w:proofErr w:type="spellEnd"/>
      <w:r w:rsidR="004D285E">
        <w:t xml:space="preserve">-Tool die zuvor genutzte Hardware nicht unterstütz. Zum </w:t>
      </w:r>
      <w:proofErr w:type="spellStart"/>
      <w:r w:rsidR="004D285E">
        <w:t>Profiling</w:t>
      </w:r>
      <w:proofErr w:type="spellEnd"/>
      <w:r w:rsidR="004D285E">
        <w:t xml:space="preserve"> wird eine GPU einer neueren Generation </w:t>
      </w:r>
      <w:r w:rsidR="00955484">
        <w:t>verwendet.</w:t>
      </w:r>
      <w:r w:rsidR="00234621">
        <w:t xml:space="preserve"> </w:t>
      </w:r>
      <w:r w:rsidR="00A924C8">
        <w:t xml:space="preserve">Die </w:t>
      </w:r>
      <w:proofErr w:type="spellStart"/>
      <w:r w:rsidR="00A924C8">
        <w:t>Profilingergebnisse</w:t>
      </w:r>
      <w:proofErr w:type="spellEnd"/>
      <w:r w:rsidR="00A924C8">
        <w:t xml:space="preserve"> zeigen eine hohe </w:t>
      </w:r>
      <w:r w:rsidR="00191B5C">
        <w:t>A</w:t>
      </w:r>
      <w:r w:rsidR="00A924C8">
        <w:t xml:space="preserve">nzahl </w:t>
      </w:r>
      <w:r w:rsidR="00191B5C">
        <w:t xml:space="preserve">von Speicher- und Ladebefehlen, welche reduziert werden sollen. </w:t>
      </w:r>
    </w:p>
    <w:p w14:paraId="0C081B61" w14:textId="77777777" w:rsidR="00226DA9" w:rsidRDefault="00EC6FF4" w:rsidP="00800722">
      <w:pPr>
        <w:pStyle w:val="Textkrper"/>
      </w:pPr>
      <w:r>
        <w:t xml:space="preserve">Der Letzte Schritt in der </w:t>
      </w:r>
      <w:r w:rsidR="00173691">
        <w:t>Parallelisierung</w:t>
      </w:r>
      <w:r>
        <w:t xml:space="preserve"> der </w:t>
      </w:r>
      <w:proofErr w:type="spellStart"/>
      <w:r>
        <w:t>FarnebackPolyEXP</w:t>
      </w:r>
      <w:proofErr w:type="spellEnd"/>
      <w:r>
        <w:t xml:space="preserve"> Funktion ist es die Anzahl von benötigten Speicherzugriffen zu reduzieren und somit die bisher erarbeitete Implementierung zu optimieren. </w:t>
      </w:r>
      <w:r w:rsidR="000310C2">
        <w:t xml:space="preserve">Als </w:t>
      </w:r>
      <w:r>
        <w:t xml:space="preserve">konkreten </w:t>
      </w:r>
      <w:r w:rsidR="008A746F">
        <w:t>O</w:t>
      </w:r>
      <w:r w:rsidR="000310C2">
        <w:t xml:space="preserve">ptimierungsschritt soll die </w:t>
      </w:r>
      <w:r w:rsidR="005B7DC2">
        <w:t xml:space="preserve">Anzahl der verwendeten </w:t>
      </w:r>
      <w:r w:rsidR="00191B5C">
        <w:t xml:space="preserve">Zwischenspeicher </w:t>
      </w:r>
      <w:r w:rsidR="005B7DC2">
        <w:t>innerhalb</w:t>
      </w:r>
      <w:r w:rsidR="000310C2">
        <w:t xml:space="preserve"> des </w:t>
      </w:r>
      <w:r w:rsidR="005B7DC2">
        <w:t>K</w:t>
      </w:r>
      <w:r w:rsidR="000310C2">
        <w:t xml:space="preserve">ernels reduziert werden. Um die </w:t>
      </w:r>
      <w:r w:rsidR="005B7DC2">
        <w:t>Berechnung</w:t>
      </w:r>
      <w:r w:rsidR="000310C2">
        <w:t xml:space="preserve"> der Polynomkoeffizienten effizienter zu machen, wird </w:t>
      </w:r>
      <w:r w:rsidR="00800722">
        <w:t xml:space="preserve">in Codeausschnitt C.13 </w:t>
      </w:r>
      <w:r w:rsidR="000310C2">
        <w:t xml:space="preserve">auf </w:t>
      </w:r>
      <w:r w:rsidR="005B7DC2">
        <w:t xml:space="preserve">den Zwischenspeicher für die horizontale Abarbeitung des </w:t>
      </w:r>
      <w:proofErr w:type="spellStart"/>
      <w:r w:rsidR="005B7DC2">
        <w:t>Neigbourhoods</w:t>
      </w:r>
      <w:proofErr w:type="spellEnd"/>
      <w:r w:rsidR="005B7DC2">
        <w:t xml:space="preserve"> </w:t>
      </w:r>
      <w:r w:rsidR="005B7DC2">
        <w:lastRenderedPageBreak/>
        <w:t>verzichtet.</w:t>
      </w:r>
      <w:r w:rsidR="0042402E">
        <w:t xml:space="preserve"> Die </w:t>
      </w:r>
      <w:r w:rsidR="005B7DC2">
        <w:t xml:space="preserve">Werte des vertikalen </w:t>
      </w:r>
      <w:proofErr w:type="spellStart"/>
      <w:r w:rsidR="005B7DC2">
        <w:t>Neighbourhoods</w:t>
      </w:r>
      <w:proofErr w:type="spellEnd"/>
      <w:r w:rsidR="005B7DC2">
        <w:t xml:space="preserve"> </w:t>
      </w:r>
      <w:r w:rsidR="0042402E">
        <w:t xml:space="preserve">werden nicht mehr </w:t>
      </w:r>
      <w:r w:rsidR="005B7DC2">
        <w:t>zwischen</w:t>
      </w:r>
      <w:r w:rsidR="0042402E">
        <w:t>ge</w:t>
      </w:r>
      <w:r w:rsidR="005B7DC2">
        <w:t>speicher</w:t>
      </w:r>
      <w:r w:rsidR="0042402E">
        <w:t xml:space="preserve">t. Stattdessen </w:t>
      </w:r>
      <w:r w:rsidR="005B7DC2">
        <w:t>wir</w:t>
      </w:r>
      <w:r w:rsidR="007552D5">
        <w:t xml:space="preserve">d </w:t>
      </w:r>
      <w:r w:rsidR="005B7DC2">
        <w:t>jede</w:t>
      </w:r>
      <w:r w:rsidR="007552D5">
        <w:t>r</w:t>
      </w:r>
      <w:r w:rsidR="005B7DC2">
        <w:t xml:space="preserve"> erhaltene </w:t>
      </w:r>
      <w:r w:rsidR="00287AA5">
        <w:t>W</w:t>
      </w:r>
      <w:r w:rsidR="005B7DC2">
        <w:t>ert mit dem richtigen Faktor multipliziert und</w:t>
      </w:r>
      <w:r w:rsidR="00287AA5">
        <w:t xml:space="preserve"> je nach Koeffizienten und Position innerhalb des </w:t>
      </w:r>
      <w:proofErr w:type="spellStart"/>
      <w:r w:rsidR="00287AA5">
        <w:t>Neigbourhoods</w:t>
      </w:r>
      <w:proofErr w:type="spellEnd"/>
      <w:r w:rsidR="00287AA5">
        <w:t xml:space="preserve"> </w:t>
      </w:r>
      <w:r w:rsidR="005B7DC2">
        <w:t>auf d</w:t>
      </w:r>
      <w:r w:rsidR="00287AA5">
        <w:t>ie Variablen der Polynomkoeffizienten addiert oder subtrahiert.</w:t>
      </w:r>
      <w:r w:rsidR="000310C2">
        <w:t xml:space="preserve"> </w:t>
      </w:r>
    </w:p>
    <w:bookmarkStart w:id="81" w:name="_MON_1709124561"/>
    <w:bookmarkEnd w:id="81"/>
    <w:p w14:paraId="0B480B57" w14:textId="5852CE19" w:rsidR="00226DA9" w:rsidRDefault="00E747E8" w:rsidP="00226DA9">
      <w:pPr>
        <w:pStyle w:val="Textkrper"/>
        <w:keepNext/>
      </w:pPr>
      <w:r>
        <w:rPr>
          <w:color w:val="FF0000"/>
        </w:rPr>
        <w:object w:dxaOrig="9072" w:dyaOrig="6729" w14:anchorId="0C9B358D">
          <v:shape id="_x0000_i1134" type="#_x0000_t75" style="width:453.6pt;height:336.45pt" o:ole="">
            <v:imagedata r:id="rId65" o:title=""/>
          </v:shape>
          <o:OLEObject Type="Embed" ProgID="Word.Document.12" ShapeID="_x0000_i1134" DrawAspect="Content" ObjectID="_1709712673" r:id="rId66">
            <o:FieldCodes>\s</o:FieldCodes>
          </o:OLEObject>
        </w:object>
      </w:r>
    </w:p>
    <w:p w14:paraId="79C68CA2" w14:textId="6393E14E" w:rsidR="00225817" w:rsidRDefault="00226DA9" w:rsidP="00E747E8">
      <w:pPr>
        <w:pStyle w:val="Beschriftung"/>
        <w:ind w:hanging="880"/>
        <w:jc w:val="left"/>
      </w:pPr>
      <w:r>
        <w:t xml:space="preserve">Codeausschnitt </w:t>
      </w:r>
      <w:r w:rsidR="00065690">
        <w:fldChar w:fldCharType="begin"/>
      </w:r>
      <w:r w:rsidR="00065690">
        <w:instrText xml:space="preserve"> STYLEREF 1 \s </w:instrText>
      </w:r>
      <w:r w:rsidR="00065690">
        <w:fldChar w:fldCharType="separate"/>
      </w:r>
      <w:r>
        <w:rPr>
          <w:noProof/>
        </w:rPr>
        <w:t>C</w:t>
      </w:r>
      <w:r w:rsidR="00065690">
        <w:rPr>
          <w:noProof/>
        </w:rPr>
        <w:fldChar w:fldCharType="end"/>
      </w:r>
      <w:r>
        <w:t>.</w:t>
      </w:r>
      <w:r w:rsidR="00065690">
        <w:fldChar w:fldCharType="begin"/>
      </w:r>
      <w:r w:rsidR="00065690">
        <w:instrText xml:space="preserve"> SEQ Codeausschnitt \* ARABIC \s 1 </w:instrText>
      </w:r>
      <w:r w:rsidR="00065690">
        <w:fldChar w:fldCharType="separate"/>
      </w:r>
      <w:r>
        <w:rPr>
          <w:noProof/>
        </w:rPr>
        <w:t>13</w:t>
      </w:r>
      <w:r w:rsidR="00065690">
        <w:rPr>
          <w:noProof/>
        </w:rPr>
        <w:fldChar w:fldCharType="end"/>
      </w:r>
      <w:r>
        <w:t xml:space="preserve">, </w:t>
      </w:r>
      <w:r w:rsidR="00225817">
        <w:t>Optimierung</w:t>
      </w:r>
      <w:r>
        <w:t xml:space="preserve"> durch Verzicht auf Zwischenspeicher </w:t>
      </w:r>
      <w:r w:rsidR="00225817">
        <w:t>und Reduzierung der benötigten Schleifen.</w:t>
      </w:r>
    </w:p>
    <w:p w14:paraId="3B375929" w14:textId="77777777" w:rsidR="00E747E8" w:rsidRPr="00E747E8" w:rsidRDefault="00E747E8" w:rsidP="00E747E8"/>
    <w:p w14:paraId="12B6DB7C" w14:textId="54D730DE" w:rsidR="00914FE2" w:rsidRDefault="00914FE2" w:rsidP="00914FE2">
      <w:pPr>
        <w:pStyle w:val="Textkrper"/>
        <w:keepNext/>
      </w:pPr>
      <w:r>
        <w:lastRenderedPageBreak/>
        <w:t xml:space="preserve">Die </w:t>
      </w:r>
      <w:r w:rsidR="007410AC">
        <w:t xml:space="preserve">CPU-Implementierung, die ursprüngliche </w:t>
      </w:r>
      <w:r>
        <w:t>GPU</w:t>
      </w:r>
      <w:r w:rsidR="007410AC">
        <w:t>-</w:t>
      </w:r>
      <w:r>
        <w:t>Implementierung und die optimierte GPU</w:t>
      </w:r>
      <w:r w:rsidR="007410AC">
        <w:t>-</w:t>
      </w:r>
      <w:r>
        <w:t>Implementierung werden in Abbildung C.</w:t>
      </w:r>
      <w:r w:rsidR="00260DD9">
        <w:t>6</w:t>
      </w:r>
      <w:r>
        <w:t xml:space="preserve"> verglichen.</w:t>
      </w:r>
    </w:p>
    <w:p w14:paraId="5E571BC0" w14:textId="77777777" w:rsidR="00914FE2" w:rsidRDefault="00914FE2" w:rsidP="00914FE2">
      <w:pPr>
        <w:pStyle w:val="Textkrper"/>
        <w:keepNext/>
      </w:pPr>
    </w:p>
    <w:p w14:paraId="5C6B3B9C" w14:textId="022B580A" w:rsidR="00914FE2" w:rsidRDefault="007410AC" w:rsidP="00914FE2">
      <w:pPr>
        <w:pStyle w:val="Textkrper"/>
        <w:keepNext/>
      </w:pPr>
      <w:r>
        <w:rPr>
          <w:noProof/>
        </w:rPr>
        <w:drawing>
          <wp:inline distT="0" distB="0" distL="0" distR="0" wp14:anchorId="53DD2B7B" wp14:editId="0551F5D7">
            <wp:extent cx="5219700" cy="3728085"/>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219700" cy="3728085"/>
                    </a:xfrm>
                    <a:prstGeom prst="rect">
                      <a:avLst/>
                    </a:prstGeom>
                  </pic:spPr>
                </pic:pic>
              </a:graphicData>
            </a:graphic>
          </wp:inline>
        </w:drawing>
      </w:r>
    </w:p>
    <w:p w14:paraId="3AD9780E" w14:textId="31B2479B" w:rsidR="005E5777" w:rsidRDefault="00914FE2" w:rsidP="007410AC">
      <w:pPr>
        <w:pStyle w:val="Beschriftung"/>
        <w:jc w:val="left"/>
      </w:pPr>
      <w:r>
        <w:t xml:space="preserve">Abbildung </w:t>
      </w:r>
      <w:r w:rsidR="00065690">
        <w:fldChar w:fldCharType="begin"/>
      </w:r>
      <w:r w:rsidR="00065690">
        <w:instrText xml:space="preserve"> STYLEREF 1 \s </w:instrText>
      </w:r>
      <w:r w:rsidR="00065690">
        <w:fldChar w:fldCharType="separate"/>
      </w:r>
      <w:r w:rsidR="00A7695D">
        <w:rPr>
          <w:noProof/>
        </w:rPr>
        <w:t>C</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6</w:t>
      </w:r>
      <w:r w:rsidR="00065690">
        <w:rPr>
          <w:noProof/>
        </w:rPr>
        <w:fldChar w:fldCharType="end"/>
      </w:r>
      <w:r>
        <w:t xml:space="preserve">, Vergleich der </w:t>
      </w:r>
      <w:r w:rsidR="007410AC">
        <w:t>Durchschnittlichen</w:t>
      </w:r>
      <w:r>
        <w:t xml:space="preserve"> Ausführungszeit zwischen</w:t>
      </w:r>
      <w:r w:rsidR="007410AC">
        <w:t xml:space="preserve"> der CPU-Implementierung,</w:t>
      </w:r>
      <w:r>
        <w:t xml:space="preserve"> der nicht optimierten GPU-Implementierung</w:t>
      </w:r>
      <w:r w:rsidR="007410AC">
        <w:t xml:space="preserve"> und der optimierten GPU-Implementierung</w:t>
      </w:r>
      <w:r>
        <w:t>.</w:t>
      </w:r>
    </w:p>
    <w:p w14:paraId="375315AF" w14:textId="77777777" w:rsidR="00914FE2" w:rsidRDefault="00914FE2" w:rsidP="005E5777">
      <w:pPr>
        <w:pStyle w:val="Textkrper"/>
      </w:pPr>
    </w:p>
    <w:p w14:paraId="0E3FD0F6" w14:textId="77777777" w:rsidR="00234621" w:rsidRDefault="00234621">
      <w:pPr>
        <w:spacing w:after="0" w:line="240" w:lineRule="auto"/>
        <w:jc w:val="left"/>
        <w:rPr>
          <w:b/>
          <w:kern w:val="28"/>
          <w:sz w:val="28"/>
        </w:rPr>
      </w:pPr>
      <w:bookmarkStart w:id="82" w:name="_Toc97632504"/>
      <w:bookmarkStart w:id="83" w:name="_Toc97632581"/>
      <w:r>
        <w:br w:type="page"/>
      </w:r>
    </w:p>
    <w:p w14:paraId="12B11B77" w14:textId="1D7435C7" w:rsidR="002113E7" w:rsidRDefault="002113E7" w:rsidP="002113E7">
      <w:pPr>
        <w:pStyle w:val="berschrift1"/>
      </w:pPr>
      <w:bookmarkStart w:id="84" w:name="_Toc99091813"/>
      <w:r>
        <w:lastRenderedPageBreak/>
        <w:t>Ergebnisse</w:t>
      </w:r>
      <w:bookmarkEnd w:id="82"/>
      <w:bookmarkEnd w:id="83"/>
      <w:bookmarkEnd w:id="84"/>
    </w:p>
    <w:p w14:paraId="0BCCF1AE" w14:textId="6B6EEC1F" w:rsidR="00886C33" w:rsidRDefault="00886C33" w:rsidP="0039604A">
      <w:pPr>
        <w:pStyle w:val="berschrift2"/>
        <w:numPr>
          <w:ilvl w:val="0"/>
          <w:numId w:val="26"/>
        </w:numPr>
      </w:pPr>
      <w:bookmarkStart w:id="85" w:name="_Toc99091814"/>
      <w:r>
        <w:t>Validierung der Ergebnisse und Korrektheit der Implementierung</w:t>
      </w:r>
      <w:bookmarkEnd w:id="85"/>
    </w:p>
    <w:p w14:paraId="39457444" w14:textId="69A67664" w:rsidR="00195927" w:rsidRDefault="00195927" w:rsidP="0039604A">
      <w:pPr>
        <w:pStyle w:val="Textkrper"/>
      </w:pPr>
      <w:r>
        <w:t xml:space="preserve">Da die Messergebnisse der verschiedenen Implementierung </w:t>
      </w:r>
      <w:r w:rsidR="003C1C9A">
        <w:t xml:space="preserve">verglichen werden, müssen die Ergebnisse der Funktionen immer identisch sein. Da es sich bei den berechneten Polynomkoeffizienten um </w:t>
      </w:r>
      <w:proofErr w:type="spellStart"/>
      <w:r w:rsidR="003C1C9A">
        <w:t>floating</w:t>
      </w:r>
      <w:proofErr w:type="spellEnd"/>
      <w:r w:rsidR="003C1C9A">
        <w:t xml:space="preserve">-point </w:t>
      </w:r>
      <w:r w:rsidR="006325D7">
        <w:t>W</w:t>
      </w:r>
      <w:r w:rsidR="003C1C9A">
        <w:t>erte handelt, können gewisse Abweichungen entstehen. Die Abweichung zwischen den Polynomfaktoren der Or</w:t>
      </w:r>
      <w:r w:rsidR="006325D7">
        <w:t>i</w:t>
      </w:r>
      <w:r w:rsidR="003C1C9A">
        <w:t xml:space="preserve">ginal-Implementierung und der Per-Pixel-Implementierung sollten </w:t>
      </w:r>
      <w:r w:rsidR="006325D7">
        <w:t>möglichst gering sein</w:t>
      </w:r>
      <w:r w:rsidR="00FB2C50">
        <w:t xml:space="preserve">. </w:t>
      </w:r>
      <w:r w:rsidR="003C1C9A">
        <w:t xml:space="preserve"> </w:t>
      </w:r>
      <w:r>
        <w:t xml:space="preserve"> </w:t>
      </w:r>
    </w:p>
    <w:p w14:paraId="7B41260E" w14:textId="6B47B707" w:rsidR="00D377FA" w:rsidRDefault="00D377FA" w:rsidP="0039604A">
      <w:pPr>
        <w:pStyle w:val="Textkrper"/>
      </w:pPr>
      <w:r>
        <w:t xml:space="preserve">Um die Korrektheit der </w:t>
      </w:r>
      <w:proofErr w:type="spellStart"/>
      <w:r>
        <w:t>FarnebackPolyExp</w:t>
      </w:r>
      <w:proofErr w:type="spellEnd"/>
      <w:r>
        <w:t xml:space="preserve"> Implementierungen </w:t>
      </w:r>
      <w:r w:rsidR="00195927">
        <w:t>gewährleisten</w:t>
      </w:r>
      <w:r>
        <w:t xml:space="preserve"> zu können wird d</w:t>
      </w:r>
      <w:r w:rsidR="00195927">
        <w:t>er</w:t>
      </w:r>
      <w:r>
        <w:t xml:space="preserve"> </w:t>
      </w:r>
      <w:r w:rsidR="00BD1CE0">
        <w:t xml:space="preserve">durchschnittliche </w:t>
      </w:r>
      <w:r>
        <w:t xml:space="preserve">absolute </w:t>
      </w:r>
      <w:r w:rsidR="00195927">
        <w:t xml:space="preserve">Fehler </w:t>
      </w:r>
      <w:r>
        <w:t xml:space="preserve">der Polynomkoeffizienten aus der </w:t>
      </w:r>
      <w:r w:rsidR="00195927">
        <w:t>Original</w:t>
      </w:r>
      <w:r>
        <w:t>-Implementierung und den Per-Pixel-Implementierungen berechnet:</w:t>
      </w:r>
    </w:p>
    <w:p w14:paraId="7D5FF03B" w14:textId="7F37D961" w:rsidR="00BD1CE0" w:rsidRDefault="00BD1CE0" w:rsidP="0039604A">
      <w:pPr>
        <w:pStyle w:val="Textkrper"/>
      </w:pPr>
      <w:r>
        <w:tab/>
        <w:t xml:space="preserve">A: </w:t>
      </w:r>
      <w:r w:rsidR="00744705">
        <w:t>Polynomkoeffizienten der Or</w:t>
      </w:r>
      <w:r w:rsidR="00195927">
        <w:t>i</w:t>
      </w:r>
      <w:r w:rsidR="00744705">
        <w:t>ginal-</w:t>
      </w:r>
      <w:r w:rsidR="00195927">
        <w:t>Implementierung</w:t>
      </w:r>
    </w:p>
    <w:p w14:paraId="7226D81A" w14:textId="2E996C79" w:rsidR="00BD1CE0" w:rsidRDefault="00BD1CE0" w:rsidP="0039604A">
      <w:pPr>
        <w:pStyle w:val="Textkrper"/>
      </w:pPr>
      <w:r>
        <w:tab/>
        <w:t>B:</w:t>
      </w:r>
      <w:r w:rsidR="00744705">
        <w:t xml:space="preserve"> Polynomkoeffizienten der Per-Pixel-Implementierung</w:t>
      </w:r>
    </w:p>
    <w:p w14:paraId="1F131966" w14:textId="695458E2" w:rsidR="00BD1CE0" w:rsidRDefault="00BD1CE0" w:rsidP="0039604A">
      <w:pPr>
        <w:pStyle w:val="Textkrper"/>
      </w:pPr>
      <w:r>
        <w:tab/>
        <w:t>b:</w:t>
      </w:r>
      <w:r w:rsidR="00744705">
        <w:t xml:space="preserve"> Summe der absoluten Differenz</w:t>
      </w:r>
    </w:p>
    <w:p w14:paraId="36237124" w14:textId="1927F809" w:rsidR="00BD1CE0" w:rsidRDefault="00BD1CE0" w:rsidP="0039604A">
      <w:pPr>
        <w:pStyle w:val="Textkrper"/>
      </w:pPr>
      <w:r>
        <w:tab/>
        <w:t xml:space="preserve">d:  </w:t>
      </w:r>
      <w:r w:rsidR="00744705">
        <w:t>durchschnittliche absolute Fehler</w:t>
      </w:r>
    </w:p>
    <w:p w14:paraId="590B9B37" w14:textId="349D2E85" w:rsidR="00BD1CE0" w:rsidRDefault="00BD1CE0" w:rsidP="0039604A">
      <w:pPr>
        <w:pStyle w:val="Textkrper"/>
      </w:pPr>
      <w:r>
        <w:tab/>
      </w:r>
      <w:r>
        <w:tab/>
      </w:r>
    </w:p>
    <w:p w14:paraId="12955B32" w14:textId="3E6FB0B6" w:rsidR="00907762" w:rsidRPr="00744705" w:rsidRDefault="00452C13" w:rsidP="00BD1CE0">
      <w:pPr>
        <w:pStyle w:val="Textkrper"/>
        <w:ind w:left="708" w:firstLine="708"/>
        <w:rPr>
          <w:sz w:val="28"/>
          <w:szCs w:val="22"/>
        </w:rPr>
      </w:pPr>
      <m:oMathPara>
        <m:oMathParaPr>
          <m:jc m:val="left"/>
        </m:oMathParaPr>
        <m:oMath>
          <m:r>
            <w:rPr>
              <w:rFonts w:ascii="Cambria Math" w:hAnsi="Cambria Math"/>
              <w:sz w:val="28"/>
              <w:szCs w:val="22"/>
            </w:rPr>
            <m:t xml:space="preserve">b= </m:t>
          </m:r>
          <m:sSub>
            <m:sSubPr>
              <m:ctrlPr>
                <w:rPr>
                  <w:rFonts w:ascii="Cambria Math" w:hAnsi="Cambria Math"/>
                  <w:i/>
                  <w:sz w:val="28"/>
                  <w:szCs w:val="22"/>
                </w:rPr>
              </m:ctrlPr>
            </m:sSubPr>
            <m:e>
              <m:d>
                <m:dPr>
                  <m:begChr m:val="‖"/>
                  <m:endChr m:val=""/>
                  <m:ctrlPr>
                    <w:rPr>
                      <w:rFonts w:ascii="Cambria Math" w:hAnsi="Cambria Math"/>
                      <w:i/>
                      <w:sz w:val="28"/>
                      <w:szCs w:val="22"/>
                    </w:rPr>
                  </m:ctrlPr>
                </m:dPr>
                <m:e>
                  <m:d>
                    <m:dPr>
                      <m:begChr m:val=""/>
                      <m:endChr m:val="‖"/>
                      <m:ctrlPr>
                        <w:rPr>
                          <w:rFonts w:ascii="Cambria Math" w:hAnsi="Cambria Math"/>
                          <w:i/>
                          <w:sz w:val="28"/>
                          <w:szCs w:val="22"/>
                        </w:rPr>
                      </m:ctrlPr>
                    </m:dPr>
                    <m:e>
                      <m:r>
                        <w:rPr>
                          <w:rFonts w:ascii="Cambria Math" w:hAnsi="Cambria Math"/>
                          <w:sz w:val="28"/>
                          <w:szCs w:val="22"/>
                        </w:rPr>
                        <m:t>A-B</m:t>
                      </m:r>
                    </m:e>
                  </m:d>
                </m:e>
              </m:d>
            </m:e>
            <m:sub>
              <m:r>
                <w:rPr>
                  <w:rFonts w:ascii="Cambria Math" w:hAnsi="Cambria Math"/>
                  <w:sz w:val="28"/>
                  <w:szCs w:val="22"/>
                </w:rPr>
                <m:t>1</m:t>
              </m:r>
            </m:sub>
          </m:sSub>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M*N*5</m:t>
              </m:r>
            </m:sup>
            <m:e>
              <m:d>
                <m:dPr>
                  <m:begChr m:val="|"/>
                  <m:endChr m:val=""/>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i</m:t>
                      </m:r>
                    </m:sub>
                  </m:sSub>
                </m:e>
              </m:d>
              <m:r>
                <w:rPr>
                  <w:rFonts w:ascii="Cambria Math" w:hAnsi="Cambria Math"/>
                  <w:sz w:val="28"/>
                  <w:szCs w:val="22"/>
                </w:rPr>
                <m:t>-</m:t>
              </m:r>
              <m:d>
                <m:dPr>
                  <m:begChr m:val=""/>
                  <m:endChr m:val="|"/>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b</m:t>
                      </m:r>
                    </m:e>
                    <m:sub>
                      <m:r>
                        <w:rPr>
                          <w:rFonts w:ascii="Cambria Math" w:hAnsi="Cambria Math"/>
                          <w:sz w:val="28"/>
                          <w:szCs w:val="22"/>
                        </w:rPr>
                        <m:t>i</m:t>
                      </m:r>
                    </m:sub>
                  </m:sSub>
                </m:e>
              </m:d>
            </m:e>
          </m:nary>
        </m:oMath>
      </m:oMathPara>
    </w:p>
    <w:p w14:paraId="5DDB00F8" w14:textId="2764BF0C" w:rsidR="00BD1CE0" w:rsidRPr="00744705" w:rsidRDefault="00BD1CE0" w:rsidP="00BD1CE0">
      <w:pPr>
        <w:pStyle w:val="Textkrper"/>
        <w:ind w:left="708" w:firstLine="708"/>
        <w:jc w:val="left"/>
        <w:rPr>
          <w:sz w:val="28"/>
          <w:szCs w:val="22"/>
        </w:rPr>
      </w:pPr>
      <m:oMathPara>
        <m:oMathParaPr>
          <m:jc m:val="left"/>
        </m:oMathParaPr>
        <m:oMath>
          <m:r>
            <w:rPr>
              <w:rFonts w:ascii="Cambria Math" w:hAnsi="Cambria Math"/>
              <w:sz w:val="28"/>
              <w:szCs w:val="22"/>
            </w:rPr>
            <m:t xml:space="preserve">d= </m:t>
          </m:r>
          <m:f>
            <m:fPr>
              <m:ctrlPr>
                <w:rPr>
                  <w:rFonts w:ascii="Cambria Math" w:hAnsi="Cambria Math"/>
                  <w:i/>
                  <w:sz w:val="28"/>
                  <w:szCs w:val="22"/>
                </w:rPr>
              </m:ctrlPr>
            </m:fPr>
            <m:num>
              <m:r>
                <w:rPr>
                  <w:rFonts w:ascii="Cambria Math" w:hAnsi="Cambria Math"/>
                  <w:sz w:val="28"/>
                  <w:szCs w:val="22"/>
                </w:rPr>
                <m:t>b</m:t>
              </m:r>
            </m:num>
            <m:den>
              <m:r>
                <w:rPr>
                  <w:rFonts w:ascii="Cambria Math" w:hAnsi="Cambria Math"/>
                  <w:sz w:val="28"/>
                  <w:szCs w:val="22"/>
                </w:rPr>
                <m:t>M*N*5</m:t>
              </m:r>
            </m:den>
          </m:f>
        </m:oMath>
      </m:oMathPara>
    </w:p>
    <w:p w14:paraId="00D439CC" w14:textId="77777777" w:rsidR="006450B5" w:rsidRDefault="006450B5" w:rsidP="006450B5">
      <w:pPr>
        <w:pStyle w:val="Textkrper"/>
        <w:rPr>
          <w:color w:val="FF0000"/>
        </w:rPr>
      </w:pPr>
    </w:p>
    <w:p w14:paraId="71C697E0" w14:textId="36277581" w:rsidR="006450B5" w:rsidRDefault="006450B5" w:rsidP="006450B5">
      <w:pPr>
        <w:pStyle w:val="Textkrper"/>
        <w:rPr>
          <w:color w:val="FF0000"/>
        </w:rPr>
      </w:pPr>
    </w:p>
    <w:p w14:paraId="22D3B865" w14:textId="77777777" w:rsidR="00613F1E" w:rsidRDefault="00613F1E" w:rsidP="006450B5">
      <w:pPr>
        <w:pStyle w:val="Textkrper"/>
        <w:rPr>
          <w:color w:val="FF0000"/>
        </w:rPr>
      </w:pPr>
    </w:p>
    <w:p w14:paraId="5D9B67FC" w14:textId="6B2B28BC" w:rsidR="006450B5" w:rsidRPr="007912E2" w:rsidRDefault="006450B5" w:rsidP="006450B5">
      <w:pPr>
        <w:pStyle w:val="Textkrper"/>
        <w:rPr>
          <w:color w:val="000000" w:themeColor="text1"/>
        </w:rPr>
      </w:pPr>
      <w:r w:rsidRPr="007912E2">
        <w:rPr>
          <w:color w:val="000000" w:themeColor="text1"/>
        </w:rPr>
        <w:t>In Tabelle</w:t>
      </w:r>
      <w:r>
        <w:rPr>
          <w:color w:val="000000" w:themeColor="text1"/>
        </w:rPr>
        <w:t xml:space="preserve"> D.1 </w:t>
      </w:r>
      <w:r w:rsidRPr="007912E2">
        <w:rPr>
          <w:color w:val="000000" w:themeColor="text1"/>
        </w:rPr>
        <w:t>sind die Berechneten absoluten Fehler der jeweiligen Implementierungen festgehalten. Alle Implementierung berechnen die Polynomfaktoren korrekt, da die durchschnittlichen absoluten Fehler äußerst gering sind.</w:t>
      </w:r>
    </w:p>
    <w:p w14:paraId="2DF11AF8" w14:textId="77777777" w:rsidR="006450B5" w:rsidRPr="00173691" w:rsidRDefault="006450B5" w:rsidP="006450B5"/>
    <w:tbl>
      <w:tblPr>
        <w:tblStyle w:val="Gitternetztabelle1hell"/>
        <w:tblW w:w="8266" w:type="dxa"/>
        <w:tblLook w:val="04A0" w:firstRow="1" w:lastRow="0" w:firstColumn="1" w:lastColumn="0" w:noHBand="0" w:noVBand="1"/>
      </w:tblPr>
      <w:tblGrid>
        <w:gridCol w:w="3254"/>
        <w:gridCol w:w="5012"/>
      </w:tblGrid>
      <w:tr w:rsidR="006450B5" w14:paraId="49F66FD2" w14:textId="77777777" w:rsidTr="00731497">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15A46F91" w14:textId="77777777" w:rsidR="006450B5" w:rsidRDefault="006450B5" w:rsidP="00731497">
            <w:pPr>
              <w:pStyle w:val="Textkrper"/>
              <w:jc w:val="center"/>
            </w:pPr>
            <w:r>
              <w:lastRenderedPageBreak/>
              <w:t>Implementierung</w:t>
            </w:r>
          </w:p>
        </w:tc>
        <w:tc>
          <w:tcPr>
            <w:tcW w:w="5012" w:type="dxa"/>
          </w:tcPr>
          <w:p w14:paraId="6058CE7D" w14:textId="77777777" w:rsidR="006450B5" w:rsidRDefault="006450B5" w:rsidP="00731497">
            <w:pPr>
              <w:pStyle w:val="Textkrper"/>
              <w:jc w:val="center"/>
              <w:cnfStyle w:val="100000000000" w:firstRow="1" w:lastRow="0" w:firstColumn="0" w:lastColumn="0" w:oddVBand="0" w:evenVBand="0" w:oddHBand="0" w:evenHBand="0" w:firstRowFirstColumn="0" w:firstRowLastColumn="0" w:lastRowFirstColumn="0" w:lastRowLastColumn="0"/>
            </w:pPr>
            <w:r>
              <w:t>Durchschnittliche absolute Fehler</w:t>
            </w:r>
          </w:p>
        </w:tc>
      </w:tr>
      <w:tr w:rsidR="006450B5" w14:paraId="7AB67037"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E2CA009" w14:textId="77777777" w:rsidR="006450B5" w:rsidRPr="00FC3E88" w:rsidRDefault="006450B5" w:rsidP="00731497">
            <w:pPr>
              <w:pStyle w:val="Textkrper"/>
              <w:spacing w:line="240" w:lineRule="auto"/>
              <w:jc w:val="left"/>
              <w:rPr>
                <w:b w:val="0"/>
                <w:bCs w:val="0"/>
              </w:rPr>
            </w:pPr>
            <w:r>
              <w:rPr>
                <w:b w:val="0"/>
                <w:bCs w:val="0"/>
              </w:rPr>
              <w:t xml:space="preserve">Per-Pixel </w:t>
            </w:r>
          </w:p>
        </w:tc>
        <w:tc>
          <w:tcPr>
            <w:tcW w:w="5012" w:type="dxa"/>
          </w:tcPr>
          <w:p w14:paraId="61043D74"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28394AEB"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43FBEF75" w14:textId="77777777" w:rsidR="006450B5" w:rsidRPr="00122FE7" w:rsidRDefault="006450B5" w:rsidP="00731497">
            <w:pPr>
              <w:pStyle w:val="Textkrper"/>
              <w:spacing w:line="240" w:lineRule="auto"/>
              <w:jc w:val="left"/>
            </w:pPr>
            <w:r>
              <w:rPr>
                <w:b w:val="0"/>
                <w:bCs w:val="0"/>
              </w:rPr>
              <w:t>Per-Pixel STL</w:t>
            </w:r>
          </w:p>
        </w:tc>
        <w:tc>
          <w:tcPr>
            <w:tcW w:w="5012" w:type="dxa"/>
          </w:tcPr>
          <w:p w14:paraId="331E308C"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723E6BEC"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38FBEDF7" w14:textId="77777777" w:rsidR="006450B5" w:rsidRPr="00FC3E88" w:rsidRDefault="006450B5" w:rsidP="00731497">
            <w:pPr>
              <w:pStyle w:val="Textkrper"/>
              <w:spacing w:line="240" w:lineRule="auto"/>
              <w:jc w:val="left"/>
              <w:rPr>
                <w:b w:val="0"/>
                <w:bCs w:val="0"/>
              </w:rPr>
            </w:pPr>
            <w:r>
              <w:rPr>
                <w:b w:val="0"/>
                <w:bCs w:val="0"/>
              </w:rPr>
              <w:t>Per-Pixel STL auf GPU</w:t>
            </w:r>
          </w:p>
        </w:tc>
        <w:tc>
          <w:tcPr>
            <w:tcW w:w="5012" w:type="dxa"/>
          </w:tcPr>
          <w:p w14:paraId="33E4F958"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5DFB3A49"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5FBF3D76" w14:textId="77777777" w:rsidR="006450B5" w:rsidRPr="00FC3E88" w:rsidRDefault="006450B5" w:rsidP="00731497">
            <w:pPr>
              <w:pStyle w:val="Textkrper"/>
              <w:spacing w:line="240" w:lineRule="auto"/>
              <w:jc w:val="left"/>
              <w:rPr>
                <w:b w:val="0"/>
                <w:bCs w:val="0"/>
              </w:rPr>
            </w:pPr>
            <w:r>
              <w:rPr>
                <w:b w:val="0"/>
                <w:bCs w:val="0"/>
              </w:rPr>
              <w:t>Per-Pixel STL auf GPU optimiert</w:t>
            </w:r>
          </w:p>
        </w:tc>
        <w:tc>
          <w:tcPr>
            <w:tcW w:w="5012" w:type="dxa"/>
          </w:tcPr>
          <w:p w14:paraId="46A5B41B" w14:textId="77777777" w:rsidR="006450B5" w:rsidRDefault="006450B5" w:rsidP="00731497">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t>4,78885410879754e-07</w:t>
            </w:r>
          </w:p>
        </w:tc>
      </w:tr>
    </w:tbl>
    <w:p w14:paraId="09F7F17E" w14:textId="77777777" w:rsidR="006450B5" w:rsidRDefault="006450B5" w:rsidP="006450B5">
      <w:pPr>
        <w:pStyle w:val="Beschriftung"/>
        <w:ind w:hanging="880"/>
        <w:jc w:val="left"/>
        <w:rPr>
          <w:color w:val="FF0000"/>
        </w:rPr>
      </w:pPr>
      <w:r>
        <w:t xml:space="preserve">Tabelle </w:t>
      </w:r>
      <w:r>
        <w:fldChar w:fldCharType="begin"/>
      </w:r>
      <w:r>
        <w:instrText xml:space="preserve"> STYLEREF 1 \s </w:instrText>
      </w:r>
      <w:r>
        <w:fldChar w:fldCharType="separate"/>
      </w:r>
      <w:r>
        <w:rPr>
          <w:noProof/>
        </w:rPr>
        <w:t>D</w:t>
      </w:r>
      <w:r>
        <w:rPr>
          <w:noProof/>
        </w:rPr>
        <w:fldChar w:fldCharType="end"/>
      </w:r>
      <w:r>
        <w:t>.</w:t>
      </w:r>
      <w:r>
        <w:fldChar w:fldCharType="begin"/>
      </w:r>
      <w:r>
        <w:instrText xml:space="preserve"> SEQ Tabelle \* ARABIC \s 1 </w:instrText>
      </w:r>
      <w:r>
        <w:fldChar w:fldCharType="separate"/>
      </w:r>
      <w:r>
        <w:rPr>
          <w:noProof/>
        </w:rPr>
        <w:t>1</w:t>
      </w:r>
      <w:r>
        <w:rPr>
          <w:noProof/>
        </w:rPr>
        <w:fldChar w:fldCharType="end"/>
      </w:r>
      <w:r>
        <w:t>, Auflistung der berechneten durchschnittlichen absoluten Fehler der erarbeiteten Implementierungen.</w:t>
      </w:r>
    </w:p>
    <w:p w14:paraId="62576F9B" w14:textId="77777777" w:rsidR="00234621" w:rsidRPr="00955484" w:rsidRDefault="00234621" w:rsidP="00BD1CE0">
      <w:pPr>
        <w:pStyle w:val="Textkrper"/>
        <w:rPr>
          <w:color w:val="FF0000"/>
        </w:rPr>
      </w:pPr>
    </w:p>
    <w:p w14:paraId="1826F844" w14:textId="626392AE" w:rsidR="00FB1142" w:rsidRDefault="005D2FDE" w:rsidP="00FB1142">
      <w:pPr>
        <w:pStyle w:val="berschrift2"/>
      </w:pPr>
      <w:bookmarkStart w:id="86" w:name="_Toc99091815"/>
      <w:r>
        <w:t xml:space="preserve">Übersicht </w:t>
      </w:r>
      <w:r w:rsidR="00DD4320">
        <w:t xml:space="preserve">der </w:t>
      </w:r>
      <w:r w:rsidR="00485FEE">
        <w:t>E</w:t>
      </w:r>
      <w:r w:rsidR="00DD4320">
        <w:t>rgebniss</w:t>
      </w:r>
      <w:r w:rsidR="00FB1142">
        <w:t>e</w:t>
      </w:r>
      <w:bookmarkEnd w:id="86"/>
      <w:r>
        <w:t xml:space="preserve"> </w:t>
      </w:r>
    </w:p>
    <w:p w14:paraId="639EE0C7" w14:textId="77777777" w:rsidR="00234621" w:rsidRDefault="0034270F" w:rsidP="00FB1142">
      <w:pPr>
        <w:pStyle w:val="Textkrper"/>
      </w:pPr>
      <w:r>
        <w:t xml:space="preserve">Sowohl die Original Implementierung, als auch die Per-Pixel Implementierung wurden auf einem einzigen CPU-Kern ausgeführt. Durch die Einführung eines Parallel STL Algorithmus mit </w:t>
      </w:r>
      <w:proofErr w:type="spellStart"/>
      <w:r>
        <w:t>Execution</w:t>
      </w:r>
      <w:proofErr w:type="spellEnd"/>
      <w:r>
        <w:t xml:space="preserve"> Policy wurde die Per-Pixel Implementierung dann auf </w:t>
      </w:r>
      <w:r w:rsidR="003C68AF">
        <w:t>m</w:t>
      </w:r>
      <w:r>
        <w:t>ehreren CPU-Kernen ausgeführt.</w:t>
      </w:r>
      <w:r w:rsidR="006614E0">
        <w:t xml:space="preserve"> Die Per-Pixel Implementierung mit Parallel STL wurde mit Hilfe des Nvidia NVC++ Compilers für die Ausführung auf einer GPU kompiliert. </w:t>
      </w:r>
    </w:p>
    <w:p w14:paraId="1E2388E8" w14:textId="51772A4E" w:rsidR="00FB1142" w:rsidRDefault="006614E0" w:rsidP="00FB1142">
      <w:pPr>
        <w:pStyle w:val="Textkrper"/>
      </w:pPr>
      <w:r>
        <w:t>Um die Ausführungszeit zu reduzieren, wurde die Implementierung</w:t>
      </w:r>
      <w:r w:rsidR="003C68AF">
        <w:t xml:space="preserve"> anschließend </w:t>
      </w:r>
      <w:r>
        <w:t>optimiert.</w:t>
      </w:r>
      <w:r w:rsidR="00FB1142">
        <w:t xml:space="preserve"> </w:t>
      </w:r>
      <w:r w:rsidR="00173691">
        <w:t xml:space="preserve">Abbildung D.1 </w:t>
      </w:r>
      <w:r w:rsidR="00FB1142">
        <w:t xml:space="preserve">zeigt die </w:t>
      </w:r>
      <w:r w:rsidR="003C68AF">
        <w:t xml:space="preserve">erreichten durchschnittlichen Ausführungszeiten der </w:t>
      </w:r>
      <w:r w:rsidR="00FB1142">
        <w:t>verschiedenen Implementierungen:</w:t>
      </w:r>
    </w:p>
    <w:p w14:paraId="09A3C084" w14:textId="77777777" w:rsidR="00914FE2" w:rsidRDefault="00FB1142" w:rsidP="00914FE2">
      <w:pPr>
        <w:pStyle w:val="Textkrper"/>
        <w:keepNext/>
      </w:pPr>
      <w:r>
        <w:rPr>
          <w:noProof/>
        </w:rPr>
        <w:lastRenderedPageBreak/>
        <w:drawing>
          <wp:inline distT="0" distB="0" distL="0" distR="0" wp14:anchorId="1C1095EC" wp14:editId="4354367B">
            <wp:extent cx="5208696" cy="32766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rcRect l="4988" r="6691"/>
                    <a:stretch/>
                  </pic:blipFill>
                  <pic:spPr bwMode="auto">
                    <a:xfrm>
                      <a:off x="0" y="0"/>
                      <a:ext cx="5243945" cy="3298774"/>
                    </a:xfrm>
                    <a:prstGeom prst="rect">
                      <a:avLst/>
                    </a:prstGeom>
                    <a:ln>
                      <a:noFill/>
                    </a:ln>
                    <a:extLst>
                      <a:ext uri="{53640926-AAD7-44D8-BBD7-CCE9431645EC}">
                        <a14:shadowObscured xmlns:a14="http://schemas.microsoft.com/office/drawing/2010/main"/>
                      </a:ext>
                    </a:extLst>
                  </pic:spPr>
                </pic:pic>
              </a:graphicData>
            </a:graphic>
          </wp:inline>
        </w:drawing>
      </w:r>
    </w:p>
    <w:p w14:paraId="691FD071" w14:textId="4A56A9C2" w:rsidR="00FB1142" w:rsidRDefault="00914FE2" w:rsidP="00173691">
      <w:pPr>
        <w:pStyle w:val="Beschriftung"/>
        <w:ind w:hanging="880"/>
        <w:jc w:val="left"/>
      </w:pPr>
      <w:r>
        <w:t xml:space="preserve">Abbildung </w:t>
      </w:r>
      <w:r w:rsidR="00065690">
        <w:fldChar w:fldCharType="begin"/>
      </w:r>
      <w:r w:rsidR="00065690">
        <w:instrText xml:space="preserve"> STYLEREF 1 \s </w:instrText>
      </w:r>
      <w:r w:rsidR="00065690">
        <w:fldChar w:fldCharType="separate"/>
      </w:r>
      <w:r w:rsidR="00A7695D">
        <w:rPr>
          <w:noProof/>
        </w:rPr>
        <w:t>D</w:t>
      </w:r>
      <w:r w:rsidR="00065690">
        <w:rPr>
          <w:noProof/>
        </w:rPr>
        <w:fldChar w:fldCharType="end"/>
      </w:r>
      <w:r w:rsidR="00A7695D">
        <w:t>.</w:t>
      </w:r>
      <w:r w:rsidR="00065690">
        <w:fldChar w:fldCharType="begin"/>
      </w:r>
      <w:r w:rsidR="00065690">
        <w:instrText xml:space="preserve"> SEQ Abbildung \* ARABIC \s 1 </w:instrText>
      </w:r>
      <w:r w:rsidR="00065690">
        <w:fldChar w:fldCharType="separate"/>
      </w:r>
      <w:r w:rsidR="00A7695D">
        <w:rPr>
          <w:noProof/>
        </w:rPr>
        <w:t>1</w:t>
      </w:r>
      <w:r w:rsidR="00065690">
        <w:rPr>
          <w:noProof/>
        </w:rPr>
        <w:fldChar w:fldCharType="end"/>
      </w:r>
      <w:r>
        <w:t xml:space="preserve">, </w:t>
      </w:r>
      <w:r w:rsidR="00173691">
        <w:t>d</w:t>
      </w:r>
      <w:r>
        <w:t>urch</w:t>
      </w:r>
      <w:r w:rsidR="00173691">
        <w:t>sch</w:t>
      </w:r>
      <w:r>
        <w:t xml:space="preserve">nittliche Ausführungszeiten pro Frame für alle </w:t>
      </w:r>
      <w:r w:rsidR="00173691">
        <w:t>erarbeiten Implementierungen</w:t>
      </w:r>
    </w:p>
    <w:p w14:paraId="462E0E1A" w14:textId="77777777" w:rsidR="00173691" w:rsidRPr="00173691" w:rsidRDefault="00173691" w:rsidP="00173691"/>
    <w:tbl>
      <w:tblPr>
        <w:tblStyle w:val="Gitternetztabelle1hell"/>
        <w:tblW w:w="8266" w:type="dxa"/>
        <w:tblLook w:val="04A0" w:firstRow="1" w:lastRow="0" w:firstColumn="1" w:lastColumn="0" w:noHBand="0" w:noVBand="1"/>
      </w:tblPr>
      <w:tblGrid>
        <w:gridCol w:w="3254"/>
        <w:gridCol w:w="5012"/>
      </w:tblGrid>
      <w:tr w:rsidR="00122FE7" w14:paraId="724ABEFF" w14:textId="77777777" w:rsidTr="00122FE7">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5F53F0BC" w14:textId="327C34AC" w:rsidR="00122FE7" w:rsidRDefault="00122FE7" w:rsidP="00181036">
            <w:pPr>
              <w:pStyle w:val="Textkrper"/>
              <w:jc w:val="center"/>
            </w:pPr>
            <w:r>
              <w:t>Implementierung</w:t>
            </w:r>
          </w:p>
        </w:tc>
        <w:tc>
          <w:tcPr>
            <w:tcW w:w="5012" w:type="dxa"/>
          </w:tcPr>
          <w:p w14:paraId="32473F0E" w14:textId="16290A96" w:rsidR="00122FE7" w:rsidRDefault="00122FE7" w:rsidP="00181036">
            <w:pPr>
              <w:pStyle w:val="Textkrper"/>
              <w:jc w:val="center"/>
              <w:cnfStyle w:val="100000000000" w:firstRow="1" w:lastRow="0" w:firstColumn="0" w:lastColumn="0" w:oddVBand="0" w:evenVBand="0" w:oddHBand="0" w:evenHBand="0" w:firstRowFirstColumn="0" w:firstRowLastColumn="0" w:lastRowFirstColumn="0" w:lastRowLastColumn="0"/>
            </w:pPr>
            <w:r>
              <w:t xml:space="preserve">Durchschnittliche </w:t>
            </w:r>
            <w:r w:rsidRPr="0048745D">
              <w:t>Ausführungszeit</w:t>
            </w:r>
          </w:p>
        </w:tc>
      </w:tr>
      <w:tr w:rsidR="00122FE7" w14:paraId="05E3B330" w14:textId="77777777" w:rsidTr="00122FE7">
        <w:trPr>
          <w:trHeight w:val="393"/>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388E1E58" w14:textId="1960FB25" w:rsidR="00122FE7" w:rsidRPr="0048745D" w:rsidRDefault="00122FE7" w:rsidP="00181036">
            <w:pPr>
              <w:pStyle w:val="Textkrper"/>
              <w:spacing w:line="240" w:lineRule="auto"/>
              <w:jc w:val="left"/>
              <w:rPr>
                <w:b w:val="0"/>
                <w:bCs w:val="0"/>
              </w:rPr>
            </w:pPr>
            <w:r>
              <w:rPr>
                <w:b w:val="0"/>
                <w:bCs w:val="0"/>
              </w:rPr>
              <w:t>Original</w:t>
            </w:r>
            <w:r w:rsidR="00260DD9">
              <w:rPr>
                <w:b w:val="0"/>
                <w:bCs w:val="0"/>
              </w:rPr>
              <w:t xml:space="preserve"> auf CPU</w:t>
            </w:r>
            <w:r>
              <w:rPr>
                <w:b w:val="0"/>
                <w:bCs w:val="0"/>
              </w:rPr>
              <w:t xml:space="preserve"> </w:t>
            </w:r>
          </w:p>
        </w:tc>
        <w:tc>
          <w:tcPr>
            <w:tcW w:w="5012" w:type="dxa"/>
          </w:tcPr>
          <w:p w14:paraId="3F2EEA6A" w14:textId="37A39133"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2</w:t>
            </w:r>
            <w:r w:rsidR="00410AC7">
              <w:t>,</w:t>
            </w:r>
            <w:r w:rsidRPr="00122FE7">
              <w:t>12</w:t>
            </w:r>
            <w:r w:rsidR="00260DD9">
              <w:t>3</w:t>
            </w:r>
            <w:r>
              <w:t xml:space="preserve"> </w:t>
            </w:r>
            <w:proofErr w:type="spellStart"/>
            <w:r>
              <w:t>ms</w:t>
            </w:r>
            <w:proofErr w:type="spellEnd"/>
          </w:p>
        </w:tc>
      </w:tr>
      <w:tr w:rsidR="00122FE7" w14:paraId="0445CD21"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B5DE147" w14:textId="77C9C1DE" w:rsidR="00122FE7" w:rsidRPr="00FC3E88" w:rsidRDefault="00122FE7" w:rsidP="00181036">
            <w:pPr>
              <w:pStyle w:val="Textkrper"/>
              <w:spacing w:line="240" w:lineRule="auto"/>
              <w:jc w:val="left"/>
              <w:rPr>
                <w:b w:val="0"/>
                <w:bCs w:val="0"/>
              </w:rPr>
            </w:pPr>
            <w:r>
              <w:rPr>
                <w:b w:val="0"/>
                <w:bCs w:val="0"/>
              </w:rPr>
              <w:t xml:space="preserve">Per-Pixel </w:t>
            </w:r>
            <w:r w:rsidR="00260DD9">
              <w:rPr>
                <w:b w:val="0"/>
                <w:bCs w:val="0"/>
              </w:rPr>
              <w:t>auf CPU</w:t>
            </w:r>
          </w:p>
        </w:tc>
        <w:tc>
          <w:tcPr>
            <w:tcW w:w="5012" w:type="dxa"/>
          </w:tcPr>
          <w:p w14:paraId="2B98140C" w14:textId="7FF7886F"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44</w:t>
            </w:r>
            <w:r w:rsidR="00410AC7">
              <w:t>,</w:t>
            </w:r>
            <w:r w:rsidRPr="00122FE7">
              <w:t>25</w:t>
            </w:r>
            <w:r w:rsidR="00260DD9">
              <w:t xml:space="preserve">7 </w:t>
            </w:r>
            <w:proofErr w:type="spellStart"/>
            <w:r>
              <w:t>ms</w:t>
            </w:r>
            <w:proofErr w:type="spellEnd"/>
          </w:p>
        </w:tc>
      </w:tr>
      <w:tr w:rsidR="00122FE7" w14:paraId="76E217EB"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4DB2A62" w14:textId="192AF5E0" w:rsidR="00122FE7" w:rsidRPr="00122FE7" w:rsidRDefault="00122FE7" w:rsidP="00181036">
            <w:pPr>
              <w:pStyle w:val="Textkrper"/>
              <w:spacing w:line="240" w:lineRule="auto"/>
              <w:jc w:val="left"/>
            </w:pPr>
            <w:r>
              <w:rPr>
                <w:b w:val="0"/>
                <w:bCs w:val="0"/>
              </w:rPr>
              <w:t>Per-Pixel STL</w:t>
            </w:r>
            <w:r w:rsidR="00260DD9">
              <w:rPr>
                <w:b w:val="0"/>
                <w:bCs w:val="0"/>
              </w:rPr>
              <w:t xml:space="preserve"> auf CPU parallelisiert</w:t>
            </w:r>
          </w:p>
        </w:tc>
        <w:tc>
          <w:tcPr>
            <w:tcW w:w="5012" w:type="dxa"/>
          </w:tcPr>
          <w:p w14:paraId="66F59856" w14:textId="350B30D2"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0</w:t>
            </w:r>
            <w:r w:rsidR="00410AC7">
              <w:t>,</w:t>
            </w:r>
            <w:r w:rsidRPr="00122FE7">
              <w:t>3</w:t>
            </w:r>
            <w:r w:rsidR="00260DD9">
              <w:t>60</w:t>
            </w:r>
            <w:r>
              <w:t xml:space="preserve"> </w:t>
            </w:r>
            <w:proofErr w:type="spellStart"/>
            <w:r>
              <w:t>ms</w:t>
            </w:r>
            <w:proofErr w:type="spellEnd"/>
          </w:p>
        </w:tc>
      </w:tr>
      <w:tr w:rsidR="00122FE7" w14:paraId="7D931D8C"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D98781" w14:textId="178A5E20" w:rsidR="00122FE7" w:rsidRPr="00FC3E88" w:rsidRDefault="00122FE7" w:rsidP="00181036">
            <w:pPr>
              <w:pStyle w:val="Textkrper"/>
              <w:spacing w:line="240" w:lineRule="auto"/>
              <w:jc w:val="left"/>
              <w:rPr>
                <w:b w:val="0"/>
                <w:bCs w:val="0"/>
              </w:rPr>
            </w:pPr>
            <w:r>
              <w:rPr>
                <w:b w:val="0"/>
                <w:bCs w:val="0"/>
              </w:rPr>
              <w:t>Per-Pixel STL auf GPU</w:t>
            </w:r>
          </w:p>
        </w:tc>
        <w:tc>
          <w:tcPr>
            <w:tcW w:w="5012" w:type="dxa"/>
          </w:tcPr>
          <w:p w14:paraId="2730289F" w14:textId="095CAD27"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37</w:t>
            </w:r>
            <w:r w:rsidR="00410AC7">
              <w:t>,</w:t>
            </w:r>
            <w:r w:rsidRPr="00122FE7">
              <w:t>379</w:t>
            </w:r>
            <w:r>
              <w:t xml:space="preserve"> </w:t>
            </w:r>
            <w:proofErr w:type="spellStart"/>
            <w:r>
              <w:t>ms</w:t>
            </w:r>
            <w:proofErr w:type="spellEnd"/>
          </w:p>
        </w:tc>
      </w:tr>
      <w:tr w:rsidR="00122FE7" w14:paraId="7DC017CF"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2DE665" w14:textId="00F6DE50" w:rsidR="00122FE7" w:rsidRPr="00FC3E88" w:rsidRDefault="00122FE7" w:rsidP="00181036">
            <w:pPr>
              <w:pStyle w:val="Textkrper"/>
              <w:spacing w:line="240" w:lineRule="auto"/>
              <w:jc w:val="left"/>
              <w:rPr>
                <w:b w:val="0"/>
                <w:bCs w:val="0"/>
              </w:rPr>
            </w:pPr>
            <w:r>
              <w:rPr>
                <w:b w:val="0"/>
                <w:bCs w:val="0"/>
              </w:rPr>
              <w:t>Per-Pixel STL auf GPU optimiert</w:t>
            </w:r>
          </w:p>
        </w:tc>
        <w:tc>
          <w:tcPr>
            <w:tcW w:w="5012" w:type="dxa"/>
          </w:tcPr>
          <w:p w14:paraId="6EEC63DD" w14:textId="436B61DF" w:rsidR="00122FE7" w:rsidRDefault="00122FE7" w:rsidP="00173691">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85</w:t>
            </w:r>
            <w:r w:rsidR="00410AC7">
              <w:t>,</w:t>
            </w:r>
            <w:r w:rsidRPr="00122FE7">
              <w:t>078</w:t>
            </w:r>
            <w:r>
              <w:t xml:space="preserve"> </w:t>
            </w:r>
            <w:proofErr w:type="spellStart"/>
            <w:r>
              <w:t>ms</w:t>
            </w:r>
            <w:proofErr w:type="spellEnd"/>
          </w:p>
        </w:tc>
      </w:tr>
    </w:tbl>
    <w:p w14:paraId="666C2F00" w14:textId="596F24DE" w:rsidR="00122FE7" w:rsidRDefault="00173691" w:rsidP="00173691">
      <w:pPr>
        <w:pStyle w:val="Beschriftung"/>
        <w:ind w:hanging="880"/>
        <w:jc w:val="left"/>
      </w:pPr>
      <w:r>
        <w:t xml:space="preserve">Tabelle </w:t>
      </w:r>
      <w:r w:rsidR="00065690">
        <w:fldChar w:fldCharType="begin"/>
      </w:r>
      <w:r w:rsidR="00065690">
        <w:instrText xml:space="preserve"> STYLEREF 1 \s </w:instrText>
      </w:r>
      <w:r w:rsidR="00065690">
        <w:fldChar w:fldCharType="separate"/>
      </w:r>
      <w:r>
        <w:rPr>
          <w:noProof/>
        </w:rPr>
        <w:t>D</w:t>
      </w:r>
      <w:r w:rsidR="00065690">
        <w:rPr>
          <w:noProof/>
        </w:rPr>
        <w:fldChar w:fldCharType="end"/>
      </w:r>
      <w:r>
        <w:t>.</w:t>
      </w:r>
      <w:r w:rsidR="00065690">
        <w:fldChar w:fldCharType="begin"/>
      </w:r>
      <w:r w:rsidR="00065690">
        <w:instrText xml:space="preserve"> SEQ Tabelle \* ARABIC \s 1 </w:instrText>
      </w:r>
      <w:r w:rsidR="00065690">
        <w:fldChar w:fldCharType="separate"/>
      </w:r>
      <w:r>
        <w:rPr>
          <w:noProof/>
        </w:rPr>
        <w:t>1</w:t>
      </w:r>
      <w:r w:rsidR="00065690">
        <w:rPr>
          <w:noProof/>
        </w:rPr>
        <w:fldChar w:fldCharType="end"/>
      </w:r>
      <w:r>
        <w:t xml:space="preserve">, Auflistung der gemessenen durchschnittlichen Ausführungszeiten in Millisekunden. </w:t>
      </w:r>
    </w:p>
    <w:p w14:paraId="78CF0D2D" w14:textId="77777777" w:rsidR="00173691" w:rsidRDefault="00173691" w:rsidP="00FB1142">
      <w:pPr>
        <w:pStyle w:val="Textkrper"/>
      </w:pPr>
    </w:p>
    <w:p w14:paraId="2F0B5C2F" w14:textId="17E64AC4" w:rsidR="00485FEE" w:rsidRDefault="00FB1142" w:rsidP="00FB1142">
      <w:pPr>
        <w:pStyle w:val="Textkrper"/>
        <w:rPr>
          <w:color w:val="4472C4" w:themeColor="accent1"/>
        </w:rPr>
      </w:pPr>
      <w:r>
        <w:t xml:space="preserve">Die </w:t>
      </w:r>
      <w:r w:rsidR="00410AC7">
        <w:t xml:space="preserve">mit einer </w:t>
      </w:r>
      <w:r>
        <w:t xml:space="preserve">GPU </w:t>
      </w:r>
      <w:r w:rsidR="00122FE7">
        <w:t xml:space="preserve">parallelisierten </w:t>
      </w:r>
      <w:r>
        <w:t>Implementierungen</w:t>
      </w:r>
      <w:r w:rsidR="00122FE7">
        <w:t xml:space="preserve"> haben beide eine höhere </w:t>
      </w:r>
      <w:r w:rsidR="00410AC7">
        <w:t>d</w:t>
      </w:r>
      <w:r w:rsidR="00122FE7">
        <w:t>ur</w:t>
      </w:r>
      <w:r w:rsidR="00BD1CE0">
        <w:t>ch</w:t>
      </w:r>
      <w:r w:rsidR="00122FE7">
        <w:t>schnittliche Ausführungszeit</w:t>
      </w:r>
      <w:r w:rsidR="00410AC7">
        <w:t xml:space="preserve"> als die nicht parallelisierten Implementierungen.</w:t>
      </w:r>
    </w:p>
    <w:p w14:paraId="520921E1" w14:textId="0E027FB5" w:rsidR="003C68AF" w:rsidRDefault="003C68AF" w:rsidP="00FB1142">
      <w:pPr>
        <w:pStyle w:val="Textkrper"/>
        <w:rPr>
          <w:color w:val="000000" w:themeColor="text1"/>
        </w:rPr>
      </w:pPr>
      <w:r>
        <w:rPr>
          <w:color w:val="000000" w:themeColor="text1"/>
        </w:rPr>
        <w:t xml:space="preserve">Durch Optimierung der Speichernutzung wurde </w:t>
      </w:r>
      <w:r w:rsidR="00195927">
        <w:rPr>
          <w:color w:val="000000" w:themeColor="text1"/>
        </w:rPr>
        <w:t>die Anzahl der benötigten Speicher- und Ladebefehle</w:t>
      </w:r>
      <w:r w:rsidR="006E3040">
        <w:rPr>
          <w:color w:val="000000" w:themeColor="text1"/>
        </w:rPr>
        <w:t xml:space="preserve">, zu sehen in </w:t>
      </w:r>
      <w:proofErr w:type="spellStart"/>
      <w:r w:rsidR="006E3040">
        <w:rPr>
          <w:color w:val="000000" w:themeColor="text1"/>
        </w:rPr>
        <w:t>AbbildungX</w:t>
      </w:r>
      <w:proofErr w:type="spellEnd"/>
      <w:r w:rsidR="006E3040">
        <w:rPr>
          <w:color w:val="000000" w:themeColor="text1"/>
        </w:rPr>
        <w:t>,</w:t>
      </w:r>
      <w:r w:rsidR="00195927">
        <w:rPr>
          <w:color w:val="000000" w:themeColor="text1"/>
        </w:rPr>
        <w:t xml:space="preserve"> reduziert. Dies führte zu einer </w:t>
      </w:r>
      <w:r w:rsidR="006E3040">
        <w:rPr>
          <w:color w:val="000000" w:themeColor="text1"/>
        </w:rPr>
        <w:t>Verbesserung</w:t>
      </w:r>
      <w:r w:rsidR="00195927">
        <w:rPr>
          <w:color w:val="000000" w:themeColor="text1"/>
        </w:rPr>
        <w:t xml:space="preserve"> </w:t>
      </w:r>
      <w:r w:rsidR="00285409">
        <w:rPr>
          <w:color w:val="000000" w:themeColor="text1"/>
        </w:rPr>
        <w:t xml:space="preserve">in </w:t>
      </w:r>
      <w:r w:rsidR="00195927">
        <w:rPr>
          <w:color w:val="000000" w:themeColor="text1"/>
        </w:rPr>
        <w:t>der Ausführungszeit der GPU parallelisierten Implementierung.</w:t>
      </w:r>
    </w:p>
    <w:p w14:paraId="03FDAC72" w14:textId="61222874" w:rsidR="00334E27" w:rsidRPr="00234621" w:rsidRDefault="00334E27" w:rsidP="00FB1142">
      <w:pPr>
        <w:pStyle w:val="Textkrper"/>
        <w:rPr>
          <w:color w:val="FF0000"/>
        </w:rPr>
      </w:pPr>
      <w:proofErr w:type="spellStart"/>
      <w:r w:rsidRPr="00334E27">
        <w:rPr>
          <w:color w:val="FF0000"/>
        </w:rPr>
        <w:lastRenderedPageBreak/>
        <w:t>Profilingergebnisse</w:t>
      </w:r>
      <w:proofErr w:type="spellEnd"/>
      <w:r w:rsidRPr="00334E27">
        <w:rPr>
          <w:color w:val="FF0000"/>
        </w:rPr>
        <w:t xml:space="preserve"> vergleich lade </w:t>
      </w:r>
      <w:proofErr w:type="spellStart"/>
      <w:r w:rsidRPr="00334E27">
        <w:rPr>
          <w:color w:val="FF0000"/>
        </w:rPr>
        <w:t>befehele</w:t>
      </w:r>
      <w:proofErr w:type="spellEnd"/>
    </w:p>
    <w:p w14:paraId="3B965BDE" w14:textId="1FC30F28" w:rsidR="00B618FD" w:rsidRDefault="00B618FD" w:rsidP="00B618FD">
      <w:pPr>
        <w:pStyle w:val="berschrift2"/>
      </w:pPr>
      <w:bookmarkStart w:id="87" w:name="_Toc99091816"/>
      <w:r>
        <w:t>Ergebnisdiskussion und Erkenntnisse</w:t>
      </w:r>
      <w:bookmarkEnd w:id="87"/>
    </w:p>
    <w:p w14:paraId="1929314C" w14:textId="0728511E" w:rsidR="00B618FD" w:rsidRDefault="00B618FD" w:rsidP="00B618FD">
      <w:pPr>
        <w:pStyle w:val="berschrift3"/>
        <w:numPr>
          <w:ilvl w:val="1"/>
          <w:numId w:val="28"/>
        </w:numPr>
      </w:pPr>
      <w:bookmarkStart w:id="88" w:name="_Toc99091817"/>
      <w:r>
        <w:t>Bewertung der Ergebnisse</w:t>
      </w:r>
      <w:bookmarkEnd w:id="88"/>
    </w:p>
    <w:p w14:paraId="79273F01" w14:textId="3F8011CF" w:rsidR="00123B2F" w:rsidRDefault="00B618FD" w:rsidP="00B618FD">
      <w:pPr>
        <w:pStyle w:val="Textkrper"/>
      </w:pPr>
      <w:r>
        <w:t>Der Algorithmus ist nicht komplett parallelisiert, sondern nur ein Teil des Algorithmus welcher den größten Performance Einfluss hat</w:t>
      </w:r>
      <w:r w:rsidR="00E97042">
        <w:t xml:space="preserve">. Die </w:t>
      </w:r>
      <w:r w:rsidR="00C95333">
        <w:t>Ausführung</w:t>
      </w:r>
      <w:r w:rsidR="00E97042">
        <w:t xml:space="preserve"> auf einer GPU verschlechtert hier die Allgemeine Perfomance des Algorithmus. Die ursprüngliche Implementierung des Algorithmus ist für die Ausführung auf einer CPU gedacht und dementsprechend optimiert.</w:t>
      </w:r>
      <w:r w:rsidR="00B15B09">
        <w:t xml:space="preserve"> Mit Hilfe der Parallel STL und der Nvidia Compiler ist es möglich </w:t>
      </w:r>
      <w:r w:rsidR="00C95333">
        <w:t xml:space="preserve">Teile </w:t>
      </w:r>
      <w:r w:rsidR="00B15B09">
        <w:t>diese</w:t>
      </w:r>
      <w:r w:rsidR="00C95333">
        <w:t>s</w:t>
      </w:r>
      <w:r w:rsidR="00B15B09">
        <w:t xml:space="preserve"> </w:t>
      </w:r>
      <w:r w:rsidR="00C95333">
        <w:t>CPU-Codes</w:t>
      </w:r>
      <w:r w:rsidR="00B15B09">
        <w:t xml:space="preserve"> auf einer GPU auszuführen.</w:t>
      </w:r>
      <w:r w:rsidR="00C95333">
        <w:t xml:space="preserve"> Die schlechten </w:t>
      </w:r>
      <w:r w:rsidR="006504D2">
        <w:t>Ausführungszeiten</w:t>
      </w:r>
      <w:r w:rsidR="00C95333">
        <w:t xml:space="preserve"> lassen sich dadurch begründen, dass die GPU-Implementierung </w:t>
      </w:r>
      <w:r w:rsidR="00C07139">
        <w:t>nicht für die genutzte GPU Hardware optimiert ist. Durch geringe Optimierung ist die Ausführungszeit schon reduziert worden. Wenn weitere Maßnahmen ergriffen werden um die GPU-Implementierung besser für GPU Hardware zu optimieren, kann sich die Ausführungszeit weiter verbessern.</w:t>
      </w:r>
      <w:r w:rsidR="006504D2">
        <w:t xml:space="preserve"> Eine Maßnahme könnte sein eine Art </w:t>
      </w:r>
      <w:proofErr w:type="spellStart"/>
      <w:r w:rsidR="006504D2">
        <w:t>Pipelining</w:t>
      </w:r>
      <w:proofErr w:type="spellEnd"/>
      <w:r w:rsidR="006504D2">
        <w:t xml:space="preserve"> einzuführen. So könnten die Daten des nächsten Frames schon auf den GPU Speicher kopiert werden, während die GPU mit der Berechnung der Polynomkoeffizienten beschäftigt ist. Jedoch ist eine solche Art der Optimierung </w:t>
      </w:r>
      <w:r w:rsidR="00637783">
        <w:t xml:space="preserve">mit der Parallel STL </w:t>
      </w:r>
      <w:r w:rsidR="00245BA0">
        <w:t xml:space="preserve">nicht </w:t>
      </w:r>
      <w:r w:rsidR="00637783">
        <w:t>möglich.</w:t>
      </w:r>
    </w:p>
    <w:p w14:paraId="30BC9808" w14:textId="3B424A40" w:rsidR="00B618FD" w:rsidRPr="00B618FD" w:rsidRDefault="00C95333" w:rsidP="00B618FD">
      <w:pPr>
        <w:pStyle w:val="Textkrper"/>
      </w:pPr>
      <w:r>
        <w:t xml:space="preserve">   </w:t>
      </w:r>
      <w:r w:rsidR="00B15B09">
        <w:t xml:space="preserve">    </w:t>
      </w:r>
      <w:r w:rsidR="00E97042">
        <w:t xml:space="preserve">  </w:t>
      </w:r>
    </w:p>
    <w:p w14:paraId="39277FAA" w14:textId="12BF406E" w:rsidR="00B618FD" w:rsidRDefault="00B618FD" w:rsidP="00B618FD">
      <w:pPr>
        <w:pStyle w:val="berschrift3"/>
      </w:pPr>
      <w:bookmarkStart w:id="89" w:name="_Toc99091818"/>
      <w:r>
        <w:t>Gesammelte Erfahrungen und Erkenntnisse</w:t>
      </w:r>
      <w:bookmarkEnd w:id="89"/>
    </w:p>
    <w:p w14:paraId="4E177F9F" w14:textId="103C5AF8" w:rsidR="00637783" w:rsidRDefault="00637783" w:rsidP="00750C0C">
      <w:pPr>
        <w:pStyle w:val="berschrift4"/>
        <w:numPr>
          <w:ilvl w:val="1"/>
          <w:numId w:val="29"/>
        </w:numPr>
      </w:pPr>
      <w:r>
        <w:t>Erstellung von parallelem Code</w:t>
      </w:r>
    </w:p>
    <w:p w14:paraId="16CAEA0A" w14:textId="00D5E31A" w:rsidR="00750C0C" w:rsidRDefault="00637783" w:rsidP="00637783">
      <w:pPr>
        <w:pStyle w:val="Textkrper"/>
      </w:pPr>
      <w:r>
        <w:t>Durch die Algorithmen der Parallel STL ist es</w:t>
      </w:r>
      <w:r w:rsidR="0035571B">
        <w:t xml:space="preserve"> möglich sequenziellen Code schnell und </w:t>
      </w:r>
      <w:r w:rsidR="004B1618">
        <w:t>unkompliziert zu parallelisieren</w:t>
      </w:r>
      <w:r w:rsidR="00C1053A">
        <w:t xml:space="preserve"> oder von Anfang an parallel</w:t>
      </w:r>
      <w:r w:rsidR="00245BA0">
        <w:t>en</w:t>
      </w:r>
      <w:r w:rsidR="00C1053A">
        <w:t xml:space="preserve"> Code zu schreiben</w:t>
      </w:r>
      <w:r w:rsidR="004B1618">
        <w:t>.</w:t>
      </w:r>
      <w:r w:rsidR="00245BA0">
        <w:t xml:space="preserve"> </w:t>
      </w:r>
      <w:r w:rsidR="00F70054">
        <w:t>F</w:t>
      </w:r>
      <w:r w:rsidR="004B1618">
        <w:t>ür die Ausführung auf einer GPU</w:t>
      </w:r>
      <w:r w:rsidR="00F70054">
        <w:t xml:space="preserve"> muss auf Limitierungen in Software und Hardware geachtet werden. So kann zum Beispiel die Parallel STL nicht auf GPU Architekturen </w:t>
      </w:r>
      <w:r w:rsidR="00410E12">
        <w:t>älter</w:t>
      </w:r>
      <w:r w:rsidR="00F70054">
        <w:t xml:space="preserve"> als Pascal verwendet werden. Außerdem beinhaltet der NVC++ Compiler nicht </w:t>
      </w:r>
      <w:r w:rsidR="00750C0C">
        <w:t xml:space="preserve">alle </w:t>
      </w:r>
      <w:r w:rsidR="00F70054">
        <w:t xml:space="preserve">Header </w:t>
      </w:r>
      <w:r w:rsidR="00750C0C">
        <w:t xml:space="preserve">der </w:t>
      </w:r>
      <w:r w:rsidR="00F70054">
        <w:t>Standard Library</w:t>
      </w:r>
      <w:r w:rsidR="00750C0C">
        <w:t xml:space="preserve"> und fehlende Header müssen extra inkludiert werden.</w:t>
      </w:r>
    </w:p>
    <w:p w14:paraId="17084590" w14:textId="77777777" w:rsidR="00F0343F" w:rsidRDefault="00F0343F" w:rsidP="00637783">
      <w:pPr>
        <w:pStyle w:val="Textkrper"/>
      </w:pPr>
    </w:p>
    <w:p w14:paraId="769BA7B3" w14:textId="3361618E" w:rsidR="00750C0C" w:rsidRDefault="00123B2F" w:rsidP="00750C0C">
      <w:pPr>
        <w:pStyle w:val="berschrift4"/>
      </w:pPr>
      <w:r>
        <w:t xml:space="preserve">Einfluss </w:t>
      </w:r>
      <w:proofErr w:type="gramStart"/>
      <w:r>
        <w:t>auf erstellte Kernel</w:t>
      </w:r>
      <w:proofErr w:type="gramEnd"/>
    </w:p>
    <w:p w14:paraId="6FEFC21B" w14:textId="77777777" w:rsidR="00EA540D" w:rsidRDefault="00F0343F" w:rsidP="00F0343F">
      <w:pPr>
        <w:pStyle w:val="Textkrper"/>
      </w:pPr>
      <w:r>
        <w:t xml:space="preserve">Werden Algorithmen der Parallel STL auf einer GPU ausgeführt, erstellt der </w:t>
      </w:r>
      <w:r w:rsidR="002555BA">
        <w:t xml:space="preserve">NVC++ Compiler für jeden Algorithmus </w:t>
      </w:r>
      <w:proofErr w:type="gramStart"/>
      <w:r w:rsidR="002555BA">
        <w:t>einen Kernel</w:t>
      </w:r>
      <w:proofErr w:type="gramEnd"/>
      <w:r w:rsidR="002555BA">
        <w:t xml:space="preserve">. Da dies alles </w:t>
      </w:r>
      <w:r w:rsidR="002555BA">
        <w:lastRenderedPageBreak/>
        <w:t xml:space="preserve">Automatisch passiert, hat der Entwickler keinen direkten Einfluss auf Parameter mit denen der Kernel Erstellt wird. Zu diesen Parametern gehören die Anzahl von Threads pro Block oder die Anzahl von Blöcken pro </w:t>
      </w:r>
      <w:proofErr w:type="spellStart"/>
      <w:r w:rsidR="002555BA">
        <w:t>Grid</w:t>
      </w:r>
      <w:proofErr w:type="spellEnd"/>
      <w:r w:rsidR="002555BA">
        <w:t xml:space="preserve">. Der NVC++ Compiler entscheidet diese Anzahl legt sie für den Kernel fest. Außerdem werden sämtliche Datentransfers </w:t>
      </w:r>
      <w:r w:rsidR="00EA540D">
        <w:t>und Synchronisation von CUDA Unified Memory verwaltet. Somit sind auch hier keinerlei Anpassungsmöglichkeiten gegeben.</w:t>
      </w:r>
      <w:r w:rsidR="002555BA">
        <w:t xml:space="preserve"> </w:t>
      </w:r>
    </w:p>
    <w:p w14:paraId="39E85FED" w14:textId="2A5DEA3C" w:rsidR="00F0343F" w:rsidRPr="00F0343F" w:rsidRDefault="00F0343F" w:rsidP="00F0343F">
      <w:pPr>
        <w:pStyle w:val="Textkrper"/>
      </w:pPr>
      <w:r>
        <w:t xml:space="preserve"> </w:t>
      </w:r>
    </w:p>
    <w:p w14:paraId="38EDD7FF" w14:textId="46AF8F69" w:rsidR="00750C0C" w:rsidRDefault="00750C0C" w:rsidP="00750C0C">
      <w:pPr>
        <w:pStyle w:val="berschrift4"/>
      </w:pPr>
      <w:r>
        <w:t>Compilerbugs und Fehlersuche</w:t>
      </w:r>
      <w:r w:rsidR="00F70054">
        <w:t xml:space="preserve"> </w:t>
      </w:r>
    </w:p>
    <w:p w14:paraId="23D71F1E" w14:textId="77777777" w:rsidR="00225817" w:rsidRDefault="0097794E" w:rsidP="00EA540D">
      <w:pPr>
        <w:pStyle w:val="Textkrper"/>
      </w:pPr>
      <w:r>
        <w:t xml:space="preserve">Das Kompilieren mit dem NVC++ Compiler lief nicht reibungslos. Es kann durchaus vorkommen, dass die Kompilierung mit internen </w:t>
      </w:r>
      <w:r w:rsidR="00B82C28">
        <w:t>Compilererrors fehlschlägt.</w:t>
      </w:r>
      <w:r w:rsidR="00FB3E94">
        <w:t xml:space="preserve"> Um </w:t>
      </w:r>
      <w:r w:rsidR="00B82C28">
        <w:t>zu verstehen warum diese Fehler auftreten</w:t>
      </w:r>
      <w:r w:rsidR="00FB3E94">
        <w:t xml:space="preserve"> sollte der Entwickler Erfahrung mit GPU Programmierung haben, da Fehlermeldungen des NVC++ Compilers nicht Aussagekräftig genug sind um die Fehlerquelle sofort identifizieren zu können. Meist musste geraten und ausprobiert werden welche Teile des Codes zu Fehlern in der Kompilierung </w:t>
      </w:r>
      <w:r w:rsidR="0009540D">
        <w:t>führen.</w:t>
      </w:r>
      <w:r w:rsidR="00B82C28">
        <w:t xml:space="preserve"> </w:t>
      </w:r>
    </w:p>
    <w:p w14:paraId="581D8696" w14:textId="1D16A998" w:rsidR="00EA540D" w:rsidRPr="00EA540D" w:rsidRDefault="0097794E" w:rsidP="00225817">
      <w:pPr>
        <w:spacing w:after="0" w:line="240" w:lineRule="auto"/>
        <w:jc w:val="left"/>
      </w:pPr>
      <w:r>
        <w:t xml:space="preserve"> </w:t>
      </w:r>
    </w:p>
    <w:p w14:paraId="64127D32" w14:textId="77777777" w:rsidR="00225817" w:rsidRDefault="00225817">
      <w:pPr>
        <w:spacing w:after="0" w:line="240" w:lineRule="auto"/>
        <w:jc w:val="left"/>
        <w:rPr>
          <w:b/>
          <w:kern w:val="28"/>
          <w:sz w:val="28"/>
        </w:rPr>
      </w:pPr>
      <w:bookmarkStart w:id="90" w:name="_Toc97632505"/>
      <w:bookmarkStart w:id="91" w:name="_Toc97632582"/>
      <w:r>
        <w:br w:type="page"/>
      </w:r>
    </w:p>
    <w:p w14:paraId="5811753F" w14:textId="0974E219" w:rsidR="008D01E0" w:rsidRDefault="002113E7" w:rsidP="002113E7">
      <w:pPr>
        <w:pStyle w:val="berschrift1"/>
      </w:pPr>
      <w:bookmarkStart w:id="92" w:name="_Toc99091819"/>
      <w:r>
        <w:lastRenderedPageBreak/>
        <w:t>Zusammenfassung</w:t>
      </w:r>
      <w:bookmarkEnd w:id="90"/>
      <w:bookmarkEnd w:id="91"/>
      <w:bookmarkEnd w:id="92"/>
    </w:p>
    <w:p w14:paraId="36D99588" w14:textId="126C02A3" w:rsidR="00E06F78" w:rsidRPr="004634D0" w:rsidRDefault="004634D0" w:rsidP="004578D0">
      <w:pPr>
        <w:rPr>
          <w:color w:val="FF0000"/>
        </w:rPr>
      </w:pPr>
      <w:r>
        <w:rPr>
          <w:color w:val="FF0000"/>
        </w:rPr>
        <w:t xml:space="preserve">Abstract </w:t>
      </w:r>
      <w:r w:rsidR="004578D0" w:rsidRPr="004634D0">
        <w:rPr>
          <w:color w:val="FF0000"/>
        </w:rPr>
        <w:t xml:space="preserve">wiederholen -&gt; Ergebnisse </w:t>
      </w:r>
      <w:proofErr w:type="spellStart"/>
      <w:r w:rsidR="004578D0" w:rsidRPr="004634D0">
        <w:rPr>
          <w:color w:val="FF0000"/>
        </w:rPr>
        <w:t>zusammmenfassen</w:t>
      </w:r>
      <w:proofErr w:type="spellEnd"/>
      <w:r w:rsidR="004578D0" w:rsidRPr="004634D0">
        <w:rPr>
          <w:color w:val="FF0000"/>
        </w:rPr>
        <w:t xml:space="preserve"> -&gt; Ausblick schaffen</w:t>
      </w:r>
    </w:p>
    <w:p w14:paraId="09F56086" w14:textId="2259A376" w:rsidR="00613F1E" w:rsidRPr="0067349E" w:rsidRDefault="00613F1E" w:rsidP="00613F1E">
      <w:pPr>
        <w:rPr>
          <w:szCs w:val="24"/>
        </w:rPr>
      </w:pPr>
      <w:r>
        <w:rPr>
          <w:szCs w:val="24"/>
        </w:rPr>
        <w:t>Mit Hilfe der in C++17 eingeführten Parallel STL Algorithmen ist es möglich die Parallelisierung dem Compiler zu überlassen.</w:t>
      </w:r>
      <w:r w:rsidR="00F936B2">
        <w:rPr>
          <w:szCs w:val="24"/>
        </w:rPr>
        <w:t xml:space="preserve"> </w:t>
      </w:r>
      <w:r>
        <w:rPr>
          <w:szCs w:val="24"/>
        </w:rPr>
        <w:t xml:space="preserve"> D</w:t>
      </w:r>
      <w:r w:rsidR="00F936B2">
        <w:rPr>
          <w:szCs w:val="24"/>
        </w:rPr>
        <w:t>as</w:t>
      </w:r>
      <w:r>
        <w:rPr>
          <w:szCs w:val="24"/>
        </w:rPr>
        <w:t xml:space="preserve"> Nvidia </w:t>
      </w:r>
      <w:r w:rsidR="00F936B2">
        <w:rPr>
          <w:szCs w:val="24"/>
        </w:rPr>
        <w:t xml:space="preserve">HPC Software Development Kit </w:t>
      </w:r>
      <w:r>
        <w:rPr>
          <w:szCs w:val="24"/>
        </w:rPr>
        <w:t>unterstütz mit seinem eigenen C++ Compiler die Parallel STL Algorithmen und macht ihre Ausführung auf GPUs möglich. In dieser Arbeit sind anhand des Beispiels der Berechnung des Optischen Flusses, die Möglichkeiten der Parallel STL Algorithmen in Verbindung mit de</w:t>
      </w:r>
      <w:r w:rsidR="000928D6">
        <w:rPr>
          <w:szCs w:val="24"/>
        </w:rPr>
        <w:t>r</w:t>
      </w:r>
      <w:r>
        <w:rPr>
          <w:szCs w:val="24"/>
        </w:rPr>
        <w:t xml:space="preserve"> Nvidia</w:t>
      </w:r>
      <w:r w:rsidR="000928D6">
        <w:rPr>
          <w:szCs w:val="24"/>
        </w:rPr>
        <w:t xml:space="preserve"> HPC SDK </w:t>
      </w:r>
      <w:r>
        <w:rPr>
          <w:szCs w:val="24"/>
        </w:rPr>
        <w:t>erfasst worden. Die erhaltenen Ergebnisse zeigen Verschlechterungen der Laufzeiten</w:t>
      </w:r>
      <w:r w:rsidR="000928D6">
        <w:rPr>
          <w:szCs w:val="24"/>
        </w:rPr>
        <w:t>. D</w:t>
      </w:r>
      <w:r>
        <w:rPr>
          <w:szCs w:val="24"/>
        </w:rPr>
        <w:t xml:space="preserve">urch Optimierung </w:t>
      </w:r>
      <w:r w:rsidR="000928D6">
        <w:rPr>
          <w:szCs w:val="24"/>
        </w:rPr>
        <w:t xml:space="preserve">können diese </w:t>
      </w:r>
      <w:r>
        <w:rPr>
          <w:szCs w:val="24"/>
        </w:rPr>
        <w:t>reduziert werden.</w:t>
      </w:r>
      <w:r w:rsidR="000928D6">
        <w:rPr>
          <w:szCs w:val="24"/>
        </w:rPr>
        <w:t xml:space="preserve"> </w:t>
      </w:r>
      <w:r>
        <w:rPr>
          <w:szCs w:val="24"/>
        </w:rPr>
        <w:t>Es zeigt sich, dass die Möglichkeiten der Parallel STL in Verbindung mit dem Nvidia Toolkit begrenzt sind.</w:t>
      </w:r>
      <w:r w:rsidR="000928D6">
        <w:rPr>
          <w:szCs w:val="24"/>
        </w:rPr>
        <w:t xml:space="preserve"> Es ist nicht möglich den aus dem Parallel STL Algorithmus erstellten GPU-Kernel direkt anzupassen.</w:t>
      </w:r>
      <w:r w:rsidR="004634D0">
        <w:rPr>
          <w:szCs w:val="24"/>
        </w:rPr>
        <w:t xml:space="preserve"> Dadurch können </w:t>
      </w:r>
      <w:r w:rsidR="002B1074">
        <w:rPr>
          <w:szCs w:val="24"/>
        </w:rPr>
        <w:t xml:space="preserve">keine weiteren </w:t>
      </w:r>
      <w:r w:rsidR="004634D0">
        <w:rPr>
          <w:szCs w:val="24"/>
        </w:rPr>
        <w:t>GPU spezifische</w:t>
      </w:r>
      <w:r w:rsidR="002B1074">
        <w:rPr>
          <w:szCs w:val="24"/>
        </w:rPr>
        <w:t>n</w:t>
      </w:r>
      <w:r w:rsidR="004634D0">
        <w:rPr>
          <w:szCs w:val="24"/>
        </w:rPr>
        <w:t xml:space="preserve"> Optimierung</w:t>
      </w:r>
      <w:r w:rsidR="002B1074">
        <w:rPr>
          <w:szCs w:val="24"/>
        </w:rPr>
        <w:t xml:space="preserve"> durgeführt werden.  -&gt; Ausblick?</w:t>
      </w:r>
      <w:r w:rsidR="000928D6">
        <w:rPr>
          <w:szCs w:val="24"/>
        </w:rPr>
        <w:t xml:space="preserve">  </w:t>
      </w:r>
      <w:r>
        <w:rPr>
          <w:szCs w:val="24"/>
        </w:rPr>
        <w:t xml:space="preserve">        </w:t>
      </w:r>
    </w:p>
    <w:p w14:paraId="0386416D" w14:textId="7F0C1FCA" w:rsidR="00E06F78" w:rsidRDefault="00E06F78" w:rsidP="00E06F78">
      <w:pPr>
        <w:spacing w:after="0" w:line="240" w:lineRule="auto"/>
        <w:jc w:val="left"/>
        <w:rPr>
          <w:b/>
          <w:kern w:val="28"/>
          <w:sz w:val="28"/>
        </w:rPr>
      </w:pPr>
    </w:p>
    <w:p w14:paraId="0F2C82E5" w14:textId="39A63E12" w:rsidR="00613F1E" w:rsidRDefault="00613F1E" w:rsidP="00E06F78">
      <w:pPr>
        <w:spacing w:after="0" w:line="240" w:lineRule="auto"/>
        <w:jc w:val="left"/>
        <w:rPr>
          <w:b/>
          <w:kern w:val="28"/>
          <w:sz w:val="28"/>
        </w:rPr>
      </w:pPr>
    </w:p>
    <w:p w14:paraId="39A7F8D4" w14:textId="7C01B102" w:rsidR="00613F1E" w:rsidRDefault="00613F1E" w:rsidP="00E06F78">
      <w:pPr>
        <w:spacing w:after="0" w:line="240" w:lineRule="auto"/>
        <w:jc w:val="left"/>
        <w:rPr>
          <w:b/>
          <w:kern w:val="28"/>
          <w:sz w:val="28"/>
        </w:rPr>
      </w:pPr>
    </w:p>
    <w:p w14:paraId="67F08B51" w14:textId="121D8A5B" w:rsidR="00613F1E" w:rsidRDefault="00613F1E" w:rsidP="00E06F78">
      <w:pPr>
        <w:spacing w:after="0" w:line="240" w:lineRule="auto"/>
        <w:jc w:val="left"/>
        <w:rPr>
          <w:b/>
          <w:kern w:val="28"/>
          <w:sz w:val="28"/>
        </w:rPr>
      </w:pPr>
    </w:p>
    <w:p w14:paraId="41ECAF0C" w14:textId="30044796" w:rsidR="00613F1E" w:rsidRPr="00E06F78" w:rsidRDefault="00613F1E" w:rsidP="00E06F78">
      <w:pPr>
        <w:spacing w:after="0" w:line="240" w:lineRule="auto"/>
        <w:jc w:val="left"/>
        <w:rPr>
          <w:b/>
          <w:kern w:val="28"/>
          <w:sz w:val="28"/>
        </w:rPr>
      </w:pPr>
      <w:r>
        <w:rPr>
          <w:b/>
          <w:kern w:val="28"/>
          <w:sz w:val="28"/>
        </w:rPr>
        <w:br w:type="page"/>
      </w:r>
    </w:p>
    <w:bookmarkStart w:id="93" w:name="_Toc99091820" w:displacedByCustomXml="next"/>
    <w:sdt>
      <w:sdtPr>
        <w:rPr>
          <w:rFonts w:asciiTheme="minorHAnsi" w:eastAsiaTheme="minorEastAsia" w:hAnsiTheme="minorHAnsi" w:cstheme="minorBidi"/>
          <w:b w:val="0"/>
          <w:kern w:val="0"/>
          <w:sz w:val="22"/>
          <w:szCs w:val="22"/>
          <w:lang w:eastAsia="de-DE"/>
        </w:rPr>
        <w:alias w:val=""/>
        <w:tag w:val="CitaviBibliography"/>
        <w:id w:val="-511687695"/>
      </w:sdtPr>
      <w:sdtEndPr>
        <w:rPr>
          <w:rFonts w:ascii="Arial" w:hAnsi="Arial" w:cs="Arial"/>
          <w:sz w:val="24"/>
          <w:szCs w:val="24"/>
        </w:rPr>
      </w:sdtEndPr>
      <w:sdtContent>
        <w:sdt>
          <w:sdtPr>
            <w:rPr>
              <w:rFonts w:asciiTheme="minorHAnsi" w:eastAsiaTheme="minorEastAsia" w:hAnsiTheme="minorHAnsi" w:cstheme="minorBidi"/>
              <w:b w:val="0"/>
              <w:kern w:val="0"/>
              <w:sz w:val="22"/>
              <w:szCs w:val="22"/>
              <w:lang w:eastAsia="de-DE"/>
            </w:rPr>
            <w:alias w:val=""/>
            <w:tag w:val="CitaviBibliography"/>
            <w:id w:val="-1296526573"/>
          </w:sdtPr>
          <w:sdtEndPr>
            <w:rPr>
              <w:rFonts w:ascii="Arial" w:cs="Arial"/>
              <w:sz w:val="24"/>
              <w:szCs w:val="24"/>
            </w:rPr>
          </w:sdtEndPr>
          <w:sdtContent>
            <w:p w14:paraId="25639763" w14:textId="4B9201E4" w:rsidR="00EB3508" w:rsidRPr="004634D0" w:rsidRDefault="004634D0" w:rsidP="004634D0">
              <w:pPr>
                <w:pStyle w:val="berschrift1"/>
                <w:rPr>
                  <w:rFonts w:cs="Arial"/>
                  <w:sz w:val="24"/>
                  <w:szCs w:val="24"/>
                </w:rPr>
              </w:pPr>
              <w:r w:rsidRPr="004634D0">
                <w:rPr>
                  <w:rFonts w:eastAsiaTheme="minorEastAsia" w:cs="Arial"/>
                  <w:szCs w:val="28"/>
                </w:rPr>
                <w:t>Literaturverzeichnis</w:t>
              </w:r>
              <w:r w:rsidR="00EB3508" w:rsidRPr="004634D0">
                <w:rPr>
                  <w:rFonts w:eastAsiaTheme="majorEastAsia" w:cs="Arial"/>
                  <w:color w:val="2F5496" w:themeColor="accent1" w:themeShade="BF"/>
                  <w:sz w:val="24"/>
                  <w:szCs w:val="24"/>
                </w:rPr>
                <w:fldChar w:fldCharType="begin"/>
              </w:r>
              <w:sdt>
                <w:sdtPr>
                  <w:rPr>
                    <w:rFonts w:cs="Arial"/>
                    <w:sz w:val="24"/>
                    <w:szCs w:val="24"/>
                  </w:rPr>
                  <w:alias w:val=""/>
                  <w:tag w:val="CitaviBibliographyHeading"/>
                  <w:id w:val="487515558"/>
                  <w15:appearance w15:val="hidden"/>
                </w:sdtPr>
                <w:sdtEndPr/>
                <w:sdtContent>
                  <w:r w:rsidR="00EB3508" w:rsidRPr="004634D0">
                    <w:rPr>
                      <w:rFonts w:cs="Arial"/>
                      <w:sz w:val="24"/>
                      <w:szCs w:val="24"/>
                    </w:rPr>
                    <w:instrText>ADDIN CitaviBibliography</w:instrText>
                  </w:r>
                  <w:r w:rsidR="00EB3508" w:rsidRPr="004634D0">
                    <w:rPr>
                      <w:rFonts w:eastAsiaTheme="majorEastAsia" w:cs="Arial"/>
                      <w:color w:val="2F5496" w:themeColor="accent1" w:themeShade="BF"/>
                      <w:sz w:val="24"/>
                      <w:szCs w:val="24"/>
                    </w:rPr>
                    <w:fldChar w:fldCharType="separate"/>
                  </w:r>
                </w:sdtContent>
              </w:sdt>
              <w:bookmarkEnd w:id="93"/>
            </w:p>
            <w:sdt>
              <w:sdtPr>
                <w:rPr>
                  <w:rFonts w:ascii="Arial" w:eastAsia="Times New Roman" w:hAnsi="Arial" w:cs="Arial"/>
                  <w:sz w:val="24"/>
                  <w:szCs w:val="24"/>
                  <w:lang w:eastAsia="en-US"/>
                </w:rPr>
                <w:alias w:val=""/>
                <w:tag w:val="BibliographyEntry0"/>
                <w:id w:val="-2062316305"/>
                <w15:appearance w15:val="hidden"/>
              </w:sdtPr>
              <w:sdtEndPr/>
              <w:sdtContent>
                <w:p w14:paraId="569CDE7F" w14:textId="77777777" w:rsidR="004634D0" w:rsidRDefault="004634D0">
                  <w:pPr>
                    <w:pStyle w:val="CitaviBibliographyEntryIEEEEditorialGermanv41"/>
                    <w:rPr>
                      <w:rFonts w:ascii="Arial" w:hAnsi="Arial" w:cs="Arial"/>
                      <w:sz w:val="24"/>
                      <w:szCs w:val="24"/>
                    </w:rPr>
                  </w:pPr>
                </w:p>
                <w:p w14:paraId="4FF1E286"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1]</w:t>
                  </w:r>
                  <w:r w:rsidRPr="004634D0">
                    <w:rPr>
                      <w:rFonts w:ascii="Arial" w:hAnsi="Arial" w:cs="Arial"/>
                      <w:sz w:val="24"/>
                      <w:szCs w:val="24"/>
                    </w:rPr>
                    <w:tab/>
                    <w:t xml:space="preserve">C. Boyd, „Data-parallel computing“ in </w:t>
                  </w:r>
                  <w:r w:rsidRPr="004634D0">
                    <w:rPr>
                      <w:rFonts w:ascii="Arial" w:hAnsi="Arial" w:cs="Arial"/>
                      <w:i/>
                      <w:sz w:val="24"/>
                      <w:szCs w:val="24"/>
                    </w:rPr>
                    <w:t>ACM SIGGRAPH 2008 classes</w:t>
                  </w:r>
                  <w:r w:rsidRPr="004634D0">
                    <w:rPr>
                      <w:rFonts w:ascii="Arial" w:hAnsi="Arial" w:cs="Arial"/>
                      <w:sz w:val="24"/>
                      <w:szCs w:val="24"/>
                    </w:rPr>
                    <w:t>, Los Angeles, California, 2008, S. 1, doi: 10.1145/1401132.1401150.</w:t>
                  </w:r>
                </w:p>
                <w:p w14:paraId="78B37EF6" w14:textId="4F88D8CC"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1"/>
                <w:id w:val="-59094327"/>
                <w15:appearance w15:val="hidden"/>
              </w:sdtPr>
              <w:sdtEndPr/>
              <w:sdtContent>
                <w:p w14:paraId="31FA9D8F" w14:textId="77777777" w:rsidR="004634D0" w:rsidRDefault="00EB3508" w:rsidP="004634D0">
                  <w:pPr>
                    <w:pStyle w:val="CitaviBibliographyEntryIEEEEditorialGermanv41"/>
                    <w:rPr>
                      <w:rFonts w:ascii="Arial" w:hAnsi="Arial" w:cs="Arial"/>
                      <w:sz w:val="24"/>
                      <w:szCs w:val="24"/>
                    </w:rPr>
                  </w:pPr>
                  <w:r w:rsidRPr="004634D0">
                    <w:rPr>
                      <w:rFonts w:ascii="Arial" w:hAnsi="Arial" w:cs="Arial"/>
                      <w:sz w:val="24"/>
                      <w:szCs w:val="24"/>
                    </w:rPr>
                    <w:t>[2]</w:t>
                  </w:r>
                  <w:r w:rsidRPr="004634D0">
                    <w:rPr>
                      <w:rFonts w:ascii="Arial" w:hAnsi="Arial" w:cs="Arial"/>
                      <w:sz w:val="24"/>
                      <w:szCs w:val="24"/>
                    </w:rPr>
                    <w:tab/>
                  </w:r>
                  <w:r w:rsidRPr="004634D0">
                    <w:rPr>
                      <w:rFonts w:ascii="Arial" w:hAnsi="Arial" w:cs="Arial"/>
                      <w:i/>
                      <w:sz w:val="24"/>
                      <w:szCs w:val="24"/>
                    </w:rPr>
                    <w:t xml:space="preserve">std::execution::sequenced_policy, std::execution::parallel_policy, std::execution::parallel_unsequenced_policy, std::execution::unsequenced_policy - cppreference.com. </w:t>
                  </w:r>
                  <w:r w:rsidRPr="004634D0">
                    <w:rPr>
                      <w:rFonts w:ascii="Arial" w:hAnsi="Arial" w:cs="Arial"/>
                      <w:sz w:val="24"/>
                      <w:szCs w:val="24"/>
                    </w:rPr>
                    <w:t>[Online]. Verfügbar unter: https://en.cppreference.com/w/cpp/algorithm/execution_policy_tag_t (Zugriff am: 7. Februar 2022).</w:t>
                  </w:r>
                </w:p>
                <w:p w14:paraId="191AA6F2" w14:textId="76EB0A64"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2"/>
                <w:id w:val="1468317977"/>
                <w15:appearance w15:val="hidden"/>
              </w:sdtPr>
              <w:sdtEndPr/>
              <w:sdtContent>
                <w:p w14:paraId="492BE427"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3]</w:t>
                  </w:r>
                  <w:r w:rsidRPr="004634D0">
                    <w:rPr>
                      <w:rFonts w:ascii="Arial" w:hAnsi="Arial" w:cs="Arial"/>
                      <w:sz w:val="24"/>
                      <w:szCs w:val="24"/>
                    </w:rPr>
                    <w:tab/>
                    <w:t xml:space="preserve">M. Voss, R. Asenjo und J. Reinders, „TBB and the Parallel Algorithms of the C++ Standard Template Library“ in </w:t>
                  </w:r>
                  <w:r w:rsidRPr="004634D0">
                    <w:rPr>
                      <w:rFonts w:ascii="Arial" w:hAnsi="Arial" w:cs="Arial"/>
                      <w:i/>
                      <w:sz w:val="24"/>
                      <w:szCs w:val="24"/>
                    </w:rPr>
                    <w:t>Pro TBB</w:t>
                  </w:r>
                  <w:r w:rsidRPr="004634D0">
                    <w:rPr>
                      <w:rFonts w:ascii="Arial" w:hAnsi="Arial" w:cs="Arial"/>
                      <w:sz w:val="24"/>
                      <w:szCs w:val="24"/>
                    </w:rPr>
                    <w:t>, M. Voss, R. Asenjo und J. Reinders, Hg., Berkeley, CA: Apress, 2019, S. 109–136, doi: 10.1007/978-1-4842-4398-5_4.</w:t>
                  </w:r>
                </w:p>
                <w:p w14:paraId="2E8343E5" w14:textId="57B1558D"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3"/>
                <w:id w:val="1106305840"/>
                <w15:appearance w15:val="hidden"/>
              </w:sdtPr>
              <w:sdtEndPr/>
              <w:sdtContent>
                <w:p w14:paraId="5888439C"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4]</w:t>
                  </w:r>
                  <w:r w:rsidRPr="004634D0">
                    <w:rPr>
                      <w:rFonts w:ascii="Arial" w:hAnsi="Arial" w:cs="Arial"/>
                      <w:sz w:val="24"/>
                      <w:szCs w:val="24"/>
                    </w:rPr>
                    <w:tab/>
                  </w:r>
                  <w:r w:rsidRPr="004634D0">
                    <w:rPr>
                      <w:rFonts w:ascii="Arial" w:hAnsi="Arial" w:cs="Arial"/>
                      <w:i/>
                      <w:sz w:val="24"/>
                      <w:szCs w:val="24"/>
                    </w:rPr>
                    <w:t xml:space="preserve">Algorithms library - cppreference.com. </w:t>
                  </w:r>
                  <w:r w:rsidRPr="004634D0">
                    <w:rPr>
                      <w:rFonts w:ascii="Arial" w:hAnsi="Arial" w:cs="Arial"/>
                      <w:sz w:val="24"/>
                      <w:szCs w:val="24"/>
                    </w:rPr>
                    <w:t>[Online]. Verfügbar unter: https://en.cppreference.com/w/cpp/algorithm (Zugriff am: 7. Dezember 2021).</w:t>
                  </w:r>
                </w:p>
                <w:p w14:paraId="7CD06195" w14:textId="0D56DDD1"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4"/>
                <w:id w:val="605166943"/>
                <w15:appearance w15:val="hidden"/>
              </w:sdtPr>
              <w:sdtEndPr/>
              <w:sdtContent>
                <w:p w14:paraId="2D117C99"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5]</w:t>
                  </w:r>
                  <w:r w:rsidRPr="004634D0">
                    <w:rPr>
                      <w:rFonts w:ascii="Arial" w:hAnsi="Arial" w:cs="Arial"/>
                      <w:sz w:val="24"/>
                      <w:szCs w:val="24"/>
                    </w:rPr>
                    <w:tab/>
                  </w:r>
                  <w:r w:rsidRPr="004634D0">
                    <w:rPr>
                      <w:rFonts w:ascii="Arial" w:hAnsi="Arial" w:cs="Arial"/>
                      <w:i/>
                      <w:sz w:val="24"/>
                      <w:szCs w:val="24"/>
                    </w:rPr>
                    <w:t xml:space="preserve">std::for_each - cppreference.com. </w:t>
                  </w:r>
                  <w:r w:rsidRPr="004634D0">
                    <w:rPr>
                      <w:rFonts w:ascii="Arial" w:hAnsi="Arial" w:cs="Arial"/>
                      <w:sz w:val="24"/>
                      <w:szCs w:val="24"/>
                    </w:rPr>
                    <w:t>[Online]. Verfügbar unter: https://en.cppreference.com/w/cpp/algorithm/for_each (Zugriff am: 9. Februar 2022).</w:t>
                  </w:r>
                </w:p>
                <w:p w14:paraId="613C9693" w14:textId="260F1E7E"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5"/>
                <w:id w:val="272064082"/>
                <w15:appearance w15:val="hidden"/>
              </w:sdtPr>
              <w:sdtEndPr/>
              <w:sdtContent>
                <w:p w14:paraId="737FD296"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6]</w:t>
                  </w:r>
                  <w:r w:rsidRPr="004634D0">
                    <w:rPr>
                      <w:rFonts w:ascii="Arial" w:hAnsi="Arial" w:cs="Arial"/>
                      <w:sz w:val="24"/>
                      <w:szCs w:val="24"/>
                    </w:rPr>
                    <w:tab/>
                  </w:r>
                  <w:r w:rsidRPr="004634D0">
                    <w:rPr>
                      <w:rFonts w:ascii="Arial" w:hAnsi="Arial" w:cs="Arial"/>
                      <w:i/>
                      <w:sz w:val="24"/>
                      <w:szCs w:val="24"/>
                    </w:rPr>
                    <w:t xml:space="preserve">std::for_each_n - cppreference.com. </w:t>
                  </w:r>
                  <w:r w:rsidRPr="004634D0">
                    <w:rPr>
                      <w:rFonts w:ascii="Arial" w:hAnsi="Arial" w:cs="Arial"/>
                      <w:sz w:val="24"/>
                      <w:szCs w:val="24"/>
                    </w:rPr>
                    <w:t>[Online]. Verfügbar unter: https://en.cppreference.com/w/cpp/algorithm/for_each_n (Zugriff am: 9. Februar 2022).</w:t>
                  </w:r>
                </w:p>
                <w:p w14:paraId="6C697292" w14:textId="30EC4780"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6"/>
                <w:id w:val="-935212913"/>
                <w15:appearance w15:val="hidden"/>
              </w:sdtPr>
              <w:sdtEndPr/>
              <w:sdtContent>
                <w:p w14:paraId="55CF702F"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7]</w:t>
                  </w:r>
                  <w:r w:rsidRPr="004634D0">
                    <w:rPr>
                      <w:rFonts w:ascii="Arial" w:hAnsi="Arial" w:cs="Arial"/>
                      <w:sz w:val="24"/>
                      <w:szCs w:val="24"/>
                    </w:rPr>
                    <w:tab/>
                  </w:r>
                  <w:r w:rsidRPr="004634D0">
                    <w:rPr>
                      <w:rFonts w:ascii="Arial" w:hAnsi="Arial" w:cs="Arial"/>
                      <w:i/>
                      <w:sz w:val="24"/>
                      <w:szCs w:val="24"/>
                    </w:rPr>
                    <w:t xml:space="preserve">std::transform - cppreference.com. </w:t>
                  </w:r>
                  <w:r w:rsidRPr="004634D0">
                    <w:rPr>
                      <w:rFonts w:ascii="Arial" w:hAnsi="Arial" w:cs="Arial"/>
                      <w:sz w:val="24"/>
                      <w:szCs w:val="24"/>
                    </w:rPr>
                    <w:t>[Online]. Verfügbar unter: https://en.cppreference.com/w/cpp/algorithm/transform (Zugriff am: 9. Februar 2022).</w:t>
                  </w:r>
                </w:p>
                <w:p w14:paraId="245D3DD5" w14:textId="18823246"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7"/>
                <w:id w:val="1840572062"/>
                <w15:appearance w15:val="hidden"/>
              </w:sdtPr>
              <w:sdtEndPr/>
              <w:sdtContent>
                <w:p w14:paraId="079FCAE7"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8]</w:t>
                  </w:r>
                  <w:r w:rsidRPr="004634D0">
                    <w:rPr>
                      <w:rFonts w:ascii="Arial" w:hAnsi="Arial" w:cs="Arial"/>
                      <w:sz w:val="24"/>
                      <w:szCs w:val="24"/>
                    </w:rPr>
                    <w:tab/>
                  </w:r>
                  <w:r w:rsidRPr="004634D0">
                    <w:rPr>
                      <w:rFonts w:ascii="Arial" w:hAnsi="Arial" w:cs="Arial"/>
                      <w:i/>
                      <w:sz w:val="24"/>
                      <w:szCs w:val="24"/>
                    </w:rPr>
                    <w:t xml:space="preserve">std::transform_reduce - cppreference.com. </w:t>
                  </w:r>
                  <w:r w:rsidRPr="004634D0">
                    <w:rPr>
                      <w:rFonts w:ascii="Arial" w:hAnsi="Arial" w:cs="Arial"/>
                      <w:sz w:val="24"/>
                      <w:szCs w:val="24"/>
                    </w:rPr>
                    <w:t>[Online]. Verfügbar unter: https://en.cppreference.com/w/cpp/algorithm/transform_reduce (Zugriff am: 11. Februar 2022).</w:t>
                  </w:r>
                </w:p>
                <w:p w14:paraId="2819D259" w14:textId="78203BB7" w:rsidR="00EB3508" w:rsidRPr="004634D0" w:rsidRDefault="00065690" w:rsidP="004634D0">
                  <w:pPr>
                    <w:rPr>
                      <w:lang w:eastAsia="de-DE"/>
                    </w:rPr>
                  </w:pPr>
                </w:p>
              </w:sdtContent>
            </w:sdt>
            <w:sdt>
              <w:sdtPr>
                <w:rPr>
                  <w:rFonts w:ascii="Arial" w:hAnsi="Arial" w:cs="Arial"/>
                  <w:sz w:val="24"/>
                  <w:szCs w:val="24"/>
                </w:rPr>
                <w:alias w:val=""/>
                <w:tag w:val="BibliographyEntry8"/>
                <w:id w:val="-1637400955"/>
                <w15:appearance w15:val="hidden"/>
              </w:sdtPr>
              <w:sdtEndPr/>
              <w:sdtContent>
                <w:p w14:paraId="01A75C21" w14:textId="3EC72658" w:rsidR="00EB3508" w:rsidRPr="004634D0" w:rsidRDefault="00EB3508" w:rsidP="004634D0">
                  <w:pPr>
                    <w:pStyle w:val="CitaviBibliographyEntryIEEEEditorialGermanv41"/>
                    <w:rPr>
                      <w:rFonts w:ascii="Arial" w:hAnsi="Arial" w:cs="Arial"/>
                      <w:sz w:val="24"/>
                      <w:szCs w:val="24"/>
                    </w:rPr>
                  </w:pPr>
                  <w:r w:rsidRPr="004634D0">
                    <w:rPr>
                      <w:rFonts w:ascii="Arial" w:hAnsi="Arial" w:cs="Arial"/>
                      <w:sz w:val="24"/>
                      <w:szCs w:val="24"/>
                    </w:rPr>
                    <w:t>[9]</w:t>
                  </w:r>
                  <w:r w:rsidRPr="004634D0">
                    <w:rPr>
                      <w:rFonts w:ascii="Arial" w:hAnsi="Arial" w:cs="Arial"/>
                      <w:sz w:val="24"/>
                      <w:szCs w:val="24"/>
                    </w:rPr>
                    <w:tab/>
                  </w:r>
                  <w:r w:rsidRPr="004634D0">
                    <w:rPr>
                      <w:rFonts w:ascii="Arial" w:hAnsi="Arial" w:cs="Arial"/>
                      <w:i/>
                      <w:sz w:val="24"/>
                      <w:szCs w:val="24"/>
                    </w:rPr>
                    <w:t xml:space="preserve">Programming Guide :: CUDA Toolkit Documentation. </w:t>
                  </w:r>
                  <w:r w:rsidRPr="004634D0">
                    <w:rPr>
                      <w:rFonts w:ascii="Arial" w:hAnsi="Arial" w:cs="Arial"/>
                      <w:sz w:val="24"/>
                      <w:szCs w:val="24"/>
                    </w:rPr>
                    <w:t>[Online]. Verfügbar unter: https://docs.nvidia.com/cuda/cuda-c-programming-guide/index.html (Zugriff am: 1. Februar 2022).</w:t>
                  </w:r>
                </w:p>
              </w:sdtContent>
            </w:sdt>
            <w:sdt>
              <w:sdtPr>
                <w:rPr>
                  <w:rFonts w:ascii="Arial" w:eastAsia="Times New Roman" w:hAnsi="Arial" w:cs="Arial"/>
                  <w:sz w:val="24"/>
                  <w:szCs w:val="24"/>
                  <w:lang w:eastAsia="en-US"/>
                </w:rPr>
                <w:alias w:val=""/>
                <w:tag w:val="BibliographyEntry9"/>
                <w:id w:val="-878398398"/>
                <w15:appearance w15:val="hidden"/>
              </w:sdtPr>
              <w:sdtEndPr/>
              <w:sdtContent>
                <w:p w14:paraId="26C62C6E"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10]</w:t>
                  </w:r>
                  <w:r w:rsidRPr="004634D0">
                    <w:rPr>
                      <w:rFonts w:ascii="Arial" w:hAnsi="Arial" w:cs="Arial"/>
                      <w:sz w:val="24"/>
                      <w:szCs w:val="24"/>
                    </w:rPr>
                    <w:tab/>
                    <w:t xml:space="preserve">A. R. Brodtkorb, T. R. Hagen und M. L. Sætra, „Graphics processing unit (GPU) programming strategies and trends in GPU computing“, </w:t>
                  </w:r>
                  <w:r w:rsidRPr="004634D0">
                    <w:rPr>
                      <w:rFonts w:ascii="Arial" w:hAnsi="Arial" w:cs="Arial"/>
                      <w:i/>
                      <w:sz w:val="24"/>
                      <w:szCs w:val="24"/>
                    </w:rPr>
                    <w:t>Journal of Parallel and Distributed Computing</w:t>
                  </w:r>
                  <w:r w:rsidRPr="004634D0">
                    <w:rPr>
                      <w:rFonts w:ascii="Arial" w:hAnsi="Arial" w:cs="Arial"/>
                      <w:sz w:val="24"/>
                      <w:szCs w:val="24"/>
                    </w:rPr>
                    <w:t>, Jg. 73, Nr. 1, S. 4–13, 2013, doi: 10.1016/j.jpdc.2012.04.003.</w:t>
                  </w:r>
                </w:p>
                <w:p w14:paraId="0C860F85" w14:textId="48F62A6B"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10"/>
                <w:id w:val="-1584521677"/>
                <w15:appearance w15:val="hidden"/>
              </w:sdtPr>
              <w:sdtEndPr/>
              <w:sdtContent>
                <w:p w14:paraId="2D54284B"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11]</w:t>
                  </w:r>
                  <w:r w:rsidRPr="004634D0">
                    <w:rPr>
                      <w:rFonts w:ascii="Arial" w:hAnsi="Arial" w:cs="Arial"/>
                      <w:sz w:val="24"/>
                      <w:szCs w:val="24"/>
                    </w:rPr>
                    <w:tab/>
                    <w:t xml:space="preserve">NVIDIA Developer Blog, </w:t>
                  </w:r>
                  <w:r w:rsidRPr="004634D0">
                    <w:rPr>
                      <w:rFonts w:ascii="Arial" w:hAnsi="Arial" w:cs="Arial"/>
                      <w:i/>
                      <w:sz w:val="24"/>
                      <w:szCs w:val="24"/>
                    </w:rPr>
                    <w:t xml:space="preserve">Maximizing Unified Memory Performance in CUDA | NVIDIA Developer Blog. </w:t>
                  </w:r>
                  <w:r w:rsidRPr="004634D0">
                    <w:rPr>
                      <w:rFonts w:ascii="Arial" w:hAnsi="Arial" w:cs="Arial"/>
                      <w:sz w:val="24"/>
                      <w:szCs w:val="24"/>
                    </w:rPr>
                    <w:t>[Online]. Verfügbar unter: https://developer.nvidia.com/blog/maximizing-unified-memory-performance-cuda/ (Zugriff am: 14. Februar 2022).</w:t>
                  </w:r>
                </w:p>
                <w:p w14:paraId="0E0E1745" w14:textId="0270680B"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11"/>
                <w:id w:val="-491409440"/>
                <w15:appearance w15:val="hidden"/>
              </w:sdtPr>
              <w:sdtEndPr/>
              <w:sdtContent>
                <w:p w14:paraId="58B8DC7E"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12]</w:t>
                  </w:r>
                  <w:r w:rsidRPr="004634D0">
                    <w:rPr>
                      <w:rFonts w:ascii="Arial" w:hAnsi="Arial" w:cs="Arial"/>
                      <w:sz w:val="24"/>
                      <w:szCs w:val="24"/>
                    </w:rPr>
                    <w:tab/>
                    <w:t xml:space="preserve">NVIDIA Developer Blog, </w:t>
                  </w:r>
                  <w:r w:rsidRPr="004634D0">
                    <w:rPr>
                      <w:rFonts w:ascii="Arial" w:hAnsi="Arial" w:cs="Arial"/>
                      <w:i/>
                      <w:sz w:val="24"/>
                      <w:szCs w:val="24"/>
                    </w:rPr>
                    <w:t xml:space="preserve">Unified Memory for CUDA Beginners | NVIDIA Developer Blog. </w:t>
                  </w:r>
                  <w:r w:rsidRPr="004634D0">
                    <w:rPr>
                      <w:rFonts w:ascii="Arial" w:hAnsi="Arial" w:cs="Arial"/>
                      <w:sz w:val="24"/>
                      <w:szCs w:val="24"/>
                    </w:rPr>
                    <w:t>[Online]. Verfügbar unter: https://developer.nvidia.com/blog/unified-memory-cuda-beginners/ (Zugriff am: 14. Februar 2022).</w:t>
                  </w:r>
                </w:p>
                <w:p w14:paraId="4D9F68A7" w14:textId="654665B6"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12"/>
                <w:id w:val="-2125538287"/>
                <w15:appearance w15:val="hidden"/>
              </w:sdtPr>
              <w:sdtEndPr/>
              <w:sdtContent>
                <w:p w14:paraId="792B08B0"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13]</w:t>
                  </w:r>
                  <w:r w:rsidRPr="004634D0">
                    <w:rPr>
                      <w:rFonts w:ascii="Arial" w:hAnsi="Arial" w:cs="Arial"/>
                      <w:sz w:val="24"/>
                      <w:szCs w:val="24"/>
                    </w:rPr>
                    <w:tab/>
                    <w:t xml:space="preserve">NVIDIA Developer, </w:t>
                  </w:r>
                  <w:r w:rsidRPr="004634D0">
                    <w:rPr>
                      <w:rFonts w:ascii="Arial" w:hAnsi="Arial" w:cs="Arial"/>
                      <w:i/>
                      <w:sz w:val="24"/>
                      <w:szCs w:val="24"/>
                    </w:rPr>
                    <w:t xml:space="preserve">HPC SDK | NVIDIA. </w:t>
                  </w:r>
                  <w:r w:rsidRPr="004634D0">
                    <w:rPr>
                      <w:rFonts w:ascii="Arial" w:hAnsi="Arial" w:cs="Arial"/>
                      <w:sz w:val="24"/>
                      <w:szCs w:val="24"/>
                    </w:rPr>
                    <w:t>[Online]. Verfügbar unter: https://developer.nvidia.com/hpc-sdk (Zugriff am: 27. Februar 2022).</w:t>
                  </w:r>
                </w:p>
                <w:p w14:paraId="777EA1CC" w14:textId="26DFF79D" w:rsidR="00EB3508" w:rsidRPr="004634D0" w:rsidRDefault="00065690" w:rsidP="004634D0">
                  <w:pPr>
                    <w:rPr>
                      <w:lang w:eastAsia="de-DE"/>
                    </w:rPr>
                  </w:pPr>
                </w:p>
              </w:sdtContent>
            </w:sdt>
            <w:sdt>
              <w:sdtPr>
                <w:rPr>
                  <w:rFonts w:ascii="Arial" w:eastAsia="Times New Roman" w:hAnsi="Arial" w:cs="Arial"/>
                  <w:sz w:val="24"/>
                  <w:szCs w:val="24"/>
                  <w:lang w:eastAsia="en-US"/>
                </w:rPr>
                <w:alias w:val=""/>
                <w:tag w:val="BibliographyEntry13"/>
                <w:id w:val="-583299420"/>
                <w15:appearance w15:val="hidden"/>
              </w:sdtPr>
              <w:sdtEndPr/>
              <w:sdtContent>
                <w:p w14:paraId="0C72BCE6" w14:textId="77777777" w:rsidR="004634D0" w:rsidRDefault="00EB3508">
                  <w:pPr>
                    <w:pStyle w:val="CitaviBibliographyEntryIEEEEditorialGermanv41"/>
                    <w:rPr>
                      <w:rFonts w:ascii="Arial" w:hAnsi="Arial" w:cs="Arial"/>
                      <w:sz w:val="24"/>
                      <w:szCs w:val="24"/>
                    </w:rPr>
                  </w:pPr>
                  <w:r w:rsidRPr="004634D0">
                    <w:rPr>
                      <w:rFonts w:ascii="Arial" w:hAnsi="Arial" w:cs="Arial"/>
                      <w:sz w:val="24"/>
                      <w:szCs w:val="24"/>
                    </w:rPr>
                    <w:t>[14]</w:t>
                  </w:r>
                  <w:r w:rsidRPr="004634D0">
                    <w:rPr>
                      <w:rFonts w:ascii="Arial" w:hAnsi="Arial" w:cs="Arial"/>
                      <w:sz w:val="24"/>
                      <w:szCs w:val="24"/>
                    </w:rPr>
                    <w:tab/>
                  </w:r>
                  <w:r w:rsidRPr="004634D0">
                    <w:rPr>
                      <w:rFonts w:ascii="Arial" w:hAnsi="Arial" w:cs="Arial"/>
                      <w:i/>
                      <w:sz w:val="24"/>
                      <w:szCs w:val="24"/>
                    </w:rPr>
                    <w:t xml:space="preserve">C++ Parallel Algorithms Version 22.2 for ARM, OpenPower, x86. </w:t>
                  </w:r>
                  <w:r w:rsidRPr="004634D0">
                    <w:rPr>
                      <w:rFonts w:ascii="Arial" w:hAnsi="Arial" w:cs="Arial"/>
                      <w:sz w:val="24"/>
                      <w:szCs w:val="24"/>
                    </w:rPr>
                    <w:t>[Online]. Verfügbar unter: https://docs.nvidia.com/hpc-sdk/compilers/c++-parallel-algorithms/index.html (Zugriff am: 27. Februar 2022).</w:t>
                  </w:r>
                </w:p>
                <w:p w14:paraId="5012106F" w14:textId="0F2152D0" w:rsidR="00EB3508" w:rsidRPr="004634D0" w:rsidRDefault="00065690" w:rsidP="004634D0">
                  <w:pPr>
                    <w:rPr>
                      <w:lang w:eastAsia="de-DE"/>
                    </w:rPr>
                  </w:pPr>
                </w:p>
              </w:sdtContent>
            </w:sdt>
            <w:p w14:paraId="600D5FF1" w14:textId="77777777" w:rsidR="00EB3508" w:rsidRPr="004634D0" w:rsidRDefault="00EB3508">
              <w:pPr>
                <w:pStyle w:val="CitaviBibliographyEntryIEEEEditorialGermanv41"/>
                <w:rPr>
                  <w:rFonts w:ascii="Arial" w:hAnsi="Arial" w:cs="Arial"/>
                  <w:sz w:val="24"/>
                  <w:szCs w:val="24"/>
                </w:rPr>
              </w:pPr>
              <w:r w:rsidRPr="004634D0">
                <w:rPr>
                  <w:rFonts w:ascii="Arial" w:hAnsi="Arial" w:cs="Arial"/>
                  <w:sz w:val="24"/>
                  <w:szCs w:val="24"/>
                </w:rPr>
                <w:t>[15]</w:t>
              </w:r>
              <w:r w:rsidRPr="004634D0">
                <w:rPr>
                  <w:rFonts w:ascii="Arial" w:hAnsi="Arial" w:cs="Arial"/>
                  <w:sz w:val="24"/>
                  <w:szCs w:val="24"/>
                </w:rPr>
                <w:tab/>
                <w:t xml:space="preserve">G. Farnebäck, „Two-Frame Motion Estimation Based on Polynomial Expansion“ in </w:t>
              </w:r>
              <w:r w:rsidRPr="004634D0">
                <w:rPr>
                  <w:rFonts w:ascii="Arial" w:hAnsi="Arial" w:cs="Arial"/>
                  <w:i/>
                  <w:sz w:val="24"/>
                  <w:szCs w:val="24"/>
                </w:rPr>
                <w:t>Scandinavian Conference on Image Analysis</w:t>
              </w:r>
              <w:r w:rsidRPr="004634D0">
                <w:rPr>
                  <w:rFonts w:ascii="Arial" w:hAnsi="Arial" w:cs="Arial"/>
                  <w:sz w:val="24"/>
                  <w:szCs w:val="24"/>
                </w:rPr>
                <w:t>, 2003, S. 363–370, doi: 10.1007/3-540-45103-X_50.</w:t>
              </w:r>
              <w:r w:rsidRPr="004634D0">
                <w:rPr>
                  <w:rFonts w:ascii="Arial" w:hAnsi="Arial" w:cs="Arial"/>
                  <w:sz w:val="24"/>
                  <w:szCs w:val="24"/>
                </w:rPr>
                <w:fldChar w:fldCharType="end"/>
              </w:r>
              <w:sdt>
                <w:sdtPr>
                  <w:rPr>
                    <w:rFonts w:ascii="Arial" w:hAnsi="Arial" w:cs="Arial"/>
                    <w:sz w:val="24"/>
                    <w:szCs w:val="24"/>
                  </w:rPr>
                  <w:alias w:val=""/>
                  <w:tag w:val="CitaviBibliographyEntries"/>
                  <w:id w:val="1465542673"/>
                  <w15:appearance w15:val="hidden"/>
                </w:sdtPr>
                <w:sdtEndPr/>
                <w:sdtContent>
                  <w:sdt>
                    <w:sdtPr>
                      <w:rPr>
                        <w:rFonts w:ascii="Arial" w:hAnsi="Arial" w:cs="Arial"/>
                        <w:sz w:val="24"/>
                        <w:szCs w:val="24"/>
                      </w:rPr>
                      <w:alias w:val=""/>
                      <w:tag w:val="BibliographyEntry14"/>
                      <w:id w:val="-1892801143"/>
                      <w15:appearance w15:val="hidden"/>
                    </w:sdtPr>
                    <w:sdtEndPr/>
                    <w:sdtContent/>
                  </w:sdt>
                </w:sdtContent>
              </w:sdt>
            </w:p>
            <w:p w14:paraId="6CA4F86A" w14:textId="7C2696C9" w:rsidR="004179A9" w:rsidRPr="004634D0" w:rsidRDefault="00065690" w:rsidP="004179A9">
              <w:pPr>
                <w:pStyle w:val="CitaviBibliographyEntryACSAmericanChemicalSociety3rdedAuthor-Datev12"/>
                <w:rPr>
                  <w:rFonts w:ascii="Arial" w:hAnsi="Arial" w:cs="Arial"/>
                  <w:sz w:val="24"/>
                  <w:szCs w:val="24"/>
                </w:rPr>
              </w:pPr>
            </w:p>
          </w:sdtContent>
        </w:sdt>
      </w:sdtContent>
    </w:sdt>
    <w:p w14:paraId="7E662BBE" w14:textId="0D384AB3" w:rsidR="0036007D" w:rsidRDefault="0036007D">
      <w:pPr>
        <w:spacing w:after="0" w:line="240" w:lineRule="auto"/>
        <w:jc w:val="left"/>
        <w:rPr>
          <w:sz w:val="18"/>
        </w:rPr>
      </w:pPr>
      <w:r>
        <w:br w:type="page"/>
      </w:r>
    </w:p>
    <w:p w14:paraId="390F9CF1" w14:textId="67CEAA3F" w:rsidR="004179A9" w:rsidRPr="00D10E9C" w:rsidRDefault="004179A9" w:rsidP="004179A9">
      <w:pPr>
        <w:pStyle w:val="berschrift1"/>
      </w:pPr>
      <w:bookmarkStart w:id="94" w:name="_Toc99091821"/>
      <w:r>
        <w:lastRenderedPageBreak/>
        <w:t>Anlagen</w:t>
      </w:r>
      <w:bookmarkEnd w:id="94"/>
    </w:p>
    <w:sectPr w:rsidR="004179A9" w:rsidRPr="00D10E9C" w:rsidSect="00CC08FD">
      <w:footerReference w:type="default" r:id="rId71"/>
      <w:pgSz w:w="11906" w:h="16838"/>
      <w:pgMar w:top="1418" w:right="1418" w:bottom="1134"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53ABF" w14:textId="77777777" w:rsidR="00065690" w:rsidRDefault="00065690" w:rsidP="00B75D43">
      <w:pPr>
        <w:spacing w:after="0" w:line="240" w:lineRule="auto"/>
      </w:pPr>
      <w:r>
        <w:separator/>
      </w:r>
    </w:p>
  </w:endnote>
  <w:endnote w:type="continuationSeparator" w:id="0">
    <w:p w14:paraId="55F6834B" w14:textId="77777777" w:rsidR="00065690" w:rsidRDefault="00065690" w:rsidP="00B75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730068"/>
      <w:docPartObj>
        <w:docPartGallery w:val="Page Numbers (Bottom of Page)"/>
        <w:docPartUnique/>
      </w:docPartObj>
    </w:sdtPr>
    <w:sdtEndPr/>
    <w:sdtContent>
      <w:p w14:paraId="297682C9" w14:textId="5FA0CD24" w:rsidR="00CC08FD" w:rsidRDefault="00CC08FD">
        <w:pPr>
          <w:pStyle w:val="Fuzeile"/>
          <w:jc w:val="right"/>
        </w:pPr>
        <w:r>
          <w:fldChar w:fldCharType="begin"/>
        </w:r>
        <w:r>
          <w:instrText>PAGE   \* MERGEFORMAT</w:instrText>
        </w:r>
        <w:r>
          <w:fldChar w:fldCharType="separate"/>
        </w:r>
        <w:r>
          <w:t>2</w:t>
        </w:r>
        <w:r>
          <w:fldChar w:fldCharType="end"/>
        </w:r>
      </w:p>
    </w:sdtContent>
  </w:sdt>
  <w:p w14:paraId="2BBA7C7F" w14:textId="77777777" w:rsidR="00CC08FD" w:rsidRDefault="00CC08F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81793" w14:textId="77777777" w:rsidR="00065690" w:rsidRDefault="00065690" w:rsidP="00B75D43">
      <w:pPr>
        <w:spacing w:after="0" w:line="240" w:lineRule="auto"/>
      </w:pPr>
      <w:r>
        <w:separator/>
      </w:r>
    </w:p>
  </w:footnote>
  <w:footnote w:type="continuationSeparator" w:id="0">
    <w:p w14:paraId="4C3A39FC" w14:textId="77777777" w:rsidR="00065690" w:rsidRDefault="00065690" w:rsidP="00B75D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518A7400"/>
    <w:lvl w:ilvl="0">
      <w:start w:val="1"/>
      <w:numFmt w:val="upperLetter"/>
      <w:pStyle w:val="berschrift1"/>
      <w:lvlText w:val="%1."/>
      <w:lvlJc w:val="left"/>
      <w:pPr>
        <w:ind w:left="708" w:hanging="708"/>
      </w:pPr>
      <w:rPr>
        <w:rFonts w:hint="default"/>
        <w:b/>
        <w:bCs/>
        <w:sz w:val="28"/>
        <w:szCs w:val="28"/>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13D17F48"/>
    <w:multiLevelType w:val="multilevel"/>
    <w:tmpl w:val="E3BA0312"/>
    <w:lvl w:ilvl="0">
      <w:start w:val="2"/>
      <w:numFmt w:val="upperLetter"/>
      <w:lvlText w:val="%1"/>
      <w:lvlJc w:val="left"/>
      <w:pPr>
        <w:ind w:left="785" w:hanging="360"/>
      </w:pPr>
      <w:rPr>
        <w:rFonts w:hint="default"/>
        <w:b/>
        <w:bCs/>
      </w:rPr>
    </w:lvl>
    <w:lvl w:ilvl="1">
      <w:start w:val="1"/>
      <w:numFmt w:val="upperRoman"/>
      <w:lvlText w:val="%2"/>
      <w:lvlJc w:val="left"/>
      <w:pPr>
        <w:ind w:left="1145" w:hanging="360"/>
      </w:pPr>
      <w:rPr>
        <w:rFonts w:hint="default"/>
      </w:rPr>
    </w:lvl>
    <w:lvl w:ilvl="2">
      <w:start w:val="1"/>
      <w:numFmt w:val="decimal"/>
      <w:lvlText w:val="%3"/>
      <w:lvlJc w:val="left"/>
      <w:pPr>
        <w:ind w:left="1505" w:hanging="360"/>
      </w:pPr>
      <w:rPr>
        <w:rFonts w:hint="default"/>
      </w:rPr>
    </w:lvl>
    <w:lvl w:ilvl="3">
      <w:start w:val="1"/>
      <w:numFmt w:val="decimal"/>
      <w:lvlText w:val="(%4)"/>
      <w:lvlJc w:val="left"/>
      <w:pPr>
        <w:ind w:left="1865" w:hanging="360"/>
      </w:pPr>
      <w:rPr>
        <w:rFonts w:hint="default"/>
      </w:rPr>
    </w:lvl>
    <w:lvl w:ilvl="4">
      <w:start w:val="1"/>
      <w:numFmt w:val="lowerLetter"/>
      <w:lvlText w:val="(%5)"/>
      <w:lvlJc w:val="left"/>
      <w:pPr>
        <w:ind w:left="2225" w:hanging="360"/>
      </w:pPr>
      <w:rPr>
        <w:rFonts w:hint="default"/>
      </w:rPr>
    </w:lvl>
    <w:lvl w:ilvl="5">
      <w:start w:val="1"/>
      <w:numFmt w:val="lowerRoman"/>
      <w:lvlText w:val="(%6)"/>
      <w:lvlJc w:val="left"/>
      <w:pPr>
        <w:ind w:left="2585" w:hanging="360"/>
      </w:pPr>
      <w:rPr>
        <w:rFonts w:hint="default"/>
      </w:rPr>
    </w:lvl>
    <w:lvl w:ilvl="6">
      <w:start w:val="1"/>
      <w:numFmt w:val="decimal"/>
      <w:lvlText w:val="%7."/>
      <w:lvlJc w:val="left"/>
      <w:pPr>
        <w:ind w:left="2945" w:hanging="360"/>
      </w:pPr>
      <w:rPr>
        <w:rFonts w:hint="default"/>
      </w:rPr>
    </w:lvl>
    <w:lvl w:ilvl="7">
      <w:start w:val="1"/>
      <w:numFmt w:val="lowerLetter"/>
      <w:lvlText w:val="%8."/>
      <w:lvlJc w:val="left"/>
      <w:pPr>
        <w:ind w:left="3305" w:hanging="360"/>
      </w:pPr>
      <w:rPr>
        <w:rFonts w:hint="default"/>
      </w:rPr>
    </w:lvl>
    <w:lvl w:ilvl="8">
      <w:start w:val="1"/>
      <w:numFmt w:val="lowerRoman"/>
      <w:lvlText w:val="%9."/>
      <w:lvlJc w:val="left"/>
      <w:pPr>
        <w:ind w:left="3665" w:hanging="360"/>
      </w:pPr>
      <w:rPr>
        <w:rFonts w:hint="default"/>
      </w:rPr>
    </w:lvl>
  </w:abstractNum>
  <w:abstractNum w:abstractNumId="3"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275105F0"/>
    <w:multiLevelType w:val="multilevel"/>
    <w:tmpl w:val="E51055DC"/>
    <w:lvl w:ilvl="0">
      <w:start w:val="1"/>
      <w:numFmt w:val="decimal"/>
      <w:pStyle w:val="berschrift8"/>
      <w:lvlText w:val="2.3.%1."/>
      <w:lvlJc w:val="left"/>
      <w:pPr>
        <w:ind w:left="360" w:hanging="360"/>
      </w:pPr>
      <w:rPr>
        <w:rFonts w:hint="default"/>
      </w:r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C4A3F4F"/>
    <w:multiLevelType w:val="hybridMultilevel"/>
    <w:tmpl w:val="F156115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6" w15:restartNumberingAfterBreak="0">
    <w:nsid w:val="415A606A"/>
    <w:multiLevelType w:val="hybridMultilevel"/>
    <w:tmpl w:val="272E970A"/>
    <w:lvl w:ilvl="0" w:tplc="C1EE77A2">
      <w:start w:val="1"/>
      <w:numFmt w:val="decimal"/>
      <w:pStyle w:val="berschrift7"/>
      <w:lvlText w:val="2.2.%1."/>
      <w:lvlJc w:val="left"/>
      <w:pPr>
        <w:ind w:left="360"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7" w15:restartNumberingAfterBreak="0">
    <w:nsid w:val="42771DE5"/>
    <w:multiLevelType w:val="hybridMultilevel"/>
    <w:tmpl w:val="BA92FE8C"/>
    <w:lvl w:ilvl="0" w:tplc="F294BA2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58F3512"/>
    <w:multiLevelType w:val="hybridMultilevel"/>
    <w:tmpl w:val="616829E8"/>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9"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12" w15:restartNumberingAfterBreak="0">
    <w:nsid w:val="5ABB7FC6"/>
    <w:multiLevelType w:val="hybridMultilevel"/>
    <w:tmpl w:val="A872A752"/>
    <w:lvl w:ilvl="0" w:tplc="BBBA3FC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65460B70"/>
    <w:multiLevelType w:val="hybridMultilevel"/>
    <w:tmpl w:val="0C1288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7446072"/>
    <w:multiLevelType w:val="hybridMultilevel"/>
    <w:tmpl w:val="1BEA2A08"/>
    <w:lvl w:ilvl="0" w:tplc="E7CAEBB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DD3A6E"/>
    <w:multiLevelType w:val="multilevel"/>
    <w:tmpl w:val="0AEC5CB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b/>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1949C4"/>
    <w:multiLevelType w:val="hybridMultilevel"/>
    <w:tmpl w:val="A0D8E680"/>
    <w:lvl w:ilvl="0" w:tplc="71EE57C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11F068B"/>
    <w:multiLevelType w:val="hybridMultilevel"/>
    <w:tmpl w:val="318045A6"/>
    <w:lvl w:ilvl="0" w:tplc="9F5E431E">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1"/>
  </w:num>
  <w:num w:numId="3">
    <w:abstractNumId w:val="16"/>
  </w:num>
  <w:num w:numId="4">
    <w:abstractNumId w:val="3"/>
  </w:num>
  <w:num w:numId="5">
    <w:abstractNumId w:val="13"/>
  </w:num>
  <w:num w:numId="6">
    <w:abstractNumId w:val="13"/>
  </w:num>
  <w:num w:numId="7">
    <w:abstractNumId w:val="6"/>
  </w:num>
  <w:num w:numId="8">
    <w:abstractNumId w:val="4"/>
  </w:num>
  <w:num w:numId="9">
    <w:abstractNumId w:val="4"/>
  </w:num>
  <w:num w:numId="10">
    <w:abstractNumId w:val="11"/>
    <w:lvlOverride w:ilvl="0">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0"/>
  </w:num>
  <w:num w:numId="17">
    <w:abstractNumId w:val="9"/>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num>
  <w:num w:numId="20">
    <w:abstractNumId w:val="5"/>
  </w:num>
  <w:num w:numId="21">
    <w:abstractNumId w:val="8"/>
  </w:num>
  <w:num w:numId="22">
    <w:abstractNumId w:val="2"/>
  </w:num>
  <w:num w:numId="23">
    <w:abstractNumId w:val="7"/>
  </w:num>
  <w:num w:numId="24">
    <w:abstractNumId w:val="17"/>
  </w:num>
  <w:num w:numId="25">
    <w:abstractNumId w:val="15"/>
  </w:num>
  <w:num w:numId="26">
    <w:abstractNumId w:val="11"/>
    <w:lvlOverride w:ilvl="0">
      <w:startOverride w:val="1"/>
    </w:lvlOverride>
  </w:num>
  <w:num w:numId="27">
    <w:abstractNumId w:val="14"/>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0164A"/>
    <w:rsid w:val="0000417A"/>
    <w:rsid w:val="00004769"/>
    <w:rsid w:val="00006180"/>
    <w:rsid w:val="00012223"/>
    <w:rsid w:val="000141FD"/>
    <w:rsid w:val="0001523F"/>
    <w:rsid w:val="00023159"/>
    <w:rsid w:val="00026C10"/>
    <w:rsid w:val="000307BB"/>
    <w:rsid w:val="000310C2"/>
    <w:rsid w:val="00035A76"/>
    <w:rsid w:val="00040A95"/>
    <w:rsid w:val="00065690"/>
    <w:rsid w:val="00073F22"/>
    <w:rsid w:val="000777C6"/>
    <w:rsid w:val="00081E4E"/>
    <w:rsid w:val="000928D6"/>
    <w:rsid w:val="0009292A"/>
    <w:rsid w:val="00094FCF"/>
    <w:rsid w:val="0009540D"/>
    <w:rsid w:val="0009697E"/>
    <w:rsid w:val="000B524A"/>
    <w:rsid w:val="000B56F0"/>
    <w:rsid w:val="000B7A98"/>
    <w:rsid w:val="000C3A8D"/>
    <w:rsid w:val="000D3145"/>
    <w:rsid w:val="000D4340"/>
    <w:rsid w:val="000D4FBB"/>
    <w:rsid w:val="000E7443"/>
    <w:rsid w:val="000E7A40"/>
    <w:rsid w:val="000F3870"/>
    <w:rsid w:val="000F6281"/>
    <w:rsid w:val="000F63A0"/>
    <w:rsid w:val="000F752B"/>
    <w:rsid w:val="000F7A18"/>
    <w:rsid w:val="00100B5C"/>
    <w:rsid w:val="001031FF"/>
    <w:rsid w:val="001066C9"/>
    <w:rsid w:val="00112654"/>
    <w:rsid w:val="00113936"/>
    <w:rsid w:val="00120B73"/>
    <w:rsid w:val="00122FE7"/>
    <w:rsid w:val="00123B2F"/>
    <w:rsid w:val="0014311D"/>
    <w:rsid w:val="0016383E"/>
    <w:rsid w:val="001642F0"/>
    <w:rsid w:val="00167A44"/>
    <w:rsid w:val="00170561"/>
    <w:rsid w:val="0017330B"/>
    <w:rsid w:val="00173691"/>
    <w:rsid w:val="00181719"/>
    <w:rsid w:val="00181874"/>
    <w:rsid w:val="001829AA"/>
    <w:rsid w:val="00183580"/>
    <w:rsid w:val="00186821"/>
    <w:rsid w:val="00191B5C"/>
    <w:rsid w:val="00193EC7"/>
    <w:rsid w:val="001954EF"/>
    <w:rsid w:val="00195927"/>
    <w:rsid w:val="00196E6F"/>
    <w:rsid w:val="001975FE"/>
    <w:rsid w:val="001A031A"/>
    <w:rsid w:val="001A20BE"/>
    <w:rsid w:val="001A2414"/>
    <w:rsid w:val="001A79D5"/>
    <w:rsid w:val="001B1852"/>
    <w:rsid w:val="001B192B"/>
    <w:rsid w:val="001B623C"/>
    <w:rsid w:val="001D0AA8"/>
    <w:rsid w:val="001D38AA"/>
    <w:rsid w:val="001D47E1"/>
    <w:rsid w:val="001D55DA"/>
    <w:rsid w:val="001D71A8"/>
    <w:rsid w:val="001E60FC"/>
    <w:rsid w:val="001F7952"/>
    <w:rsid w:val="00203DFC"/>
    <w:rsid w:val="002113E7"/>
    <w:rsid w:val="00220DBE"/>
    <w:rsid w:val="00222652"/>
    <w:rsid w:val="00225817"/>
    <w:rsid w:val="002259C3"/>
    <w:rsid w:val="00226DA9"/>
    <w:rsid w:val="00230351"/>
    <w:rsid w:val="00230EC0"/>
    <w:rsid w:val="00232115"/>
    <w:rsid w:val="00232630"/>
    <w:rsid w:val="00234621"/>
    <w:rsid w:val="002370A3"/>
    <w:rsid w:val="00240ED0"/>
    <w:rsid w:val="002428EF"/>
    <w:rsid w:val="00245BA0"/>
    <w:rsid w:val="002461C0"/>
    <w:rsid w:val="00251018"/>
    <w:rsid w:val="00251089"/>
    <w:rsid w:val="002555BA"/>
    <w:rsid w:val="002557B3"/>
    <w:rsid w:val="00256239"/>
    <w:rsid w:val="002578CF"/>
    <w:rsid w:val="00260DD9"/>
    <w:rsid w:val="002647E1"/>
    <w:rsid w:val="002677C5"/>
    <w:rsid w:val="00270B1B"/>
    <w:rsid w:val="002723C9"/>
    <w:rsid w:val="00273F32"/>
    <w:rsid w:val="00277AB4"/>
    <w:rsid w:val="00285409"/>
    <w:rsid w:val="002878AE"/>
    <w:rsid w:val="00287AA5"/>
    <w:rsid w:val="00287EB6"/>
    <w:rsid w:val="00291547"/>
    <w:rsid w:val="0029175C"/>
    <w:rsid w:val="002A4BA5"/>
    <w:rsid w:val="002A66F2"/>
    <w:rsid w:val="002A69DD"/>
    <w:rsid w:val="002A6E51"/>
    <w:rsid w:val="002B1074"/>
    <w:rsid w:val="002B3820"/>
    <w:rsid w:val="002C08A1"/>
    <w:rsid w:val="002C2BBB"/>
    <w:rsid w:val="002C428A"/>
    <w:rsid w:val="002D2B0B"/>
    <w:rsid w:val="002D2C5D"/>
    <w:rsid w:val="002D7C71"/>
    <w:rsid w:val="002E3D94"/>
    <w:rsid w:val="002E4FF6"/>
    <w:rsid w:val="002E5D02"/>
    <w:rsid w:val="002F0B25"/>
    <w:rsid w:val="002F121B"/>
    <w:rsid w:val="002F5471"/>
    <w:rsid w:val="002F5632"/>
    <w:rsid w:val="002F572D"/>
    <w:rsid w:val="002F6C6E"/>
    <w:rsid w:val="00301D9D"/>
    <w:rsid w:val="00304532"/>
    <w:rsid w:val="00305617"/>
    <w:rsid w:val="00305A98"/>
    <w:rsid w:val="00306C6E"/>
    <w:rsid w:val="00315F47"/>
    <w:rsid w:val="003212D4"/>
    <w:rsid w:val="00326195"/>
    <w:rsid w:val="003314EF"/>
    <w:rsid w:val="00334E27"/>
    <w:rsid w:val="00337976"/>
    <w:rsid w:val="00337B47"/>
    <w:rsid w:val="0034270F"/>
    <w:rsid w:val="0035571B"/>
    <w:rsid w:val="0036007D"/>
    <w:rsid w:val="00375120"/>
    <w:rsid w:val="00375912"/>
    <w:rsid w:val="00381FAC"/>
    <w:rsid w:val="003830F8"/>
    <w:rsid w:val="00383EB8"/>
    <w:rsid w:val="00385280"/>
    <w:rsid w:val="00390C7E"/>
    <w:rsid w:val="003941F6"/>
    <w:rsid w:val="0039604A"/>
    <w:rsid w:val="0039770D"/>
    <w:rsid w:val="003979B4"/>
    <w:rsid w:val="003B0C64"/>
    <w:rsid w:val="003B3217"/>
    <w:rsid w:val="003B3E5A"/>
    <w:rsid w:val="003B6691"/>
    <w:rsid w:val="003C0818"/>
    <w:rsid w:val="003C1C9A"/>
    <w:rsid w:val="003C31A6"/>
    <w:rsid w:val="003C62EA"/>
    <w:rsid w:val="003C68AF"/>
    <w:rsid w:val="003C7C4B"/>
    <w:rsid w:val="003E0B6B"/>
    <w:rsid w:val="003F39DB"/>
    <w:rsid w:val="00410AC7"/>
    <w:rsid w:val="00410E12"/>
    <w:rsid w:val="004179A9"/>
    <w:rsid w:val="0042402E"/>
    <w:rsid w:val="004276B7"/>
    <w:rsid w:val="004426DC"/>
    <w:rsid w:val="00442D2B"/>
    <w:rsid w:val="00445989"/>
    <w:rsid w:val="00445D53"/>
    <w:rsid w:val="00447678"/>
    <w:rsid w:val="00447C43"/>
    <w:rsid w:val="00452C13"/>
    <w:rsid w:val="0045471B"/>
    <w:rsid w:val="00456D2F"/>
    <w:rsid w:val="004578D0"/>
    <w:rsid w:val="004634D0"/>
    <w:rsid w:val="00464EE9"/>
    <w:rsid w:val="004657AC"/>
    <w:rsid w:val="00467298"/>
    <w:rsid w:val="00471796"/>
    <w:rsid w:val="004800E1"/>
    <w:rsid w:val="00485FEE"/>
    <w:rsid w:val="0048745D"/>
    <w:rsid w:val="004900A2"/>
    <w:rsid w:val="00490A63"/>
    <w:rsid w:val="004919B9"/>
    <w:rsid w:val="00493251"/>
    <w:rsid w:val="0049401A"/>
    <w:rsid w:val="00496B76"/>
    <w:rsid w:val="004A3FA1"/>
    <w:rsid w:val="004A6779"/>
    <w:rsid w:val="004B1618"/>
    <w:rsid w:val="004B5001"/>
    <w:rsid w:val="004B6173"/>
    <w:rsid w:val="004C2EE4"/>
    <w:rsid w:val="004C72A1"/>
    <w:rsid w:val="004D285E"/>
    <w:rsid w:val="004D56B2"/>
    <w:rsid w:val="004E2515"/>
    <w:rsid w:val="004E2CB5"/>
    <w:rsid w:val="004F3A9F"/>
    <w:rsid w:val="004F56BA"/>
    <w:rsid w:val="00505224"/>
    <w:rsid w:val="00505D54"/>
    <w:rsid w:val="00520211"/>
    <w:rsid w:val="0052336E"/>
    <w:rsid w:val="00527EC3"/>
    <w:rsid w:val="0053465C"/>
    <w:rsid w:val="00534BCD"/>
    <w:rsid w:val="00536707"/>
    <w:rsid w:val="00542305"/>
    <w:rsid w:val="00545C32"/>
    <w:rsid w:val="00546B8B"/>
    <w:rsid w:val="00547D4C"/>
    <w:rsid w:val="00556334"/>
    <w:rsid w:val="0056157A"/>
    <w:rsid w:val="00562BB0"/>
    <w:rsid w:val="005712A5"/>
    <w:rsid w:val="00581F1D"/>
    <w:rsid w:val="005A00EE"/>
    <w:rsid w:val="005A72C6"/>
    <w:rsid w:val="005A7F48"/>
    <w:rsid w:val="005B0610"/>
    <w:rsid w:val="005B1DB0"/>
    <w:rsid w:val="005B2ECA"/>
    <w:rsid w:val="005B3DC7"/>
    <w:rsid w:val="005B710D"/>
    <w:rsid w:val="005B7C0A"/>
    <w:rsid w:val="005B7DC2"/>
    <w:rsid w:val="005C2CF4"/>
    <w:rsid w:val="005D05F2"/>
    <w:rsid w:val="005D2FDE"/>
    <w:rsid w:val="005E0A08"/>
    <w:rsid w:val="005E2744"/>
    <w:rsid w:val="005E5777"/>
    <w:rsid w:val="005E592A"/>
    <w:rsid w:val="005E7061"/>
    <w:rsid w:val="005F30B3"/>
    <w:rsid w:val="005F3EC9"/>
    <w:rsid w:val="005F7183"/>
    <w:rsid w:val="00611413"/>
    <w:rsid w:val="00613F1E"/>
    <w:rsid w:val="00617503"/>
    <w:rsid w:val="00620B22"/>
    <w:rsid w:val="00621941"/>
    <w:rsid w:val="00622291"/>
    <w:rsid w:val="00627FCB"/>
    <w:rsid w:val="00631CAD"/>
    <w:rsid w:val="00632334"/>
    <w:rsid w:val="006325D7"/>
    <w:rsid w:val="006363AD"/>
    <w:rsid w:val="00637783"/>
    <w:rsid w:val="006411B1"/>
    <w:rsid w:val="00644B95"/>
    <w:rsid w:val="006450B5"/>
    <w:rsid w:val="0064645A"/>
    <w:rsid w:val="006504D2"/>
    <w:rsid w:val="00650F14"/>
    <w:rsid w:val="00654722"/>
    <w:rsid w:val="00660208"/>
    <w:rsid w:val="006614E0"/>
    <w:rsid w:val="006676DE"/>
    <w:rsid w:val="0067321E"/>
    <w:rsid w:val="0067349E"/>
    <w:rsid w:val="00687281"/>
    <w:rsid w:val="00692F8E"/>
    <w:rsid w:val="00697FB8"/>
    <w:rsid w:val="006A0F47"/>
    <w:rsid w:val="006C4D1C"/>
    <w:rsid w:val="006D30B9"/>
    <w:rsid w:val="006E2229"/>
    <w:rsid w:val="006E3040"/>
    <w:rsid w:val="006E6AFC"/>
    <w:rsid w:val="006F4113"/>
    <w:rsid w:val="006F56CC"/>
    <w:rsid w:val="006F5CE0"/>
    <w:rsid w:val="006F7D49"/>
    <w:rsid w:val="007059D8"/>
    <w:rsid w:val="00707301"/>
    <w:rsid w:val="007329B5"/>
    <w:rsid w:val="00733963"/>
    <w:rsid w:val="00740BF8"/>
    <w:rsid w:val="007410AC"/>
    <w:rsid w:val="00744705"/>
    <w:rsid w:val="0075032D"/>
    <w:rsid w:val="00750C0C"/>
    <w:rsid w:val="00752230"/>
    <w:rsid w:val="007541BB"/>
    <w:rsid w:val="007552D5"/>
    <w:rsid w:val="0076672E"/>
    <w:rsid w:val="0076724A"/>
    <w:rsid w:val="007843E7"/>
    <w:rsid w:val="00787D9D"/>
    <w:rsid w:val="007901B2"/>
    <w:rsid w:val="0079114D"/>
    <w:rsid w:val="00795B6F"/>
    <w:rsid w:val="007A51E6"/>
    <w:rsid w:val="007C2822"/>
    <w:rsid w:val="007E2F86"/>
    <w:rsid w:val="007E4360"/>
    <w:rsid w:val="007F2807"/>
    <w:rsid w:val="007F46F2"/>
    <w:rsid w:val="007F489C"/>
    <w:rsid w:val="00800722"/>
    <w:rsid w:val="00800D53"/>
    <w:rsid w:val="00802771"/>
    <w:rsid w:val="008057DC"/>
    <w:rsid w:val="00806152"/>
    <w:rsid w:val="008062EA"/>
    <w:rsid w:val="008068EC"/>
    <w:rsid w:val="0081653A"/>
    <w:rsid w:val="008255CE"/>
    <w:rsid w:val="00835F5B"/>
    <w:rsid w:val="00844F51"/>
    <w:rsid w:val="00846484"/>
    <w:rsid w:val="008474FB"/>
    <w:rsid w:val="00854E68"/>
    <w:rsid w:val="0085672D"/>
    <w:rsid w:val="00861DEA"/>
    <w:rsid w:val="00862E76"/>
    <w:rsid w:val="00865A5E"/>
    <w:rsid w:val="008765C0"/>
    <w:rsid w:val="00882F74"/>
    <w:rsid w:val="008866B8"/>
    <w:rsid w:val="00886C33"/>
    <w:rsid w:val="0089489D"/>
    <w:rsid w:val="008A12E9"/>
    <w:rsid w:val="008A2DBD"/>
    <w:rsid w:val="008A746F"/>
    <w:rsid w:val="008A7B3C"/>
    <w:rsid w:val="008B3FE5"/>
    <w:rsid w:val="008C3655"/>
    <w:rsid w:val="008C42AF"/>
    <w:rsid w:val="008D01E0"/>
    <w:rsid w:val="008D1D52"/>
    <w:rsid w:val="008E24FF"/>
    <w:rsid w:val="008E4FB6"/>
    <w:rsid w:val="008E5211"/>
    <w:rsid w:val="008E6722"/>
    <w:rsid w:val="008F7D21"/>
    <w:rsid w:val="00905C5C"/>
    <w:rsid w:val="00907762"/>
    <w:rsid w:val="00914419"/>
    <w:rsid w:val="00914FE2"/>
    <w:rsid w:val="00926A25"/>
    <w:rsid w:val="00927C74"/>
    <w:rsid w:val="009332BB"/>
    <w:rsid w:val="00937EAB"/>
    <w:rsid w:val="00941DAC"/>
    <w:rsid w:val="009433F0"/>
    <w:rsid w:val="00943ACF"/>
    <w:rsid w:val="00946053"/>
    <w:rsid w:val="009553CE"/>
    <w:rsid w:val="00955484"/>
    <w:rsid w:val="00955BFD"/>
    <w:rsid w:val="00960EFB"/>
    <w:rsid w:val="00971AAF"/>
    <w:rsid w:val="00973567"/>
    <w:rsid w:val="0097794E"/>
    <w:rsid w:val="009865EA"/>
    <w:rsid w:val="00987FAD"/>
    <w:rsid w:val="009A009A"/>
    <w:rsid w:val="009A2317"/>
    <w:rsid w:val="009A4959"/>
    <w:rsid w:val="009B00D5"/>
    <w:rsid w:val="009B2C88"/>
    <w:rsid w:val="009C13A0"/>
    <w:rsid w:val="009C4BE9"/>
    <w:rsid w:val="009D2353"/>
    <w:rsid w:val="009D358A"/>
    <w:rsid w:val="009D6669"/>
    <w:rsid w:val="009E3383"/>
    <w:rsid w:val="009F5246"/>
    <w:rsid w:val="00A00478"/>
    <w:rsid w:val="00A11DB6"/>
    <w:rsid w:val="00A14503"/>
    <w:rsid w:val="00A14D8C"/>
    <w:rsid w:val="00A269DD"/>
    <w:rsid w:val="00A313B6"/>
    <w:rsid w:val="00A31F52"/>
    <w:rsid w:val="00A374B4"/>
    <w:rsid w:val="00A441B2"/>
    <w:rsid w:val="00A44CBF"/>
    <w:rsid w:val="00A50030"/>
    <w:rsid w:val="00A52E48"/>
    <w:rsid w:val="00A5512A"/>
    <w:rsid w:val="00A5612D"/>
    <w:rsid w:val="00A734E5"/>
    <w:rsid w:val="00A75E00"/>
    <w:rsid w:val="00A7695D"/>
    <w:rsid w:val="00A924C8"/>
    <w:rsid w:val="00A9663F"/>
    <w:rsid w:val="00AA2BAB"/>
    <w:rsid w:val="00AA314E"/>
    <w:rsid w:val="00AA3706"/>
    <w:rsid w:val="00AA5138"/>
    <w:rsid w:val="00AB3592"/>
    <w:rsid w:val="00AC0AE0"/>
    <w:rsid w:val="00AC2D8E"/>
    <w:rsid w:val="00AC36C9"/>
    <w:rsid w:val="00AD0D1E"/>
    <w:rsid w:val="00AD5CED"/>
    <w:rsid w:val="00AE3579"/>
    <w:rsid w:val="00AE66E7"/>
    <w:rsid w:val="00AE6A78"/>
    <w:rsid w:val="00AF09C0"/>
    <w:rsid w:val="00AF2FA4"/>
    <w:rsid w:val="00AF3838"/>
    <w:rsid w:val="00AF40E2"/>
    <w:rsid w:val="00B04C38"/>
    <w:rsid w:val="00B0703D"/>
    <w:rsid w:val="00B15B09"/>
    <w:rsid w:val="00B21B52"/>
    <w:rsid w:val="00B21D39"/>
    <w:rsid w:val="00B23D3A"/>
    <w:rsid w:val="00B267F8"/>
    <w:rsid w:val="00B365C3"/>
    <w:rsid w:val="00B44B86"/>
    <w:rsid w:val="00B501A4"/>
    <w:rsid w:val="00B51A0A"/>
    <w:rsid w:val="00B57D4F"/>
    <w:rsid w:val="00B57E13"/>
    <w:rsid w:val="00B618FD"/>
    <w:rsid w:val="00B64716"/>
    <w:rsid w:val="00B64D6A"/>
    <w:rsid w:val="00B7132B"/>
    <w:rsid w:val="00B72CA1"/>
    <w:rsid w:val="00B74DAC"/>
    <w:rsid w:val="00B75D43"/>
    <w:rsid w:val="00B82C28"/>
    <w:rsid w:val="00B8621D"/>
    <w:rsid w:val="00B86340"/>
    <w:rsid w:val="00B91852"/>
    <w:rsid w:val="00B91E50"/>
    <w:rsid w:val="00B9394E"/>
    <w:rsid w:val="00B96305"/>
    <w:rsid w:val="00BB09A1"/>
    <w:rsid w:val="00BB4F76"/>
    <w:rsid w:val="00BC03DC"/>
    <w:rsid w:val="00BC2CB7"/>
    <w:rsid w:val="00BC5209"/>
    <w:rsid w:val="00BC59AC"/>
    <w:rsid w:val="00BD1CE0"/>
    <w:rsid w:val="00BD2951"/>
    <w:rsid w:val="00BD51C8"/>
    <w:rsid w:val="00BE2621"/>
    <w:rsid w:val="00BF2053"/>
    <w:rsid w:val="00C0604D"/>
    <w:rsid w:val="00C06751"/>
    <w:rsid w:val="00C07139"/>
    <w:rsid w:val="00C1053A"/>
    <w:rsid w:val="00C12A53"/>
    <w:rsid w:val="00C2198F"/>
    <w:rsid w:val="00C22C77"/>
    <w:rsid w:val="00C24F51"/>
    <w:rsid w:val="00C25E26"/>
    <w:rsid w:val="00C261FB"/>
    <w:rsid w:val="00C26805"/>
    <w:rsid w:val="00C27C52"/>
    <w:rsid w:val="00C40356"/>
    <w:rsid w:val="00C409E1"/>
    <w:rsid w:val="00C4505F"/>
    <w:rsid w:val="00C501C3"/>
    <w:rsid w:val="00C54DB4"/>
    <w:rsid w:val="00C62082"/>
    <w:rsid w:val="00C640CF"/>
    <w:rsid w:val="00C67EE8"/>
    <w:rsid w:val="00C92315"/>
    <w:rsid w:val="00C95333"/>
    <w:rsid w:val="00CA60EE"/>
    <w:rsid w:val="00CA637F"/>
    <w:rsid w:val="00CA697D"/>
    <w:rsid w:val="00CB3AFB"/>
    <w:rsid w:val="00CC08FD"/>
    <w:rsid w:val="00CC6079"/>
    <w:rsid w:val="00CC75C8"/>
    <w:rsid w:val="00CD270F"/>
    <w:rsid w:val="00CD54A3"/>
    <w:rsid w:val="00CD76C0"/>
    <w:rsid w:val="00CE2695"/>
    <w:rsid w:val="00CE50BE"/>
    <w:rsid w:val="00CF17C5"/>
    <w:rsid w:val="00CF1AF4"/>
    <w:rsid w:val="00D04204"/>
    <w:rsid w:val="00D10E9C"/>
    <w:rsid w:val="00D1358C"/>
    <w:rsid w:val="00D160AC"/>
    <w:rsid w:val="00D2137E"/>
    <w:rsid w:val="00D24FC2"/>
    <w:rsid w:val="00D35D31"/>
    <w:rsid w:val="00D377FA"/>
    <w:rsid w:val="00D37C7A"/>
    <w:rsid w:val="00D42446"/>
    <w:rsid w:val="00D45CED"/>
    <w:rsid w:val="00D46036"/>
    <w:rsid w:val="00D5446F"/>
    <w:rsid w:val="00D57E69"/>
    <w:rsid w:val="00D61D8A"/>
    <w:rsid w:val="00D65C4D"/>
    <w:rsid w:val="00D67CAF"/>
    <w:rsid w:val="00D740A8"/>
    <w:rsid w:val="00D753D8"/>
    <w:rsid w:val="00D8652A"/>
    <w:rsid w:val="00D9324B"/>
    <w:rsid w:val="00D96EB6"/>
    <w:rsid w:val="00DA1121"/>
    <w:rsid w:val="00DA17FB"/>
    <w:rsid w:val="00DB0501"/>
    <w:rsid w:val="00DB0F16"/>
    <w:rsid w:val="00DB2A14"/>
    <w:rsid w:val="00DB2A94"/>
    <w:rsid w:val="00DC1B1D"/>
    <w:rsid w:val="00DD4320"/>
    <w:rsid w:val="00DE68DB"/>
    <w:rsid w:val="00DF29CD"/>
    <w:rsid w:val="00E056DE"/>
    <w:rsid w:val="00E06F78"/>
    <w:rsid w:val="00E11982"/>
    <w:rsid w:val="00E16D50"/>
    <w:rsid w:val="00E21EB5"/>
    <w:rsid w:val="00E25112"/>
    <w:rsid w:val="00E27826"/>
    <w:rsid w:val="00E36C60"/>
    <w:rsid w:val="00E403F0"/>
    <w:rsid w:val="00E46E82"/>
    <w:rsid w:val="00E52EF6"/>
    <w:rsid w:val="00E53C48"/>
    <w:rsid w:val="00E56D27"/>
    <w:rsid w:val="00E61444"/>
    <w:rsid w:val="00E6303D"/>
    <w:rsid w:val="00E63868"/>
    <w:rsid w:val="00E64808"/>
    <w:rsid w:val="00E7240D"/>
    <w:rsid w:val="00E724AF"/>
    <w:rsid w:val="00E72C4C"/>
    <w:rsid w:val="00E745FF"/>
    <w:rsid w:val="00E747E8"/>
    <w:rsid w:val="00E768ED"/>
    <w:rsid w:val="00E7704C"/>
    <w:rsid w:val="00E80DC7"/>
    <w:rsid w:val="00E87FC5"/>
    <w:rsid w:val="00E94EB3"/>
    <w:rsid w:val="00E97042"/>
    <w:rsid w:val="00EA540D"/>
    <w:rsid w:val="00EA57EB"/>
    <w:rsid w:val="00EA676A"/>
    <w:rsid w:val="00EB2481"/>
    <w:rsid w:val="00EB3508"/>
    <w:rsid w:val="00EB3D98"/>
    <w:rsid w:val="00EC5750"/>
    <w:rsid w:val="00EC6FF4"/>
    <w:rsid w:val="00ED5FEF"/>
    <w:rsid w:val="00EE204D"/>
    <w:rsid w:val="00EE5725"/>
    <w:rsid w:val="00EE5ABE"/>
    <w:rsid w:val="00EE6AE4"/>
    <w:rsid w:val="00F0343F"/>
    <w:rsid w:val="00F171CC"/>
    <w:rsid w:val="00F20163"/>
    <w:rsid w:val="00F20E14"/>
    <w:rsid w:val="00F263DE"/>
    <w:rsid w:val="00F27AFB"/>
    <w:rsid w:val="00F30780"/>
    <w:rsid w:val="00F5291A"/>
    <w:rsid w:val="00F52F9D"/>
    <w:rsid w:val="00F55F61"/>
    <w:rsid w:val="00F56541"/>
    <w:rsid w:val="00F56D64"/>
    <w:rsid w:val="00F70054"/>
    <w:rsid w:val="00F709C5"/>
    <w:rsid w:val="00F74320"/>
    <w:rsid w:val="00F936B2"/>
    <w:rsid w:val="00FA086A"/>
    <w:rsid w:val="00FA4E2A"/>
    <w:rsid w:val="00FB0895"/>
    <w:rsid w:val="00FB0C17"/>
    <w:rsid w:val="00FB1142"/>
    <w:rsid w:val="00FB2C50"/>
    <w:rsid w:val="00FB3E94"/>
    <w:rsid w:val="00FC3E88"/>
    <w:rsid w:val="00FD0288"/>
    <w:rsid w:val="00FD0FF2"/>
    <w:rsid w:val="00FD1249"/>
    <w:rsid w:val="00FD531F"/>
    <w:rsid w:val="00FD7B6A"/>
    <w:rsid w:val="00FE697D"/>
    <w:rsid w:val="00FF11D7"/>
    <w:rsid w:val="00FF17A3"/>
    <w:rsid w:val="00FF7938"/>
    <w:rsid w:val="00FF7D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0B7A98"/>
    <w:pPr>
      <w:numPr>
        <w:ilvl w:val="0"/>
        <w:numId w:val="7"/>
      </w:numPr>
      <w:outlineLvl w:val="6"/>
    </w:pPr>
  </w:style>
  <w:style w:type="paragraph" w:styleId="berschrift8">
    <w:name w:val="heading 8"/>
    <w:basedOn w:val="berschrift6"/>
    <w:next w:val="Textkrper"/>
    <w:link w:val="berschrift8Zchn"/>
    <w:qFormat/>
    <w:rsid w:val="00E6303D"/>
    <w:pPr>
      <w:numPr>
        <w:ilvl w:val="0"/>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E6303D"/>
    <w:rPr>
      <w:rFonts w:ascii="Arial" w:hAnsi="Arial"/>
      <w:b/>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 w:type="character" w:styleId="Platzhaltertext">
    <w:name w:val="Placeholder Text"/>
    <w:basedOn w:val="Absatz-Standardschriftart"/>
    <w:uiPriority w:val="99"/>
    <w:semiHidden/>
    <w:rsid w:val="008A12E9"/>
    <w:rPr>
      <w:color w:val="808080"/>
    </w:rPr>
  </w:style>
  <w:style w:type="table" w:styleId="Tabellenraster">
    <w:name w:val="Table Grid"/>
    <w:basedOn w:val="NormaleTabelle"/>
    <w:uiPriority w:val="39"/>
    <w:rsid w:val="004874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4874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48745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4874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
    <w:name w:val="Grid Table 1 Light"/>
    <w:basedOn w:val="NormaleTabelle"/>
    <w:uiPriority w:val="46"/>
    <w:rsid w:val="004874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B75D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5D43"/>
    <w:rPr>
      <w:rFonts w:ascii="Arial" w:hAnsi="Arial"/>
      <w:sz w:val="24"/>
    </w:rPr>
  </w:style>
  <w:style w:type="paragraph" w:styleId="Fuzeile">
    <w:name w:val="footer"/>
    <w:basedOn w:val="Standard"/>
    <w:link w:val="FuzeileZchn"/>
    <w:uiPriority w:val="99"/>
    <w:unhideWhenUsed/>
    <w:rsid w:val="00B75D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5D43"/>
    <w:rPr>
      <w:rFonts w:ascii="Arial" w:hAnsi="Arial"/>
      <w:sz w:val="24"/>
    </w:rPr>
  </w:style>
  <w:style w:type="paragraph" w:styleId="Verzeichnis1">
    <w:name w:val="toc 1"/>
    <w:basedOn w:val="Standard"/>
    <w:next w:val="Standard"/>
    <w:autoRedefine/>
    <w:uiPriority w:val="39"/>
    <w:unhideWhenUsed/>
    <w:rsid w:val="008068EC"/>
    <w:pPr>
      <w:spacing w:after="100"/>
    </w:pPr>
  </w:style>
  <w:style w:type="paragraph" w:styleId="Verzeichnis2">
    <w:name w:val="toc 2"/>
    <w:basedOn w:val="Standard"/>
    <w:next w:val="Standard"/>
    <w:autoRedefine/>
    <w:uiPriority w:val="39"/>
    <w:unhideWhenUsed/>
    <w:rsid w:val="008068EC"/>
    <w:pPr>
      <w:spacing w:after="100"/>
      <w:ind w:left="240"/>
    </w:pPr>
  </w:style>
  <w:style w:type="paragraph" w:styleId="Verzeichnis3">
    <w:name w:val="toc 3"/>
    <w:basedOn w:val="Standard"/>
    <w:next w:val="Standard"/>
    <w:autoRedefine/>
    <w:uiPriority w:val="39"/>
    <w:unhideWhenUsed/>
    <w:rsid w:val="008068EC"/>
    <w:pPr>
      <w:spacing w:after="100"/>
      <w:ind w:left="480"/>
    </w:pPr>
  </w:style>
  <w:style w:type="character" w:styleId="Hyperlink">
    <w:name w:val="Hyperlink"/>
    <w:basedOn w:val="Absatz-Standardschriftart"/>
    <w:uiPriority w:val="99"/>
    <w:unhideWhenUsed/>
    <w:rsid w:val="008068EC"/>
    <w:rPr>
      <w:color w:val="0563C1" w:themeColor="hyperlink"/>
      <w:u w:val="single"/>
    </w:rPr>
  </w:style>
  <w:style w:type="paragraph" w:styleId="Verzeichnis4">
    <w:name w:val="toc 4"/>
    <w:basedOn w:val="Standard"/>
    <w:next w:val="Standard"/>
    <w:autoRedefine/>
    <w:uiPriority w:val="39"/>
    <w:unhideWhenUsed/>
    <w:rsid w:val="008068EC"/>
    <w:pPr>
      <w:spacing w:after="100"/>
      <w:ind w:left="720"/>
    </w:pPr>
  </w:style>
  <w:style w:type="paragraph" w:styleId="Verzeichnis5">
    <w:name w:val="toc 5"/>
    <w:basedOn w:val="Standard"/>
    <w:next w:val="Standard"/>
    <w:autoRedefine/>
    <w:uiPriority w:val="39"/>
    <w:unhideWhenUsed/>
    <w:rsid w:val="008068EC"/>
    <w:pPr>
      <w:spacing w:after="100"/>
      <w:ind w:left="960"/>
    </w:pPr>
  </w:style>
  <w:style w:type="paragraph" w:styleId="Titel">
    <w:name w:val="Title"/>
    <w:basedOn w:val="Standard"/>
    <w:next w:val="Standard"/>
    <w:link w:val="TitelZchn"/>
    <w:uiPriority w:val="10"/>
    <w:qFormat/>
    <w:rsid w:val="001A20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A20BE"/>
    <w:rPr>
      <w:rFonts w:asciiTheme="majorHAnsi" w:eastAsiaTheme="majorEastAsia" w:hAnsiTheme="majorHAnsi" w:cstheme="majorBidi"/>
      <w:spacing w:val="-10"/>
      <w:kern w:val="28"/>
      <w:sz w:val="56"/>
      <w:szCs w:val="56"/>
    </w:rPr>
  </w:style>
  <w:style w:type="paragraph" w:customStyle="1" w:styleId="CitaviBibliographyEntryIEEEEditorialGermanv41">
    <w:name w:val="Citavi Bibliography Entry (IEEE Editorial (German) v41)"/>
    <w:basedOn w:val="Standard"/>
    <w:next w:val="Standard"/>
    <w:rsid w:val="001A79D5"/>
    <w:pPr>
      <w:tabs>
        <w:tab w:val="left" w:pos="510"/>
      </w:tabs>
      <w:spacing w:after="0" w:line="259" w:lineRule="auto"/>
      <w:ind w:left="510" w:hanging="510"/>
      <w:jc w:val="left"/>
    </w:pPr>
    <w:rPr>
      <w:rFonts w:asciiTheme="minorHAnsi" w:eastAsiaTheme="minorEastAsia" w:hAnsiTheme="minorHAnsi" w:cstheme="minorBidi"/>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1671">
      <w:bodyDiv w:val="1"/>
      <w:marLeft w:val="0"/>
      <w:marRight w:val="0"/>
      <w:marTop w:val="0"/>
      <w:marBottom w:val="0"/>
      <w:divBdr>
        <w:top w:val="none" w:sz="0" w:space="0" w:color="auto"/>
        <w:left w:val="none" w:sz="0" w:space="0" w:color="auto"/>
        <w:bottom w:val="none" w:sz="0" w:space="0" w:color="auto"/>
        <w:right w:val="none" w:sz="0" w:space="0" w:color="auto"/>
      </w:divBdr>
      <w:divsChild>
        <w:div w:id="221253994">
          <w:marLeft w:val="0"/>
          <w:marRight w:val="0"/>
          <w:marTop w:val="0"/>
          <w:marBottom w:val="0"/>
          <w:divBdr>
            <w:top w:val="none" w:sz="0" w:space="0" w:color="auto"/>
            <w:left w:val="none" w:sz="0" w:space="0" w:color="auto"/>
            <w:bottom w:val="none" w:sz="0" w:space="0" w:color="auto"/>
            <w:right w:val="none" w:sz="0" w:space="0" w:color="auto"/>
          </w:divBdr>
        </w:div>
        <w:div w:id="678892748">
          <w:marLeft w:val="0"/>
          <w:marRight w:val="0"/>
          <w:marTop w:val="0"/>
          <w:marBottom w:val="0"/>
          <w:divBdr>
            <w:top w:val="none" w:sz="0" w:space="0" w:color="auto"/>
            <w:left w:val="none" w:sz="0" w:space="0" w:color="auto"/>
            <w:bottom w:val="none" w:sz="0" w:space="0" w:color="auto"/>
            <w:right w:val="none" w:sz="0" w:space="0" w:color="auto"/>
          </w:divBdr>
        </w:div>
        <w:div w:id="1633629065">
          <w:marLeft w:val="0"/>
          <w:marRight w:val="0"/>
          <w:marTop w:val="0"/>
          <w:marBottom w:val="0"/>
          <w:divBdr>
            <w:top w:val="none" w:sz="0" w:space="0" w:color="auto"/>
            <w:left w:val="none" w:sz="0" w:space="0" w:color="auto"/>
            <w:bottom w:val="none" w:sz="0" w:space="0" w:color="auto"/>
            <w:right w:val="none" w:sz="0" w:space="0" w:color="auto"/>
          </w:divBdr>
        </w:div>
        <w:div w:id="423232839">
          <w:marLeft w:val="0"/>
          <w:marRight w:val="0"/>
          <w:marTop w:val="0"/>
          <w:marBottom w:val="0"/>
          <w:divBdr>
            <w:top w:val="none" w:sz="0" w:space="0" w:color="auto"/>
            <w:left w:val="none" w:sz="0" w:space="0" w:color="auto"/>
            <w:bottom w:val="none" w:sz="0" w:space="0" w:color="auto"/>
            <w:right w:val="none" w:sz="0" w:space="0" w:color="auto"/>
          </w:divBdr>
        </w:div>
        <w:div w:id="33695847">
          <w:marLeft w:val="0"/>
          <w:marRight w:val="0"/>
          <w:marTop w:val="0"/>
          <w:marBottom w:val="0"/>
          <w:divBdr>
            <w:top w:val="none" w:sz="0" w:space="0" w:color="auto"/>
            <w:left w:val="none" w:sz="0" w:space="0" w:color="auto"/>
            <w:bottom w:val="none" w:sz="0" w:space="0" w:color="auto"/>
            <w:right w:val="none" w:sz="0" w:space="0" w:color="auto"/>
          </w:divBdr>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Word_Document8.docx"/><Relationship Id="rId21" Type="http://schemas.openxmlformats.org/officeDocument/2006/relationships/image" Target="media/image8.emf"/><Relationship Id="rId42" Type="http://schemas.openxmlformats.org/officeDocument/2006/relationships/package" Target="embeddings/Microsoft_Word_Document12.docx"/><Relationship Id="rId47" Type="http://schemas.openxmlformats.org/officeDocument/2006/relationships/image" Target="media/image25.png"/><Relationship Id="rId63" Type="http://schemas.openxmlformats.org/officeDocument/2006/relationships/image" Target="media/image35.png"/><Relationship Id="rId68" Type="http://schemas.openxmlformats.org/officeDocument/2006/relationships/image" Target="media/image39.svg"/><Relationship Id="rId2" Type="http://schemas.openxmlformats.org/officeDocument/2006/relationships/numbering" Target="numbering.xml"/><Relationship Id="rId16" Type="http://schemas.openxmlformats.org/officeDocument/2006/relationships/package" Target="embeddings/Microsoft_Word_Document3.docx"/><Relationship Id="rId29" Type="http://schemas.openxmlformats.org/officeDocument/2006/relationships/image" Target="media/image13.png"/><Relationship Id="rId11" Type="http://schemas.openxmlformats.org/officeDocument/2006/relationships/image" Target="media/image3.emf"/><Relationship Id="rId24" Type="http://schemas.openxmlformats.org/officeDocument/2006/relationships/package" Target="embeddings/Microsoft_Word_Document7.docx"/><Relationship Id="rId32" Type="http://schemas.openxmlformats.org/officeDocument/2006/relationships/image" Target="media/image16.svg"/><Relationship Id="rId37" Type="http://schemas.openxmlformats.org/officeDocument/2006/relationships/image" Target="media/image20.emf"/><Relationship Id="rId40" Type="http://schemas.openxmlformats.org/officeDocument/2006/relationships/package" Target="embeddings/Microsoft_Word_Document11.docx"/><Relationship Id="rId45" Type="http://schemas.openxmlformats.org/officeDocument/2006/relationships/image" Target="media/image24.emf"/><Relationship Id="rId53" Type="http://schemas.openxmlformats.org/officeDocument/2006/relationships/image" Target="media/image30.emf"/><Relationship Id="rId58" Type="http://schemas.openxmlformats.org/officeDocument/2006/relationships/package" Target="embeddings/Microsoft_Word_Document18.docx"/><Relationship Id="rId66" Type="http://schemas.openxmlformats.org/officeDocument/2006/relationships/package" Target="embeddings/Microsoft_Word_Document21.docx"/><Relationship Id="rId5" Type="http://schemas.openxmlformats.org/officeDocument/2006/relationships/webSettings" Target="webSettings.xml"/><Relationship Id="rId61" Type="http://schemas.openxmlformats.org/officeDocument/2006/relationships/image" Target="media/image34.emf"/><Relationship Id="rId19" Type="http://schemas.openxmlformats.org/officeDocument/2006/relationships/image" Target="media/image7.emf"/><Relationship Id="rId14" Type="http://schemas.openxmlformats.org/officeDocument/2006/relationships/package" Target="embeddings/Microsoft_Word_Document2.docx"/><Relationship Id="rId22" Type="http://schemas.openxmlformats.org/officeDocument/2006/relationships/package" Target="embeddings/Microsoft_Word_Document6.docx"/><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image" Target="media/image26.svg"/><Relationship Id="rId56" Type="http://schemas.openxmlformats.org/officeDocument/2006/relationships/package" Target="embeddings/Microsoft_Word_Document17.docx"/><Relationship Id="rId64" Type="http://schemas.openxmlformats.org/officeDocument/2006/relationships/image" Target="media/image36.svg"/><Relationship Id="rId69" Type="http://schemas.openxmlformats.org/officeDocument/2006/relationships/image" Target="media/image40.png"/><Relationship Id="rId8" Type="http://schemas.openxmlformats.org/officeDocument/2006/relationships/image" Target="media/image1.jpeg"/><Relationship Id="rId51" Type="http://schemas.openxmlformats.org/officeDocument/2006/relationships/image" Target="media/image29.e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package" Target="embeddings/Microsoft_Word_Document1.docx"/><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package" Target="embeddings/Microsoft_Word_Document10.docx"/><Relationship Id="rId46" Type="http://schemas.openxmlformats.org/officeDocument/2006/relationships/package" Target="embeddings/Microsoft_Word_Document14.docx"/><Relationship Id="rId59" Type="http://schemas.openxmlformats.org/officeDocument/2006/relationships/image" Target="media/image33.emf"/><Relationship Id="rId67" Type="http://schemas.openxmlformats.org/officeDocument/2006/relationships/image" Target="media/image38.png"/><Relationship Id="rId20" Type="http://schemas.openxmlformats.org/officeDocument/2006/relationships/package" Target="embeddings/Microsoft_Word_Document5.docx"/><Relationship Id="rId41" Type="http://schemas.openxmlformats.org/officeDocument/2006/relationships/image" Target="media/image22.emf"/><Relationship Id="rId54" Type="http://schemas.openxmlformats.org/officeDocument/2006/relationships/package" Target="embeddings/Microsoft_Word_Document16.docx"/><Relationship Id="rId62" Type="http://schemas.openxmlformats.org/officeDocument/2006/relationships/package" Target="embeddings/Microsoft_Word_Document20.docx"/><Relationship Id="rId70" Type="http://schemas.openxmlformats.org/officeDocument/2006/relationships/image" Target="media/image41.sv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package" Target="embeddings/Microsoft_Word_Document9.docx"/><Relationship Id="rId49" Type="http://schemas.openxmlformats.org/officeDocument/2006/relationships/image" Target="media/image27.png"/><Relationship Id="rId57" Type="http://schemas.openxmlformats.org/officeDocument/2006/relationships/image" Target="media/image32.emf"/><Relationship Id="rId10" Type="http://schemas.openxmlformats.org/officeDocument/2006/relationships/package" Target="embeddings/Microsoft_Word_Document.docx"/><Relationship Id="rId31" Type="http://schemas.openxmlformats.org/officeDocument/2006/relationships/image" Target="media/image15.png"/><Relationship Id="rId44" Type="http://schemas.openxmlformats.org/officeDocument/2006/relationships/package" Target="embeddings/Microsoft_Word_Document13.docx"/><Relationship Id="rId52" Type="http://schemas.openxmlformats.org/officeDocument/2006/relationships/package" Target="embeddings/Microsoft_Word_Document15.docx"/><Relationship Id="rId60" Type="http://schemas.openxmlformats.org/officeDocument/2006/relationships/package" Target="embeddings/Microsoft_Word_Document19.docx"/><Relationship Id="rId65" Type="http://schemas.openxmlformats.org/officeDocument/2006/relationships/image" Target="media/image37.emf"/><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package" Target="embeddings/Microsoft_Word_Document4.docx"/><Relationship Id="rId39" Type="http://schemas.openxmlformats.org/officeDocument/2006/relationships/image" Target="media/image21.emf"/><Relationship Id="rId34" Type="http://schemas.openxmlformats.org/officeDocument/2006/relationships/image" Target="media/image18.svg"/><Relationship Id="rId50" Type="http://schemas.openxmlformats.org/officeDocument/2006/relationships/image" Target="media/image28.svg"/><Relationship Id="rId55" Type="http://schemas.openxmlformats.org/officeDocument/2006/relationships/image" Target="media/image31.emf"/><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2,\&quot;FileName\&quot;:\&quot;IEEE Editorial (German).ccs\&quot;,\&quot;Name\&quot;:\&quot;IEEE Editorial (German)\&quot;,\&quot;Id\&quot;:\&quot;c9f99510-bda1-4bdd-bf54-e23feaea5bc2\&quot;,\&quot;Version\&quot;:41,\&quot;preview\&quot;:{\&quot;book\&quot;:\&quot;&lt;div&gt;&lt;p style=\\\&quot;margin:0pt 0pt 0pt 25.5pt; text-indent:-25.5pt\\\&quot;&gt;&lt;span style=\\\&quot;\\\&quot;&gt;[1]&lt;/span&gt;&lt;span style=\\\&quot;\\\&quot;&gt;    &lt;/span&gt;&lt;span style=\\\&quot;\\\&quot;&gt;R. W. Sukowski, &lt;/span&gt;&lt;span style=\\\&quot;; font-style:italic\\\&quot;&gt;Golden rules for writing well, &lt;/span&gt;&lt;span style=\\\&quot;\\\&quot;&gt;2. Aufl. Toronto: University Press, 2009.&lt;/span&gt;&lt;/p&gt;&lt;/div&gt;\&quot;,\&quot;contribution\&quot;:\&quot;&lt;div&gt;&lt;p style=\\\&quot;margin:0pt 0pt 0pt 25.5pt; text-indent:-25.5pt\\\&quot;&gt;&lt;span style=\\\&quot;\\\&quot;&gt;[1]&lt;/span&gt;&lt;span style=\\\&quot;\\\&quot;&gt;    &lt;/span&gt;&lt;span style=\\\&quot;\\\&quot;&gt;E. Twain und P. Singer, „Structuring your knowledge“ in &lt;/span&gt;&lt;span style=\\\&quot;; font-style:italic\\\&quot;&gt;Scientific Publishing&lt;/span&gt;&lt;span style=\\\&quot;\\\&quot;&gt;, Bd. 14, &lt;/span&gt;&lt;span style=\\\&quot;; font-style:italic\\\&quot;&gt;The art of writing&lt;/span&gt;&lt;span style=\\\&quot;\\\&quot;&gt;, F. Frey, Hg., 2 Aufl. Sheffield: Quickpress, 2004, S. 88–170.&lt;/span&gt;&lt;/p&gt;&lt;/div&gt;\&quot;,\&quot;footnote\&quot;:\&quot;\&quot;,\&quot;intext\&quot;:\&quot;&lt;div&gt;&lt;p style=\\\&quot;margin:0pt 0pt 6pt\\\&quot;&gt;&lt;span style=\\\&quot;\\\&quot;&gt;[1, S. 11-13]&lt;/span&gt;&lt;/p&gt;&lt;/div&gt;\&quot;,\&quot;article\&quot;:\&quot;&lt;div&gt;&lt;p style=\\\&quot;margin:0pt 0pt 0pt 25.5pt; text-indent:-25.5pt\\\&quot;&gt;&lt;span style=\\\&quot;\\\&quot;&gt;[1]&lt;/span&gt;&lt;span style=\\\&quot;\\\&quot;&gt;    &lt;/span&gt;&lt;span style=\\\&quot;\\\&quot;&gt;C. Brown, J. Trefil und P. Caringella, „Citing is easy“, &lt;/span&gt;&lt;span style=\\\&quot;; font-style:italic\\\&quot;&gt;Style Review&lt;/span&gt;&lt;span style=\\\&quot;\\\&quot;&gt;, Jg. 24, Nr. 2, S. 10–19, 2007. [Online]. Verfügbar unter: http://www.writewell.edu&lt;/span&gt;&lt;/p&gt;&lt;/div&gt;\&quot;},\&quot;helpContext\&quot;:\&quot;&lt;span style=\\\&quot;  \\\&quot; class=\\\&quot;ms-fontWeight-semibold\\\&quot;&gt;Distinctive Features:&lt;/span&gt;&lt;br style=\\\&quot;\\\&quot;&gt;&lt;span style=\\\&quot;  font-weight:normal\\\&quot;&gt;The bibliography is numbered in the order of citation. The reference number is used for in-text citations.&lt;/span&gt;&lt;br/&gt;&lt;span style=\\\&quot;  font-weight:normal\\\&quot;&gt;The differing format of online sources is ignored.&lt;/span&gt;&lt;br/&gt;&lt;span style=\\\&quot;  font-weight:normal\\\&quot;&gt;Journal names are abbreviated. To add journal abbreviations, on the \\\&quot;Lists\\\&quot; menu, click \\\&quot;Periodicals\\\&quot;. Double-click a journal name and enter the abbreviation in the \\\&quot;Abbreviation 1\\\&quot; field. &lt;/span&gt;&lt;br/&gt;&lt;br/&gt;&lt;span style=\\\&quot;  \\\&quot; class=\\\&quot;ms-fontWeight-semibold\\\&quot;&gt;Source:&lt;/span&gt;&lt;span style=\\\&quot;  font-weight:normal\\\&quot;&gt; &lt;/span&gt;&lt;br style=\\\&quot;\\\&quot;&gt;&lt;span style=\\\&quot;  font-weight:normal\\\&quot;&gt;&lt;a class='wordbreak' href=\\\&quot;http://journals.ieeeauthorcenter.ieee.org/wp-content/uploads/sites/7/IEEE-Reference-Guide_081920.pdf\\\&quot; title=\\\&quot;http://journals.ieeeauthorcenter.ieee.org/wp-content/uploads/sites/7/IEEE-Reference-Guide_081920.pdf\\\&quot;&gt;http://journals.ieeeauthorcenter.ieee.org/wp-content/uploads/sites/7/IEEE-Reference-Guide_081920.pdf&lt;/a&gt; (2020-10-01)&lt;/span&gt;&lt;br/&gt;\&quot;}&quot;"/>
    <we:property name="CitaviDocumentProperty_34" value="31"/>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099</Words>
  <Characters>76229</Characters>
  <Application>Microsoft Office Word</Application>
  <DocSecurity>0</DocSecurity>
  <Lines>635</Lines>
  <Paragraphs>1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8</cp:revision>
  <cp:lastPrinted>2022-03-15T09:24:00Z</cp:lastPrinted>
  <dcterms:created xsi:type="dcterms:W3CDTF">2022-03-18T15:52:00Z</dcterms:created>
  <dcterms:modified xsi:type="dcterms:W3CDTF">2022-03-25T10:24:00Z</dcterms:modified>
</cp:coreProperties>
</file>